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403B6013" w:rsidR="00765C17" w:rsidRDefault="00410DC7" w:rsidP="00FF00BB">
      <w:pPr>
        <w:jc w:val="center"/>
        <w:rPr>
          <w:b/>
          <w:bCs/>
        </w:rPr>
      </w:pPr>
      <w:r w:rsidRPr="00410DC7">
        <w:drawing>
          <wp:inline distT="0" distB="0" distL="0" distR="0" wp14:anchorId="40E1A254" wp14:editId="0B68A527">
            <wp:extent cx="4294363" cy="783772"/>
            <wp:effectExtent l="0" t="0" r="0" b="0"/>
            <wp:docPr id="208" name="Grafik 20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Grafik 208" descr="Ein Bild, das Text enthält.&#10;&#10;Automatisch generierte Beschreibung"/>
                    <pic:cNvPicPr/>
                  </pic:nvPicPr>
                  <pic:blipFill>
                    <a:blip r:embed="rId8"/>
                    <a:stretch>
                      <a:fillRect/>
                    </a:stretch>
                  </pic:blipFill>
                  <pic:spPr>
                    <a:xfrm>
                      <a:off x="0" y="0"/>
                      <a:ext cx="4337789" cy="791698"/>
                    </a:xfrm>
                    <a:prstGeom prst="rect">
                      <a:avLst/>
                    </a:prstGeom>
                  </pic:spPr>
                </pic:pic>
              </a:graphicData>
            </a:graphic>
          </wp:inline>
        </w:drawing>
      </w:r>
    </w:p>
    <w:p w14:paraId="614113DD" w14:textId="77777777" w:rsidR="00410DC7" w:rsidRDefault="00410DC7" w:rsidP="00262255">
      <w:pPr>
        <w:jc w:val="both"/>
        <w:rPr>
          <w:b/>
          <w:bCs/>
        </w:rPr>
      </w:pPr>
    </w:p>
    <w:p w14:paraId="6F154B8A" w14:textId="77777777" w:rsidR="006B1C64" w:rsidRDefault="006B1C64" w:rsidP="00262255">
      <w:pPr>
        <w:jc w:val="both"/>
        <w:rPr>
          <w:b/>
          <w:bCs/>
        </w:rPr>
      </w:pPr>
    </w:p>
    <w:p w14:paraId="6AE65203" w14:textId="77777777" w:rsidR="00FF00BB" w:rsidRDefault="00FF00BB" w:rsidP="00262255">
      <w:pPr>
        <w:jc w:val="both"/>
        <w:rPr>
          <w:b/>
          <w:bCs/>
        </w:rPr>
      </w:pPr>
    </w:p>
    <w:p w14:paraId="47CB1A14" w14:textId="77777777" w:rsidR="00FF00BB" w:rsidRDefault="00FF00BB" w:rsidP="00262255">
      <w:pPr>
        <w:jc w:val="both"/>
        <w:rPr>
          <w:b/>
          <w:bCs/>
        </w:rPr>
      </w:pPr>
    </w:p>
    <w:p w14:paraId="1173A5C7" w14:textId="77777777" w:rsidR="00FF00BB" w:rsidRDefault="00FF00BB" w:rsidP="00262255">
      <w:pPr>
        <w:jc w:val="both"/>
        <w:rPr>
          <w:b/>
          <w:bCs/>
        </w:rPr>
      </w:pPr>
    </w:p>
    <w:p w14:paraId="7A1A882C" w14:textId="77777777" w:rsidR="00FF00BB" w:rsidRDefault="00FF00BB" w:rsidP="00262255">
      <w:pPr>
        <w:jc w:val="both"/>
        <w:rPr>
          <w:b/>
          <w:bCs/>
        </w:rPr>
      </w:pPr>
    </w:p>
    <w:p w14:paraId="20394F60" w14:textId="1E75C06C" w:rsidR="008366FB" w:rsidRPr="00E870B8" w:rsidRDefault="00C949EE" w:rsidP="005C16D0">
      <w:pPr>
        <w:jc w:val="center"/>
        <w:rPr>
          <w:sz w:val="32"/>
          <w:szCs w:val="32"/>
        </w:rPr>
      </w:pPr>
      <w:r w:rsidRPr="00E870B8">
        <w:rPr>
          <w:sz w:val="32"/>
          <w:szCs w:val="32"/>
        </w:rPr>
        <w:t xml:space="preserve">Projektbericht zum Modul </w:t>
      </w:r>
      <w:r w:rsidR="003A4D68" w:rsidRPr="00E870B8">
        <w:rPr>
          <w:sz w:val="32"/>
          <w:szCs w:val="32"/>
        </w:rPr>
        <w:t>Information</w:t>
      </w:r>
      <w:r w:rsidRPr="00E870B8">
        <w:rPr>
          <w:sz w:val="32"/>
          <w:szCs w:val="32"/>
        </w:rPr>
        <w:t xml:space="preserve"> </w:t>
      </w:r>
      <w:proofErr w:type="spellStart"/>
      <w:r w:rsidRPr="00E870B8">
        <w:rPr>
          <w:sz w:val="32"/>
          <w:szCs w:val="32"/>
        </w:rPr>
        <w:t>Retrival</w:t>
      </w:r>
      <w:proofErr w:type="spellEnd"/>
      <w:r w:rsidRPr="00E870B8">
        <w:rPr>
          <w:sz w:val="32"/>
          <w:szCs w:val="32"/>
        </w:rPr>
        <w:t xml:space="preserve"> und</w:t>
      </w:r>
      <w:r w:rsidR="008366FB" w:rsidRPr="00E870B8">
        <w:rPr>
          <w:sz w:val="32"/>
          <w:szCs w:val="32"/>
        </w:rPr>
        <w:t xml:space="preserve"> </w:t>
      </w:r>
      <w:r w:rsidRPr="00E870B8">
        <w:rPr>
          <w:sz w:val="32"/>
          <w:szCs w:val="32"/>
        </w:rPr>
        <w:t>Visualisierung</w:t>
      </w:r>
    </w:p>
    <w:p w14:paraId="08B599F6" w14:textId="68D07585" w:rsidR="00C949EE" w:rsidRPr="00C9519F" w:rsidRDefault="00055E97" w:rsidP="005C16D0">
      <w:pPr>
        <w:jc w:val="center"/>
        <w:rPr>
          <w:sz w:val="28"/>
          <w:szCs w:val="28"/>
        </w:rPr>
      </w:pPr>
      <w:r w:rsidRPr="00C9519F">
        <w:rPr>
          <w:sz w:val="28"/>
          <w:szCs w:val="28"/>
        </w:rPr>
        <w:t>Sommersemester 2021</w:t>
      </w:r>
    </w:p>
    <w:p w14:paraId="2088DAED" w14:textId="1B5D5DB1" w:rsidR="00055E97" w:rsidRDefault="00055E97" w:rsidP="005C16D0">
      <w:pPr>
        <w:jc w:val="center"/>
        <w:rPr>
          <w:b/>
          <w:bCs/>
        </w:rPr>
      </w:pPr>
    </w:p>
    <w:p w14:paraId="360A96C6" w14:textId="77777777" w:rsidR="00C9519F" w:rsidRPr="00C9519F" w:rsidRDefault="00C9519F" w:rsidP="005C16D0">
      <w:pPr>
        <w:jc w:val="center"/>
        <w:rPr>
          <w:b/>
          <w:bCs/>
        </w:rPr>
      </w:pPr>
    </w:p>
    <w:p w14:paraId="7CD49F2C" w14:textId="15B91DB4" w:rsidR="00055E97" w:rsidRPr="00C9519F" w:rsidRDefault="00B050E9" w:rsidP="005C16D0">
      <w:pPr>
        <w:jc w:val="center"/>
        <w:rPr>
          <w:b/>
          <w:bCs/>
          <w:sz w:val="32"/>
          <w:szCs w:val="32"/>
        </w:rPr>
      </w:pPr>
      <w:proofErr w:type="spellStart"/>
      <w:r w:rsidRPr="00C9519F">
        <w:rPr>
          <w:b/>
          <w:bCs/>
          <w:sz w:val="32"/>
          <w:szCs w:val="32"/>
        </w:rPr>
        <w:t>Used</w:t>
      </w:r>
      <w:proofErr w:type="spellEnd"/>
      <w:r w:rsidRPr="00C9519F">
        <w:rPr>
          <w:b/>
          <w:bCs/>
          <w:sz w:val="32"/>
          <w:szCs w:val="32"/>
        </w:rPr>
        <w:t xml:space="preserve"> Cars Price </w:t>
      </w:r>
      <w:proofErr w:type="spellStart"/>
      <w:r w:rsidRPr="00C9519F">
        <w:rPr>
          <w:b/>
          <w:bCs/>
          <w:sz w:val="32"/>
          <w:szCs w:val="32"/>
        </w:rPr>
        <w:t>Prediction</w:t>
      </w:r>
      <w:proofErr w:type="spellEnd"/>
    </w:p>
    <w:p w14:paraId="75A08DEF" w14:textId="787D3D3C" w:rsidR="00C9519F" w:rsidRPr="00E870B8" w:rsidRDefault="00C9519F" w:rsidP="005C16D0">
      <w:pPr>
        <w:jc w:val="center"/>
        <w:rPr>
          <w:b/>
          <w:bCs/>
          <w:sz w:val="28"/>
          <w:szCs w:val="28"/>
        </w:rPr>
      </w:pPr>
      <w:r w:rsidRPr="00E870B8">
        <w:rPr>
          <w:b/>
          <w:bCs/>
          <w:sz w:val="28"/>
          <w:szCs w:val="28"/>
        </w:rPr>
        <w:t>Visualisierung von Gebrauchtwagendaten</w:t>
      </w:r>
    </w:p>
    <w:p w14:paraId="0AA412E9" w14:textId="77777777" w:rsidR="00C9519F" w:rsidRPr="00C9519F" w:rsidRDefault="00C9519F" w:rsidP="005C16D0">
      <w:pPr>
        <w:jc w:val="center"/>
        <w:rPr>
          <w:sz w:val="32"/>
          <w:szCs w:val="32"/>
        </w:rPr>
      </w:pPr>
    </w:p>
    <w:p w14:paraId="01FD3D27" w14:textId="77777777" w:rsidR="00765C17" w:rsidRPr="003A5451" w:rsidRDefault="00765C17" w:rsidP="005C16D0">
      <w:pPr>
        <w:jc w:val="center"/>
      </w:pPr>
    </w:p>
    <w:p w14:paraId="3E687914" w14:textId="77777777" w:rsidR="00FF00BB" w:rsidRPr="003A5451" w:rsidRDefault="00FF00BB" w:rsidP="005C16D0">
      <w:pPr>
        <w:jc w:val="center"/>
      </w:pPr>
    </w:p>
    <w:p w14:paraId="331CAB34" w14:textId="77777777" w:rsidR="00FF00BB" w:rsidRPr="003A5451" w:rsidRDefault="00FF00BB" w:rsidP="005C16D0">
      <w:pPr>
        <w:jc w:val="center"/>
      </w:pPr>
    </w:p>
    <w:p w14:paraId="6368671A" w14:textId="77777777" w:rsidR="00FF00BB" w:rsidRPr="003A5451" w:rsidRDefault="00FF00BB" w:rsidP="005C16D0">
      <w:pPr>
        <w:jc w:val="center"/>
      </w:pPr>
    </w:p>
    <w:p w14:paraId="7A5ABE98" w14:textId="064EC8B4" w:rsidR="00055E97" w:rsidRPr="003A5451" w:rsidRDefault="00055E97" w:rsidP="005C16D0">
      <w:pPr>
        <w:jc w:val="center"/>
      </w:pPr>
    </w:p>
    <w:p w14:paraId="1776620E" w14:textId="6B1FBB3C" w:rsidR="00055E97" w:rsidRPr="003A5451" w:rsidRDefault="00055E97" w:rsidP="005C16D0">
      <w:pPr>
        <w:jc w:val="center"/>
      </w:pPr>
    </w:p>
    <w:p w14:paraId="3B5EE43C" w14:textId="77777777" w:rsidR="00765C17" w:rsidRPr="0076788F" w:rsidRDefault="00765C17" w:rsidP="005C16D0">
      <w:pPr>
        <w:jc w:val="center"/>
      </w:pPr>
    </w:p>
    <w:p w14:paraId="18DC00BD" w14:textId="4D1221C7" w:rsidR="00055E97" w:rsidRPr="00055E97" w:rsidRDefault="005B4E9A" w:rsidP="00FF00BB">
      <w:r>
        <w:t xml:space="preserve">Eingereicht von: </w:t>
      </w:r>
      <w:r>
        <w:tab/>
      </w:r>
      <w:r w:rsidR="001234F6">
        <w:t>Marie-Luise Lindner</w:t>
      </w:r>
    </w:p>
    <w:p w14:paraId="545B8922" w14:textId="173486F2" w:rsidR="00650772" w:rsidRDefault="005B4E9A" w:rsidP="00FF00BB">
      <w:r w:rsidRPr="0076788F">
        <w:t>Eingereicht</w:t>
      </w:r>
      <w:r w:rsidR="0076788F" w:rsidRPr="0076788F">
        <w:t xml:space="preserve"> bei:</w:t>
      </w:r>
      <w:r w:rsidR="00275717">
        <w:t xml:space="preserve"> </w:t>
      </w:r>
      <w:r w:rsidR="00275717">
        <w:tab/>
        <w:t xml:space="preserve">Dr. Alexander </w:t>
      </w:r>
      <w:proofErr w:type="spellStart"/>
      <w:r w:rsidR="00275717">
        <w:t>Hinneburg</w:t>
      </w:r>
      <w:proofErr w:type="spellEnd"/>
    </w:p>
    <w:p w14:paraId="2EF73F98" w14:textId="62A9DD17" w:rsidR="0076788F" w:rsidRDefault="0076788F" w:rsidP="00FF00BB">
      <w:r>
        <w:t>Matrikelnummer:</w:t>
      </w:r>
      <w:r w:rsidR="00275717">
        <w:tab/>
        <w:t>211231747</w:t>
      </w:r>
    </w:p>
    <w:p w14:paraId="6C26CD5C" w14:textId="69EE5235" w:rsidR="00F6108D" w:rsidRPr="0076788F" w:rsidRDefault="0076788F" w:rsidP="00FF00BB">
      <w:r>
        <w:t>Abgabedatum:</w:t>
      </w:r>
      <w:r w:rsidR="00275717">
        <w:tab/>
      </w:r>
      <w:r w:rsidR="00275717">
        <w:tab/>
      </w:r>
      <w:r w:rsidR="00F6108D">
        <w:t>20.12.2021</w:t>
      </w:r>
    </w:p>
    <w:p w14:paraId="14D5E09F" w14:textId="121C98BA" w:rsidR="00E449F3" w:rsidRPr="003A5451" w:rsidRDefault="00CE6185" w:rsidP="00FF00BB">
      <w:r w:rsidRPr="003A5451">
        <w:t xml:space="preserve">GitHub </w:t>
      </w:r>
      <w:r w:rsidR="00AD1776" w:rsidRPr="003A5451">
        <w:t>Repository</w:t>
      </w:r>
      <w:r w:rsidR="00F6108D" w:rsidRPr="003A5451">
        <w:t xml:space="preserve">: </w:t>
      </w:r>
      <w:r w:rsidR="00FF00BB" w:rsidRPr="003A5451">
        <w:tab/>
      </w:r>
      <w:r w:rsidR="00FF00BB" w:rsidRPr="003A5451">
        <w:t>https://github.com/milu1992/Elm-Projekt-Used-Cars---main</w:t>
      </w:r>
    </w:p>
    <w:p w14:paraId="3DC6ABFB" w14:textId="77777777" w:rsidR="002B4F1A" w:rsidRPr="003A5451" w:rsidRDefault="002B4F1A" w:rsidP="005C16D0">
      <w:pPr>
        <w:jc w:val="center"/>
      </w:pPr>
    </w:p>
    <w:p w14:paraId="0265525F" w14:textId="0415A563" w:rsidR="00055E97" w:rsidRPr="003A5451" w:rsidRDefault="00055E97" w:rsidP="005C16D0">
      <w:pPr>
        <w:jc w:val="center"/>
      </w:pPr>
    </w:p>
    <w:p w14:paraId="4D767426" w14:textId="77777777" w:rsidR="00055E97" w:rsidRPr="003A5451" w:rsidRDefault="00055E97" w:rsidP="005C16D0">
      <w:pPr>
        <w:jc w:val="center"/>
      </w:pPr>
    </w:p>
    <w:p w14:paraId="247CA276" w14:textId="5C715897" w:rsidR="00650772" w:rsidRPr="003A5451" w:rsidRDefault="00650772" w:rsidP="00262255">
      <w:pPr>
        <w:jc w:val="both"/>
      </w:pPr>
    </w:p>
    <w:bookmarkStart w:id="0" w:name="_Toc90487308"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262255">
          <w:pPr>
            <w:pStyle w:val="berschrift1"/>
            <w:numPr>
              <w:ilvl w:val="0"/>
              <w:numId w:val="0"/>
            </w:numPr>
            <w:jc w:val="both"/>
          </w:pPr>
          <w:r>
            <w:t>Inhaltsverzeichnis</w:t>
          </w:r>
          <w:bookmarkEnd w:id="0"/>
        </w:p>
        <w:p w14:paraId="47292703" w14:textId="445C9680" w:rsidR="00D43FED"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90487308" w:history="1">
            <w:r w:rsidR="00D43FED" w:rsidRPr="00464573">
              <w:rPr>
                <w:rStyle w:val="Hyperlink"/>
                <w:noProof/>
              </w:rPr>
              <w:t>Inhaltsverzeichnis</w:t>
            </w:r>
            <w:r w:rsidR="00D43FED">
              <w:rPr>
                <w:noProof/>
                <w:webHidden/>
              </w:rPr>
              <w:tab/>
            </w:r>
            <w:r w:rsidR="00D43FED">
              <w:rPr>
                <w:noProof/>
                <w:webHidden/>
              </w:rPr>
              <w:fldChar w:fldCharType="begin"/>
            </w:r>
            <w:r w:rsidR="00D43FED">
              <w:rPr>
                <w:noProof/>
                <w:webHidden/>
              </w:rPr>
              <w:instrText xml:space="preserve"> PAGEREF _Toc90487308 \h </w:instrText>
            </w:r>
            <w:r w:rsidR="00D43FED">
              <w:rPr>
                <w:noProof/>
                <w:webHidden/>
              </w:rPr>
            </w:r>
            <w:r w:rsidR="00D43FED">
              <w:rPr>
                <w:noProof/>
                <w:webHidden/>
              </w:rPr>
              <w:fldChar w:fldCharType="separate"/>
            </w:r>
            <w:r w:rsidR="00D43FED">
              <w:rPr>
                <w:noProof/>
                <w:webHidden/>
              </w:rPr>
              <w:t>II</w:t>
            </w:r>
            <w:r w:rsidR="00D43FED">
              <w:rPr>
                <w:noProof/>
                <w:webHidden/>
              </w:rPr>
              <w:fldChar w:fldCharType="end"/>
            </w:r>
          </w:hyperlink>
        </w:p>
        <w:p w14:paraId="10CA795B" w14:textId="06AFC8A0" w:rsidR="00D43FED" w:rsidRDefault="00D43FED">
          <w:pPr>
            <w:pStyle w:val="Verzeichnis1"/>
            <w:tabs>
              <w:tab w:val="right" w:leader="dot" w:pos="9062"/>
            </w:tabs>
            <w:rPr>
              <w:rFonts w:eastAsiaTheme="minorEastAsia" w:cstheme="minorBidi"/>
              <w:noProof/>
              <w:lang w:eastAsia="de-DE"/>
            </w:rPr>
          </w:pPr>
          <w:hyperlink w:anchor="_Toc90487309" w:history="1">
            <w:r w:rsidRPr="00464573">
              <w:rPr>
                <w:rStyle w:val="Hyperlink"/>
                <w:noProof/>
              </w:rPr>
              <w:t>Abbildungsverzeichnis</w:t>
            </w:r>
            <w:r>
              <w:rPr>
                <w:noProof/>
                <w:webHidden/>
              </w:rPr>
              <w:tab/>
            </w:r>
            <w:r>
              <w:rPr>
                <w:noProof/>
                <w:webHidden/>
              </w:rPr>
              <w:fldChar w:fldCharType="begin"/>
            </w:r>
            <w:r>
              <w:rPr>
                <w:noProof/>
                <w:webHidden/>
              </w:rPr>
              <w:instrText xml:space="preserve"> PAGEREF _Toc90487309 \h </w:instrText>
            </w:r>
            <w:r>
              <w:rPr>
                <w:noProof/>
                <w:webHidden/>
              </w:rPr>
            </w:r>
            <w:r>
              <w:rPr>
                <w:noProof/>
                <w:webHidden/>
              </w:rPr>
              <w:fldChar w:fldCharType="separate"/>
            </w:r>
            <w:r>
              <w:rPr>
                <w:noProof/>
                <w:webHidden/>
              </w:rPr>
              <w:t>III</w:t>
            </w:r>
            <w:r>
              <w:rPr>
                <w:noProof/>
                <w:webHidden/>
              </w:rPr>
              <w:fldChar w:fldCharType="end"/>
            </w:r>
          </w:hyperlink>
        </w:p>
        <w:p w14:paraId="429E54AD" w14:textId="30098CA2" w:rsidR="00D43FED" w:rsidRDefault="00D43FED">
          <w:pPr>
            <w:pStyle w:val="Verzeichnis1"/>
            <w:tabs>
              <w:tab w:val="left" w:pos="480"/>
              <w:tab w:val="right" w:leader="dot" w:pos="9062"/>
            </w:tabs>
            <w:rPr>
              <w:rFonts w:eastAsiaTheme="minorEastAsia" w:cstheme="minorBidi"/>
              <w:noProof/>
              <w:lang w:eastAsia="de-DE"/>
            </w:rPr>
          </w:pPr>
          <w:hyperlink w:anchor="_Toc90487310" w:history="1">
            <w:r w:rsidRPr="00464573">
              <w:rPr>
                <w:rStyle w:val="Hyperlink"/>
                <w:noProof/>
              </w:rPr>
              <w:t>1.</w:t>
            </w:r>
            <w:r>
              <w:rPr>
                <w:rFonts w:eastAsiaTheme="minorEastAsia" w:cstheme="minorBidi"/>
                <w:noProof/>
                <w:lang w:eastAsia="de-DE"/>
              </w:rPr>
              <w:tab/>
            </w:r>
            <w:r w:rsidRPr="00464573">
              <w:rPr>
                <w:rStyle w:val="Hyperlink"/>
                <w:noProof/>
              </w:rPr>
              <w:t>Einleitung</w:t>
            </w:r>
            <w:r>
              <w:rPr>
                <w:noProof/>
                <w:webHidden/>
              </w:rPr>
              <w:tab/>
            </w:r>
            <w:r>
              <w:rPr>
                <w:noProof/>
                <w:webHidden/>
              </w:rPr>
              <w:fldChar w:fldCharType="begin"/>
            </w:r>
            <w:r>
              <w:rPr>
                <w:noProof/>
                <w:webHidden/>
              </w:rPr>
              <w:instrText xml:space="preserve"> PAGEREF _Toc90487310 \h </w:instrText>
            </w:r>
            <w:r>
              <w:rPr>
                <w:noProof/>
                <w:webHidden/>
              </w:rPr>
            </w:r>
            <w:r>
              <w:rPr>
                <w:noProof/>
                <w:webHidden/>
              </w:rPr>
              <w:fldChar w:fldCharType="separate"/>
            </w:r>
            <w:r>
              <w:rPr>
                <w:noProof/>
                <w:webHidden/>
              </w:rPr>
              <w:t>1</w:t>
            </w:r>
            <w:r>
              <w:rPr>
                <w:noProof/>
                <w:webHidden/>
              </w:rPr>
              <w:fldChar w:fldCharType="end"/>
            </w:r>
          </w:hyperlink>
        </w:p>
        <w:p w14:paraId="4F2348AA" w14:textId="6BE116E7" w:rsidR="00D43FED" w:rsidRDefault="00D43FED">
          <w:pPr>
            <w:pStyle w:val="Verzeichnis2"/>
            <w:tabs>
              <w:tab w:val="left" w:pos="880"/>
              <w:tab w:val="right" w:leader="dot" w:pos="9062"/>
            </w:tabs>
            <w:rPr>
              <w:rFonts w:eastAsiaTheme="minorEastAsia" w:cstheme="minorBidi"/>
              <w:noProof/>
              <w:lang w:eastAsia="de-DE"/>
            </w:rPr>
          </w:pPr>
          <w:hyperlink w:anchor="_Toc90487311" w:history="1">
            <w:r w:rsidRPr="00464573">
              <w:rPr>
                <w:rStyle w:val="Hyperlink"/>
                <w:noProof/>
              </w:rPr>
              <w:t>1.1</w:t>
            </w:r>
            <w:r>
              <w:rPr>
                <w:rFonts w:eastAsiaTheme="minorEastAsia" w:cstheme="minorBidi"/>
                <w:noProof/>
                <w:lang w:eastAsia="de-DE"/>
              </w:rPr>
              <w:tab/>
            </w:r>
            <w:r w:rsidRPr="00464573">
              <w:rPr>
                <w:rStyle w:val="Hyperlink"/>
                <w:noProof/>
              </w:rPr>
              <w:t>Anwendungshintergrund</w:t>
            </w:r>
            <w:r>
              <w:rPr>
                <w:noProof/>
                <w:webHidden/>
              </w:rPr>
              <w:tab/>
            </w:r>
            <w:r>
              <w:rPr>
                <w:noProof/>
                <w:webHidden/>
              </w:rPr>
              <w:fldChar w:fldCharType="begin"/>
            </w:r>
            <w:r>
              <w:rPr>
                <w:noProof/>
                <w:webHidden/>
              </w:rPr>
              <w:instrText xml:space="preserve"> PAGEREF _Toc90487311 \h </w:instrText>
            </w:r>
            <w:r>
              <w:rPr>
                <w:noProof/>
                <w:webHidden/>
              </w:rPr>
            </w:r>
            <w:r>
              <w:rPr>
                <w:noProof/>
                <w:webHidden/>
              </w:rPr>
              <w:fldChar w:fldCharType="separate"/>
            </w:r>
            <w:r>
              <w:rPr>
                <w:noProof/>
                <w:webHidden/>
              </w:rPr>
              <w:t>1</w:t>
            </w:r>
            <w:r>
              <w:rPr>
                <w:noProof/>
                <w:webHidden/>
              </w:rPr>
              <w:fldChar w:fldCharType="end"/>
            </w:r>
          </w:hyperlink>
        </w:p>
        <w:p w14:paraId="17A7771B" w14:textId="097E74C9" w:rsidR="00D43FED" w:rsidRDefault="00D43FED">
          <w:pPr>
            <w:pStyle w:val="Verzeichnis2"/>
            <w:tabs>
              <w:tab w:val="left" w:pos="880"/>
              <w:tab w:val="right" w:leader="dot" w:pos="9062"/>
            </w:tabs>
            <w:rPr>
              <w:rFonts w:eastAsiaTheme="minorEastAsia" w:cstheme="minorBidi"/>
              <w:noProof/>
              <w:lang w:eastAsia="de-DE"/>
            </w:rPr>
          </w:pPr>
          <w:hyperlink w:anchor="_Toc90487312" w:history="1">
            <w:r w:rsidRPr="00464573">
              <w:rPr>
                <w:rStyle w:val="Hyperlink"/>
                <w:noProof/>
              </w:rPr>
              <w:t>1.2</w:t>
            </w:r>
            <w:r>
              <w:rPr>
                <w:rFonts w:eastAsiaTheme="minorEastAsia" w:cstheme="minorBidi"/>
                <w:noProof/>
                <w:lang w:eastAsia="de-DE"/>
              </w:rPr>
              <w:tab/>
            </w:r>
            <w:r w:rsidRPr="00464573">
              <w:rPr>
                <w:rStyle w:val="Hyperlink"/>
                <w:noProof/>
              </w:rPr>
              <w:t>Zielgruppen</w:t>
            </w:r>
            <w:r>
              <w:rPr>
                <w:noProof/>
                <w:webHidden/>
              </w:rPr>
              <w:tab/>
            </w:r>
            <w:r>
              <w:rPr>
                <w:noProof/>
                <w:webHidden/>
              </w:rPr>
              <w:fldChar w:fldCharType="begin"/>
            </w:r>
            <w:r>
              <w:rPr>
                <w:noProof/>
                <w:webHidden/>
              </w:rPr>
              <w:instrText xml:space="preserve"> PAGEREF _Toc90487312 \h </w:instrText>
            </w:r>
            <w:r>
              <w:rPr>
                <w:noProof/>
                <w:webHidden/>
              </w:rPr>
            </w:r>
            <w:r>
              <w:rPr>
                <w:noProof/>
                <w:webHidden/>
              </w:rPr>
              <w:fldChar w:fldCharType="separate"/>
            </w:r>
            <w:r>
              <w:rPr>
                <w:noProof/>
                <w:webHidden/>
              </w:rPr>
              <w:t>3</w:t>
            </w:r>
            <w:r>
              <w:rPr>
                <w:noProof/>
                <w:webHidden/>
              </w:rPr>
              <w:fldChar w:fldCharType="end"/>
            </w:r>
          </w:hyperlink>
        </w:p>
        <w:p w14:paraId="0E90F604" w14:textId="5FD9846B" w:rsidR="00D43FED" w:rsidRDefault="00D43FED">
          <w:pPr>
            <w:pStyle w:val="Verzeichnis2"/>
            <w:tabs>
              <w:tab w:val="left" w:pos="880"/>
              <w:tab w:val="right" w:leader="dot" w:pos="9062"/>
            </w:tabs>
            <w:rPr>
              <w:rFonts w:eastAsiaTheme="minorEastAsia" w:cstheme="minorBidi"/>
              <w:noProof/>
              <w:lang w:eastAsia="de-DE"/>
            </w:rPr>
          </w:pPr>
          <w:hyperlink w:anchor="_Toc90487313" w:history="1">
            <w:r w:rsidRPr="00464573">
              <w:rPr>
                <w:rStyle w:val="Hyperlink"/>
                <w:noProof/>
              </w:rPr>
              <w:t>1.3</w:t>
            </w:r>
            <w:r>
              <w:rPr>
                <w:rFonts w:eastAsiaTheme="minorEastAsia" w:cstheme="minorBidi"/>
                <w:noProof/>
                <w:lang w:eastAsia="de-DE"/>
              </w:rPr>
              <w:tab/>
            </w:r>
            <w:r w:rsidRPr="00464573">
              <w:rPr>
                <w:rStyle w:val="Hyperlink"/>
                <w:noProof/>
              </w:rPr>
              <w:t>Überblick und Beiträge</w:t>
            </w:r>
            <w:r>
              <w:rPr>
                <w:noProof/>
                <w:webHidden/>
              </w:rPr>
              <w:tab/>
            </w:r>
            <w:r>
              <w:rPr>
                <w:noProof/>
                <w:webHidden/>
              </w:rPr>
              <w:fldChar w:fldCharType="begin"/>
            </w:r>
            <w:r>
              <w:rPr>
                <w:noProof/>
                <w:webHidden/>
              </w:rPr>
              <w:instrText xml:space="preserve"> PAGEREF _Toc90487313 \h </w:instrText>
            </w:r>
            <w:r>
              <w:rPr>
                <w:noProof/>
                <w:webHidden/>
              </w:rPr>
            </w:r>
            <w:r>
              <w:rPr>
                <w:noProof/>
                <w:webHidden/>
              </w:rPr>
              <w:fldChar w:fldCharType="separate"/>
            </w:r>
            <w:r>
              <w:rPr>
                <w:noProof/>
                <w:webHidden/>
              </w:rPr>
              <w:t>4</w:t>
            </w:r>
            <w:r>
              <w:rPr>
                <w:noProof/>
                <w:webHidden/>
              </w:rPr>
              <w:fldChar w:fldCharType="end"/>
            </w:r>
          </w:hyperlink>
        </w:p>
        <w:p w14:paraId="6A3ABB90" w14:textId="7677FD25" w:rsidR="00D43FED" w:rsidRDefault="00D43FED">
          <w:pPr>
            <w:pStyle w:val="Verzeichnis1"/>
            <w:tabs>
              <w:tab w:val="left" w:pos="480"/>
              <w:tab w:val="right" w:leader="dot" w:pos="9062"/>
            </w:tabs>
            <w:rPr>
              <w:rFonts w:eastAsiaTheme="minorEastAsia" w:cstheme="minorBidi"/>
              <w:noProof/>
              <w:lang w:eastAsia="de-DE"/>
            </w:rPr>
          </w:pPr>
          <w:hyperlink w:anchor="_Toc90487314" w:history="1">
            <w:r w:rsidRPr="00464573">
              <w:rPr>
                <w:rStyle w:val="Hyperlink"/>
                <w:noProof/>
              </w:rPr>
              <w:t>2.</w:t>
            </w:r>
            <w:r>
              <w:rPr>
                <w:rFonts w:eastAsiaTheme="minorEastAsia" w:cstheme="minorBidi"/>
                <w:noProof/>
                <w:lang w:eastAsia="de-DE"/>
              </w:rPr>
              <w:tab/>
            </w:r>
            <w:r w:rsidRPr="00464573">
              <w:rPr>
                <w:rStyle w:val="Hyperlink"/>
                <w:noProof/>
              </w:rPr>
              <w:t>Daten</w:t>
            </w:r>
            <w:r>
              <w:rPr>
                <w:noProof/>
                <w:webHidden/>
              </w:rPr>
              <w:tab/>
            </w:r>
            <w:r>
              <w:rPr>
                <w:noProof/>
                <w:webHidden/>
              </w:rPr>
              <w:fldChar w:fldCharType="begin"/>
            </w:r>
            <w:r>
              <w:rPr>
                <w:noProof/>
                <w:webHidden/>
              </w:rPr>
              <w:instrText xml:space="preserve"> PAGEREF _Toc90487314 \h </w:instrText>
            </w:r>
            <w:r>
              <w:rPr>
                <w:noProof/>
                <w:webHidden/>
              </w:rPr>
            </w:r>
            <w:r>
              <w:rPr>
                <w:noProof/>
                <w:webHidden/>
              </w:rPr>
              <w:fldChar w:fldCharType="separate"/>
            </w:r>
            <w:r>
              <w:rPr>
                <w:noProof/>
                <w:webHidden/>
              </w:rPr>
              <w:t>5</w:t>
            </w:r>
            <w:r>
              <w:rPr>
                <w:noProof/>
                <w:webHidden/>
              </w:rPr>
              <w:fldChar w:fldCharType="end"/>
            </w:r>
          </w:hyperlink>
        </w:p>
        <w:p w14:paraId="6A3A616C" w14:textId="708972B6" w:rsidR="00D43FED" w:rsidRDefault="00D43FED">
          <w:pPr>
            <w:pStyle w:val="Verzeichnis2"/>
            <w:tabs>
              <w:tab w:val="left" w:pos="880"/>
              <w:tab w:val="right" w:leader="dot" w:pos="9062"/>
            </w:tabs>
            <w:rPr>
              <w:rFonts w:eastAsiaTheme="minorEastAsia" w:cstheme="minorBidi"/>
              <w:noProof/>
              <w:lang w:eastAsia="de-DE"/>
            </w:rPr>
          </w:pPr>
          <w:hyperlink w:anchor="_Toc90487315" w:history="1">
            <w:r w:rsidRPr="00464573">
              <w:rPr>
                <w:rStyle w:val="Hyperlink"/>
                <w:noProof/>
              </w:rPr>
              <w:t>2.1</w:t>
            </w:r>
            <w:r>
              <w:rPr>
                <w:rFonts w:eastAsiaTheme="minorEastAsia" w:cstheme="minorBidi"/>
                <w:noProof/>
                <w:lang w:eastAsia="de-DE"/>
              </w:rPr>
              <w:tab/>
            </w:r>
            <w:r w:rsidRPr="00464573">
              <w:rPr>
                <w:rStyle w:val="Hyperlink"/>
                <w:noProof/>
              </w:rPr>
              <w:t>Technische Bereitstellung der Daten</w:t>
            </w:r>
            <w:r>
              <w:rPr>
                <w:noProof/>
                <w:webHidden/>
              </w:rPr>
              <w:tab/>
            </w:r>
            <w:r>
              <w:rPr>
                <w:noProof/>
                <w:webHidden/>
              </w:rPr>
              <w:fldChar w:fldCharType="begin"/>
            </w:r>
            <w:r>
              <w:rPr>
                <w:noProof/>
                <w:webHidden/>
              </w:rPr>
              <w:instrText xml:space="preserve"> PAGEREF _Toc90487315 \h </w:instrText>
            </w:r>
            <w:r>
              <w:rPr>
                <w:noProof/>
                <w:webHidden/>
              </w:rPr>
            </w:r>
            <w:r>
              <w:rPr>
                <w:noProof/>
                <w:webHidden/>
              </w:rPr>
              <w:fldChar w:fldCharType="separate"/>
            </w:r>
            <w:r>
              <w:rPr>
                <w:noProof/>
                <w:webHidden/>
              </w:rPr>
              <w:t>6</w:t>
            </w:r>
            <w:r>
              <w:rPr>
                <w:noProof/>
                <w:webHidden/>
              </w:rPr>
              <w:fldChar w:fldCharType="end"/>
            </w:r>
          </w:hyperlink>
        </w:p>
        <w:p w14:paraId="5CB84B78" w14:textId="665856E9" w:rsidR="00D43FED" w:rsidRDefault="00D43FED">
          <w:pPr>
            <w:pStyle w:val="Verzeichnis2"/>
            <w:tabs>
              <w:tab w:val="left" w:pos="880"/>
              <w:tab w:val="right" w:leader="dot" w:pos="9062"/>
            </w:tabs>
            <w:rPr>
              <w:rFonts w:eastAsiaTheme="minorEastAsia" w:cstheme="minorBidi"/>
              <w:noProof/>
              <w:lang w:eastAsia="de-DE"/>
            </w:rPr>
          </w:pPr>
          <w:hyperlink w:anchor="_Toc90487316" w:history="1">
            <w:r w:rsidRPr="00464573">
              <w:rPr>
                <w:rStyle w:val="Hyperlink"/>
                <w:noProof/>
              </w:rPr>
              <w:t>2.2</w:t>
            </w:r>
            <w:r>
              <w:rPr>
                <w:rFonts w:eastAsiaTheme="minorEastAsia" w:cstheme="minorBidi"/>
                <w:noProof/>
                <w:lang w:eastAsia="de-DE"/>
              </w:rPr>
              <w:tab/>
            </w:r>
            <w:r w:rsidRPr="00464573">
              <w:rPr>
                <w:rStyle w:val="Hyperlink"/>
                <w:noProof/>
              </w:rPr>
              <w:t>Datenvorverarbeitung</w:t>
            </w:r>
            <w:r>
              <w:rPr>
                <w:noProof/>
                <w:webHidden/>
              </w:rPr>
              <w:tab/>
            </w:r>
            <w:r>
              <w:rPr>
                <w:noProof/>
                <w:webHidden/>
              </w:rPr>
              <w:fldChar w:fldCharType="begin"/>
            </w:r>
            <w:r>
              <w:rPr>
                <w:noProof/>
                <w:webHidden/>
              </w:rPr>
              <w:instrText xml:space="preserve"> PAGEREF _Toc90487316 \h </w:instrText>
            </w:r>
            <w:r>
              <w:rPr>
                <w:noProof/>
                <w:webHidden/>
              </w:rPr>
            </w:r>
            <w:r>
              <w:rPr>
                <w:noProof/>
                <w:webHidden/>
              </w:rPr>
              <w:fldChar w:fldCharType="separate"/>
            </w:r>
            <w:r>
              <w:rPr>
                <w:noProof/>
                <w:webHidden/>
              </w:rPr>
              <w:t>6</w:t>
            </w:r>
            <w:r>
              <w:rPr>
                <w:noProof/>
                <w:webHidden/>
              </w:rPr>
              <w:fldChar w:fldCharType="end"/>
            </w:r>
          </w:hyperlink>
        </w:p>
        <w:p w14:paraId="25340F44" w14:textId="06645B93" w:rsidR="00D43FED" w:rsidRDefault="00D43FED">
          <w:pPr>
            <w:pStyle w:val="Verzeichnis1"/>
            <w:tabs>
              <w:tab w:val="left" w:pos="480"/>
              <w:tab w:val="right" w:leader="dot" w:pos="9062"/>
            </w:tabs>
            <w:rPr>
              <w:rFonts w:eastAsiaTheme="minorEastAsia" w:cstheme="minorBidi"/>
              <w:noProof/>
              <w:lang w:eastAsia="de-DE"/>
            </w:rPr>
          </w:pPr>
          <w:hyperlink w:anchor="_Toc90487317" w:history="1">
            <w:r w:rsidRPr="00464573">
              <w:rPr>
                <w:rStyle w:val="Hyperlink"/>
                <w:noProof/>
              </w:rPr>
              <w:t>3.</w:t>
            </w:r>
            <w:r>
              <w:rPr>
                <w:rFonts w:eastAsiaTheme="minorEastAsia" w:cstheme="minorBidi"/>
                <w:noProof/>
                <w:lang w:eastAsia="de-DE"/>
              </w:rPr>
              <w:tab/>
            </w:r>
            <w:r w:rsidRPr="00464573">
              <w:rPr>
                <w:rStyle w:val="Hyperlink"/>
                <w:noProof/>
              </w:rPr>
              <w:t>Visualisierungen</w:t>
            </w:r>
            <w:r>
              <w:rPr>
                <w:noProof/>
                <w:webHidden/>
              </w:rPr>
              <w:tab/>
            </w:r>
            <w:r>
              <w:rPr>
                <w:noProof/>
                <w:webHidden/>
              </w:rPr>
              <w:fldChar w:fldCharType="begin"/>
            </w:r>
            <w:r>
              <w:rPr>
                <w:noProof/>
                <w:webHidden/>
              </w:rPr>
              <w:instrText xml:space="preserve"> PAGEREF _Toc90487317 \h </w:instrText>
            </w:r>
            <w:r>
              <w:rPr>
                <w:noProof/>
                <w:webHidden/>
              </w:rPr>
            </w:r>
            <w:r>
              <w:rPr>
                <w:noProof/>
                <w:webHidden/>
              </w:rPr>
              <w:fldChar w:fldCharType="separate"/>
            </w:r>
            <w:r>
              <w:rPr>
                <w:noProof/>
                <w:webHidden/>
              </w:rPr>
              <w:t>8</w:t>
            </w:r>
            <w:r>
              <w:rPr>
                <w:noProof/>
                <w:webHidden/>
              </w:rPr>
              <w:fldChar w:fldCharType="end"/>
            </w:r>
          </w:hyperlink>
        </w:p>
        <w:p w14:paraId="593A60EB" w14:textId="1A6E009E" w:rsidR="00D43FED" w:rsidRDefault="00D43FED">
          <w:pPr>
            <w:pStyle w:val="Verzeichnis2"/>
            <w:tabs>
              <w:tab w:val="left" w:pos="880"/>
              <w:tab w:val="right" w:leader="dot" w:pos="9062"/>
            </w:tabs>
            <w:rPr>
              <w:rFonts w:eastAsiaTheme="minorEastAsia" w:cstheme="minorBidi"/>
              <w:noProof/>
              <w:lang w:eastAsia="de-DE"/>
            </w:rPr>
          </w:pPr>
          <w:hyperlink w:anchor="_Toc90487318" w:history="1">
            <w:r w:rsidRPr="00464573">
              <w:rPr>
                <w:rStyle w:val="Hyperlink"/>
                <w:noProof/>
              </w:rPr>
              <w:t>3.1</w:t>
            </w:r>
            <w:r>
              <w:rPr>
                <w:rFonts w:eastAsiaTheme="minorEastAsia" w:cstheme="minorBidi"/>
                <w:noProof/>
                <w:lang w:eastAsia="de-DE"/>
              </w:rPr>
              <w:tab/>
            </w:r>
            <w:r w:rsidRPr="00464573">
              <w:rPr>
                <w:rStyle w:val="Hyperlink"/>
                <w:noProof/>
              </w:rPr>
              <w:t>Analyse der Anwendungsaufgaben</w:t>
            </w:r>
            <w:r>
              <w:rPr>
                <w:noProof/>
                <w:webHidden/>
              </w:rPr>
              <w:tab/>
            </w:r>
            <w:r>
              <w:rPr>
                <w:noProof/>
                <w:webHidden/>
              </w:rPr>
              <w:fldChar w:fldCharType="begin"/>
            </w:r>
            <w:r>
              <w:rPr>
                <w:noProof/>
                <w:webHidden/>
              </w:rPr>
              <w:instrText xml:space="preserve"> PAGEREF _Toc90487318 \h </w:instrText>
            </w:r>
            <w:r>
              <w:rPr>
                <w:noProof/>
                <w:webHidden/>
              </w:rPr>
            </w:r>
            <w:r>
              <w:rPr>
                <w:noProof/>
                <w:webHidden/>
              </w:rPr>
              <w:fldChar w:fldCharType="separate"/>
            </w:r>
            <w:r>
              <w:rPr>
                <w:noProof/>
                <w:webHidden/>
              </w:rPr>
              <w:t>8</w:t>
            </w:r>
            <w:r>
              <w:rPr>
                <w:noProof/>
                <w:webHidden/>
              </w:rPr>
              <w:fldChar w:fldCharType="end"/>
            </w:r>
          </w:hyperlink>
        </w:p>
        <w:p w14:paraId="2FA50092" w14:textId="7203D453" w:rsidR="00D43FED" w:rsidRDefault="00D43FED">
          <w:pPr>
            <w:pStyle w:val="Verzeichnis2"/>
            <w:tabs>
              <w:tab w:val="left" w:pos="880"/>
              <w:tab w:val="right" w:leader="dot" w:pos="9062"/>
            </w:tabs>
            <w:rPr>
              <w:rFonts w:eastAsiaTheme="minorEastAsia" w:cstheme="minorBidi"/>
              <w:noProof/>
              <w:lang w:eastAsia="de-DE"/>
            </w:rPr>
          </w:pPr>
          <w:hyperlink w:anchor="_Toc90487319" w:history="1">
            <w:r w:rsidRPr="00464573">
              <w:rPr>
                <w:rStyle w:val="Hyperlink"/>
                <w:noProof/>
              </w:rPr>
              <w:t>3.2</w:t>
            </w:r>
            <w:r>
              <w:rPr>
                <w:rFonts w:eastAsiaTheme="minorEastAsia" w:cstheme="minorBidi"/>
                <w:noProof/>
                <w:lang w:eastAsia="de-DE"/>
              </w:rPr>
              <w:tab/>
            </w:r>
            <w:r w:rsidRPr="00464573">
              <w:rPr>
                <w:rStyle w:val="Hyperlink"/>
                <w:noProof/>
              </w:rPr>
              <w:t>Anforderungen an die Visualisierungen</w:t>
            </w:r>
            <w:r>
              <w:rPr>
                <w:noProof/>
                <w:webHidden/>
              </w:rPr>
              <w:tab/>
            </w:r>
            <w:r>
              <w:rPr>
                <w:noProof/>
                <w:webHidden/>
              </w:rPr>
              <w:fldChar w:fldCharType="begin"/>
            </w:r>
            <w:r>
              <w:rPr>
                <w:noProof/>
                <w:webHidden/>
              </w:rPr>
              <w:instrText xml:space="preserve"> PAGEREF _Toc90487319 \h </w:instrText>
            </w:r>
            <w:r>
              <w:rPr>
                <w:noProof/>
                <w:webHidden/>
              </w:rPr>
            </w:r>
            <w:r>
              <w:rPr>
                <w:noProof/>
                <w:webHidden/>
              </w:rPr>
              <w:fldChar w:fldCharType="separate"/>
            </w:r>
            <w:r>
              <w:rPr>
                <w:noProof/>
                <w:webHidden/>
              </w:rPr>
              <w:t>9</w:t>
            </w:r>
            <w:r>
              <w:rPr>
                <w:noProof/>
                <w:webHidden/>
              </w:rPr>
              <w:fldChar w:fldCharType="end"/>
            </w:r>
          </w:hyperlink>
        </w:p>
        <w:p w14:paraId="6813BBC6" w14:textId="5295720A" w:rsidR="00D43FED" w:rsidRDefault="00D43FED">
          <w:pPr>
            <w:pStyle w:val="Verzeichnis2"/>
            <w:tabs>
              <w:tab w:val="left" w:pos="880"/>
              <w:tab w:val="right" w:leader="dot" w:pos="9062"/>
            </w:tabs>
            <w:rPr>
              <w:rFonts w:eastAsiaTheme="minorEastAsia" w:cstheme="minorBidi"/>
              <w:noProof/>
              <w:lang w:eastAsia="de-DE"/>
            </w:rPr>
          </w:pPr>
          <w:hyperlink w:anchor="_Toc90487320" w:history="1">
            <w:r w:rsidRPr="00464573">
              <w:rPr>
                <w:rStyle w:val="Hyperlink"/>
                <w:noProof/>
              </w:rPr>
              <w:t>3.3</w:t>
            </w:r>
            <w:r>
              <w:rPr>
                <w:rFonts w:eastAsiaTheme="minorEastAsia" w:cstheme="minorBidi"/>
                <w:noProof/>
                <w:lang w:eastAsia="de-DE"/>
              </w:rPr>
              <w:tab/>
            </w:r>
            <w:r w:rsidRPr="00464573">
              <w:rPr>
                <w:rStyle w:val="Hyperlink"/>
                <w:noProof/>
              </w:rPr>
              <w:t>Präsentation der Visualisierung</w:t>
            </w:r>
            <w:r>
              <w:rPr>
                <w:noProof/>
                <w:webHidden/>
              </w:rPr>
              <w:tab/>
            </w:r>
            <w:r>
              <w:rPr>
                <w:noProof/>
                <w:webHidden/>
              </w:rPr>
              <w:fldChar w:fldCharType="begin"/>
            </w:r>
            <w:r>
              <w:rPr>
                <w:noProof/>
                <w:webHidden/>
              </w:rPr>
              <w:instrText xml:space="preserve"> PAGEREF _Toc90487320 \h </w:instrText>
            </w:r>
            <w:r>
              <w:rPr>
                <w:noProof/>
                <w:webHidden/>
              </w:rPr>
            </w:r>
            <w:r>
              <w:rPr>
                <w:noProof/>
                <w:webHidden/>
              </w:rPr>
              <w:fldChar w:fldCharType="separate"/>
            </w:r>
            <w:r>
              <w:rPr>
                <w:noProof/>
                <w:webHidden/>
              </w:rPr>
              <w:t>10</w:t>
            </w:r>
            <w:r>
              <w:rPr>
                <w:noProof/>
                <w:webHidden/>
              </w:rPr>
              <w:fldChar w:fldCharType="end"/>
            </w:r>
          </w:hyperlink>
        </w:p>
        <w:p w14:paraId="581799DB" w14:textId="7B319C72" w:rsidR="00D43FED" w:rsidRDefault="00D43FED">
          <w:pPr>
            <w:pStyle w:val="Verzeichnis3"/>
            <w:tabs>
              <w:tab w:val="left" w:pos="1320"/>
              <w:tab w:val="right" w:leader="dot" w:pos="9062"/>
            </w:tabs>
            <w:rPr>
              <w:rFonts w:eastAsiaTheme="minorEastAsia" w:cstheme="minorBidi"/>
              <w:noProof/>
              <w:lang w:eastAsia="de-DE"/>
            </w:rPr>
          </w:pPr>
          <w:hyperlink w:anchor="_Toc90487321" w:history="1">
            <w:r w:rsidRPr="00464573">
              <w:rPr>
                <w:rStyle w:val="Hyperlink"/>
                <w:noProof/>
              </w:rPr>
              <w:t>3.3.1</w:t>
            </w:r>
            <w:r>
              <w:rPr>
                <w:rFonts w:eastAsiaTheme="minorEastAsia" w:cstheme="minorBidi"/>
                <w:noProof/>
                <w:lang w:eastAsia="de-DE"/>
              </w:rPr>
              <w:tab/>
            </w:r>
            <w:r w:rsidRPr="00464573">
              <w:rPr>
                <w:rStyle w:val="Hyperlink"/>
                <w:noProof/>
              </w:rPr>
              <w:t>Visualisierung Eins</w:t>
            </w:r>
            <w:r>
              <w:rPr>
                <w:noProof/>
                <w:webHidden/>
              </w:rPr>
              <w:tab/>
            </w:r>
            <w:r>
              <w:rPr>
                <w:noProof/>
                <w:webHidden/>
              </w:rPr>
              <w:fldChar w:fldCharType="begin"/>
            </w:r>
            <w:r>
              <w:rPr>
                <w:noProof/>
                <w:webHidden/>
              </w:rPr>
              <w:instrText xml:space="preserve"> PAGEREF _Toc90487321 \h </w:instrText>
            </w:r>
            <w:r>
              <w:rPr>
                <w:noProof/>
                <w:webHidden/>
              </w:rPr>
            </w:r>
            <w:r>
              <w:rPr>
                <w:noProof/>
                <w:webHidden/>
              </w:rPr>
              <w:fldChar w:fldCharType="separate"/>
            </w:r>
            <w:r>
              <w:rPr>
                <w:noProof/>
                <w:webHidden/>
              </w:rPr>
              <w:t>10</w:t>
            </w:r>
            <w:r>
              <w:rPr>
                <w:noProof/>
                <w:webHidden/>
              </w:rPr>
              <w:fldChar w:fldCharType="end"/>
            </w:r>
          </w:hyperlink>
        </w:p>
        <w:p w14:paraId="1C765B39" w14:textId="31718C7F" w:rsidR="00D43FED" w:rsidRDefault="00D43FED">
          <w:pPr>
            <w:pStyle w:val="Verzeichnis3"/>
            <w:tabs>
              <w:tab w:val="left" w:pos="1320"/>
              <w:tab w:val="right" w:leader="dot" w:pos="9062"/>
            </w:tabs>
            <w:rPr>
              <w:rFonts w:eastAsiaTheme="minorEastAsia" w:cstheme="minorBidi"/>
              <w:noProof/>
              <w:lang w:eastAsia="de-DE"/>
            </w:rPr>
          </w:pPr>
          <w:hyperlink w:anchor="_Toc90487322" w:history="1">
            <w:r w:rsidRPr="00464573">
              <w:rPr>
                <w:rStyle w:val="Hyperlink"/>
                <w:noProof/>
              </w:rPr>
              <w:t>3.3.2</w:t>
            </w:r>
            <w:r>
              <w:rPr>
                <w:rFonts w:eastAsiaTheme="minorEastAsia" w:cstheme="minorBidi"/>
                <w:noProof/>
                <w:lang w:eastAsia="de-DE"/>
              </w:rPr>
              <w:tab/>
            </w:r>
            <w:r w:rsidRPr="00464573">
              <w:rPr>
                <w:rStyle w:val="Hyperlink"/>
                <w:noProof/>
              </w:rPr>
              <w:t>Visualisierung Zwei</w:t>
            </w:r>
            <w:r>
              <w:rPr>
                <w:noProof/>
                <w:webHidden/>
              </w:rPr>
              <w:tab/>
            </w:r>
            <w:r>
              <w:rPr>
                <w:noProof/>
                <w:webHidden/>
              </w:rPr>
              <w:fldChar w:fldCharType="begin"/>
            </w:r>
            <w:r>
              <w:rPr>
                <w:noProof/>
                <w:webHidden/>
              </w:rPr>
              <w:instrText xml:space="preserve"> PAGEREF _Toc90487322 \h </w:instrText>
            </w:r>
            <w:r>
              <w:rPr>
                <w:noProof/>
                <w:webHidden/>
              </w:rPr>
            </w:r>
            <w:r>
              <w:rPr>
                <w:noProof/>
                <w:webHidden/>
              </w:rPr>
              <w:fldChar w:fldCharType="separate"/>
            </w:r>
            <w:r>
              <w:rPr>
                <w:noProof/>
                <w:webHidden/>
              </w:rPr>
              <w:t>11</w:t>
            </w:r>
            <w:r>
              <w:rPr>
                <w:noProof/>
                <w:webHidden/>
              </w:rPr>
              <w:fldChar w:fldCharType="end"/>
            </w:r>
          </w:hyperlink>
        </w:p>
        <w:p w14:paraId="03966C6F" w14:textId="7FD3B4EA" w:rsidR="00D43FED" w:rsidRDefault="00D43FED">
          <w:pPr>
            <w:pStyle w:val="Verzeichnis3"/>
            <w:tabs>
              <w:tab w:val="left" w:pos="1320"/>
              <w:tab w:val="right" w:leader="dot" w:pos="9062"/>
            </w:tabs>
            <w:rPr>
              <w:rFonts w:eastAsiaTheme="minorEastAsia" w:cstheme="minorBidi"/>
              <w:noProof/>
              <w:lang w:eastAsia="de-DE"/>
            </w:rPr>
          </w:pPr>
          <w:hyperlink w:anchor="_Toc90487323" w:history="1">
            <w:r w:rsidRPr="00464573">
              <w:rPr>
                <w:rStyle w:val="Hyperlink"/>
                <w:noProof/>
              </w:rPr>
              <w:t>3.3.3</w:t>
            </w:r>
            <w:r>
              <w:rPr>
                <w:rFonts w:eastAsiaTheme="minorEastAsia" w:cstheme="minorBidi"/>
                <w:noProof/>
                <w:lang w:eastAsia="de-DE"/>
              </w:rPr>
              <w:tab/>
            </w:r>
            <w:r w:rsidRPr="00464573">
              <w:rPr>
                <w:rStyle w:val="Hyperlink"/>
                <w:noProof/>
              </w:rPr>
              <w:t>Visualisierung Drei</w:t>
            </w:r>
            <w:r>
              <w:rPr>
                <w:noProof/>
                <w:webHidden/>
              </w:rPr>
              <w:tab/>
            </w:r>
            <w:r>
              <w:rPr>
                <w:noProof/>
                <w:webHidden/>
              </w:rPr>
              <w:fldChar w:fldCharType="begin"/>
            </w:r>
            <w:r>
              <w:rPr>
                <w:noProof/>
                <w:webHidden/>
              </w:rPr>
              <w:instrText xml:space="preserve"> PAGEREF _Toc90487323 \h </w:instrText>
            </w:r>
            <w:r>
              <w:rPr>
                <w:noProof/>
                <w:webHidden/>
              </w:rPr>
            </w:r>
            <w:r>
              <w:rPr>
                <w:noProof/>
                <w:webHidden/>
              </w:rPr>
              <w:fldChar w:fldCharType="separate"/>
            </w:r>
            <w:r>
              <w:rPr>
                <w:noProof/>
                <w:webHidden/>
              </w:rPr>
              <w:t>12</w:t>
            </w:r>
            <w:r>
              <w:rPr>
                <w:noProof/>
                <w:webHidden/>
              </w:rPr>
              <w:fldChar w:fldCharType="end"/>
            </w:r>
          </w:hyperlink>
        </w:p>
        <w:p w14:paraId="3CCA7FD1" w14:textId="11E190DD" w:rsidR="00D43FED" w:rsidRDefault="00D43FED">
          <w:pPr>
            <w:pStyle w:val="Verzeichnis2"/>
            <w:tabs>
              <w:tab w:val="left" w:pos="880"/>
              <w:tab w:val="right" w:leader="dot" w:pos="9062"/>
            </w:tabs>
            <w:rPr>
              <w:rFonts w:eastAsiaTheme="minorEastAsia" w:cstheme="minorBidi"/>
              <w:noProof/>
              <w:lang w:eastAsia="de-DE"/>
            </w:rPr>
          </w:pPr>
          <w:hyperlink w:anchor="_Toc90487324" w:history="1">
            <w:r w:rsidRPr="00464573">
              <w:rPr>
                <w:rStyle w:val="Hyperlink"/>
                <w:noProof/>
              </w:rPr>
              <w:t>3.4</w:t>
            </w:r>
            <w:r>
              <w:rPr>
                <w:rFonts w:eastAsiaTheme="minorEastAsia" w:cstheme="minorBidi"/>
                <w:noProof/>
                <w:lang w:eastAsia="de-DE"/>
              </w:rPr>
              <w:tab/>
            </w:r>
            <w:r w:rsidRPr="00464573">
              <w:rPr>
                <w:rStyle w:val="Hyperlink"/>
                <w:noProof/>
              </w:rPr>
              <w:t>Interaktion</w:t>
            </w:r>
            <w:r>
              <w:rPr>
                <w:noProof/>
                <w:webHidden/>
              </w:rPr>
              <w:tab/>
            </w:r>
            <w:r>
              <w:rPr>
                <w:noProof/>
                <w:webHidden/>
              </w:rPr>
              <w:fldChar w:fldCharType="begin"/>
            </w:r>
            <w:r>
              <w:rPr>
                <w:noProof/>
                <w:webHidden/>
              </w:rPr>
              <w:instrText xml:space="preserve"> PAGEREF _Toc90487324 \h </w:instrText>
            </w:r>
            <w:r>
              <w:rPr>
                <w:noProof/>
                <w:webHidden/>
              </w:rPr>
            </w:r>
            <w:r>
              <w:rPr>
                <w:noProof/>
                <w:webHidden/>
              </w:rPr>
              <w:fldChar w:fldCharType="separate"/>
            </w:r>
            <w:r>
              <w:rPr>
                <w:noProof/>
                <w:webHidden/>
              </w:rPr>
              <w:t>14</w:t>
            </w:r>
            <w:r>
              <w:rPr>
                <w:noProof/>
                <w:webHidden/>
              </w:rPr>
              <w:fldChar w:fldCharType="end"/>
            </w:r>
          </w:hyperlink>
        </w:p>
        <w:p w14:paraId="3F96562F" w14:textId="55195027" w:rsidR="00D43FED" w:rsidRDefault="00D43FED">
          <w:pPr>
            <w:pStyle w:val="Verzeichnis1"/>
            <w:tabs>
              <w:tab w:val="left" w:pos="480"/>
              <w:tab w:val="right" w:leader="dot" w:pos="9062"/>
            </w:tabs>
            <w:rPr>
              <w:rFonts w:eastAsiaTheme="minorEastAsia" w:cstheme="minorBidi"/>
              <w:noProof/>
              <w:lang w:eastAsia="de-DE"/>
            </w:rPr>
          </w:pPr>
          <w:hyperlink w:anchor="_Toc90487325" w:history="1">
            <w:r w:rsidRPr="00464573">
              <w:rPr>
                <w:rStyle w:val="Hyperlink"/>
                <w:noProof/>
              </w:rPr>
              <w:t>4.</w:t>
            </w:r>
            <w:r>
              <w:rPr>
                <w:rFonts w:eastAsiaTheme="minorEastAsia" w:cstheme="minorBidi"/>
                <w:noProof/>
                <w:lang w:eastAsia="de-DE"/>
              </w:rPr>
              <w:tab/>
            </w:r>
            <w:r w:rsidRPr="00464573">
              <w:rPr>
                <w:rStyle w:val="Hyperlink"/>
                <w:noProof/>
              </w:rPr>
              <w:t>Implementierung</w:t>
            </w:r>
            <w:r>
              <w:rPr>
                <w:noProof/>
                <w:webHidden/>
              </w:rPr>
              <w:tab/>
            </w:r>
            <w:r>
              <w:rPr>
                <w:noProof/>
                <w:webHidden/>
              </w:rPr>
              <w:fldChar w:fldCharType="begin"/>
            </w:r>
            <w:r>
              <w:rPr>
                <w:noProof/>
                <w:webHidden/>
              </w:rPr>
              <w:instrText xml:space="preserve"> PAGEREF _Toc90487325 \h </w:instrText>
            </w:r>
            <w:r>
              <w:rPr>
                <w:noProof/>
                <w:webHidden/>
              </w:rPr>
            </w:r>
            <w:r>
              <w:rPr>
                <w:noProof/>
                <w:webHidden/>
              </w:rPr>
              <w:fldChar w:fldCharType="separate"/>
            </w:r>
            <w:r>
              <w:rPr>
                <w:noProof/>
                <w:webHidden/>
              </w:rPr>
              <w:t>14</w:t>
            </w:r>
            <w:r>
              <w:rPr>
                <w:noProof/>
                <w:webHidden/>
              </w:rPr>
              <w:fldChar w:fldCharType="end"/>
            </w:r>
          </w:hyperlink>
        </w:p>
        <w:p w14:paraId="05751A13" w14:textId="564BD79E" w:rsidR="00D43FED" w:rsidRDefault="00D43FED">
          <w:pPr>
            <w:pStyle w:val="Verzeichnis1"/>
            <w:tabs>
              <w:tab w:val="left" w:pos="480"/>
              <w:tab w:val="right" w:leader="dot" w:pos="9062"/>
            </w:tabs>
            <w:rPr>
              <w:rFonts w:eastAsiaTheme="minorEastAsia" w:cstheme="minorBidi"/>
              <w:noProof/>
              <w:lang w:eastAsia="de-DE"/>
            </w:rPr>
          </w:pPr>
          <w:hyperlink w:anchor="_Toc90487326" w:history="1">
            <w:r w:rsidRPr="00464573">
              <w:rPr>
                <w:rStyle w:val="Hyperlink"/>
                <w:noProof/>
              </w:rPr>
              <w:t>5.</w:t>
            </w:r>
            <w:r>
              <w:rPr>
                <w:rFonts w:eastAsiaTheme="minorEastAsia" w:cstheme="minorBidi"/>
                <w:noProof/>
                <w:lang w:eastAsia="de-DE"/>
              </w:rPr>
              <w:tab/>
            </w:r>
            <w:r w:rsidRPr="00464573">
              <w:rPr>
                <w:rStyle w:val="Hyperlink"/>
                <w:noProof/>
              </w:rPr>
              <w:t>Anwendungsfälle</w:t>
            </w:r>
            <w:r>
              <w:rPr>
                <w:noProof/>
                <w:webHidden/>
              </w:rPr>
              <w:tab/>
            </w:r>
            <w:r>
              <w:rPr>
                <w:noProof/>
                <w:webHidden/>
              </w:rPr>
              <w:fldChar w:fldCharType="begin"/>
            </w:r>
            <w:r>
              <w:rPr>
                <w:noProof/>
                <w:webHidden/>
              </w:rPr>
              <w:instrText xml:space="preserve"> PAGEREF _Toc90487326 \h </w:instrText>
            </w:r>
            <w:r>
              <w:rPr>
                <w:noProof/>
                <w:webHidden/>
              </w:rPr>
            </w:r>
            <w:r>
              <w:rPr>
                <w:noProof/>
                <w:webHidden/>
              </w:rPr>
              <w:fldChar w:fldCharType="separate"/>
            </w:r>
            <w:r>
              <w:rPr>
                <w:noProof/>
                <w:webHidden/>
              </w:rPr>
              <w:t>16</w:t>
            </w:r>
            <w:r>
              <w:rPr>
                <w:noProof/>
                <w:webHidden/>
              </w:rPr>
              <w:fldChar w:fldCharType="end"/>
            </w:r>
          </w:hyperlink>
        </w:p>
        <w:p w14:paraId="78760BF0" w14:textId="2F81E3CF" w:rsidR="00D43FED" w:rsidRDefault="00D43FED">
          <w:pPr>
            <w:pStyle w:val="Verzeichnis2"/>
            <w:tabs>
              <w:tab w:val="left" w:pos="880"/>
              <w:tab w:val="right" w:leader="dot" w:pos="9062"/>
            </w:tabs>
            <w:rPr>
              <w:rFonts w:eastAsiaTheme="minorEastAsia" w:cstheme="minorBidi"/>
              <w:noProof/>
              <w:lang w:eastAsia="de-DE"/>
            </w:rPr>
          </w:pPr>
          <w:hyperlink w:anchor="_Toc90487327" w:history="1">
            <w:r w:rsidRPr="00464573">
              <w:rPr>
                <w:rStyle w:val="Hyperlink"/>
                <w:noProof/>
              </w:rPr>
              <w:t>5.1</w:t>
            </w:r>
            <w:r>
              <w:rPr>
                <w:rFonts w:eastAsiaTheme="minorEastAsia" w:cstheme="minorBidi"/>
                <w:noProof/>
                <w:lang w:eastAsia="de-DE"/>
              </w:rPr>
              <w:tab/>
            </w:r>
            <w:r w:rsidRPr="00464573">
              <w:rPr>
                <w:rStyle w:val="Hyperlink"/>
                <w:noProof/>
              </w:rPr>
              <w:t>Anwendung Visualisierung Eins</w:t>
            </w:r>
            <w:r>
              <w:rPr>
                <w:noProof/>
                <w:webHidden/>
              </w:rPr>
              <w:tab/>
            </w:r>
            <w:r>
              <w:rPr>
                <w:noProof/>
                <w:webHidden/>
              </w:rPr>
              <w:fldChar w:fldCharType="begin"/>
            </w:r>
            <w:r>
              <w:rPr>
                <w:noProof/>
                <w:webHidden/>
              </w:rPr>
              <w:instrText xml:space="preserve"> PAGEREF _Toc90487327 \h </w:instrText>
            </w:r>
            <w:r>
              <w:rPr>
                <w:noProof/>
                <w:webHidden/>
              </w:rPr>
            </w:r>
            <w:r>
              <w:rPr>
                <w:noProof/>
                <w:webHidden/>
              </w:rPr>
              <w:fldChar w:fldCharType="separate"/>
            </w:r>
            <w:r>
              <w:rPr>
                <w:noProof/>
                <w:webHidden/>
              </w:rPr>
              <w:t>16</w:t>
            </w:r>
            <w:r>
              <w:rPr>
                <w:noProof/>
                <w:webHidden/>
              </w:rPr>
              <w:fldChar w:fldCharType="end"/>
            </w:r>
          </w:hyperlink>
        </w:p>
        <w:p w14:paraId="63B4E980" w14:textId="1BDA9F14" w:rsidR="00D43FED" w:rsidRDefault="00D43FED">
          <w:pPr>
            <w:pStyle w:val="Verzeichnis2"/>
            <w:tabs>
              <w:tab w:val="left" w:pos="880"/>
              <w:tab w:val="right" w:leader="dot" w:pos="9062"/>
            </w:tabs>
            <w:rPr>
              <w:rFonts w:eastAsiaTheme="minorEastAsia" w:cstheme="minorBidi"/>
              <w:noProof/>
              <w:lang w:eastAsia="de-DE"/>
            </w:rPr>
          </w:pPr>
          <w:hyperlink w:anchor="_Toc90487328" w:history="1">
            <w:r w:rsidRPr="00464573">
              <w:rPr>
                <w:rStyle w:val="Hyperlink"/>
                <w:noProof/>
              </w:rPr>
              <w:t>5.2</w:t>
            </w:r>
            <w:r>
              <w:rPr>
                <w:rFonts w:eastAsiaTheme="minorEastAsia" w:cstheme="minorBidi"/>
                <w:noProof/>
                <w:lang w:eastAsia="de-DE"/>
              </w:rPr>
              <w:tab/>
            </w:r>
            <w:r w:rsidRPr="00464573">
              <w:rPr>
                <w:rStyle w:val="Hyperlink"/>
                <w:noProof/>
              </w:rPr>
              <w:t>Anwendung Visualisierung Zwei</w:t>
            </w:r>
            <w:r>
              <w:rPr>
                <w:noProof/>
                <w:webHidden/>
              </w:rPr>
              <w:tab/>
            </w:r>
            <w:r>
              <w:rPr>
                <w:noProof/>
                <w:webHidden/>
              </w:rPr>
              <w:fldChar w:fldCharType="begin"/>
            </w:r>
            <w:r>
              <w:rPr>
                <w:noProof/>
                <w:webHidden/>
              </w:rPr>
              <w:instrText xml:space="preserve"> PAGEREF _Toc90487328 \h </w:instrText>
            </w:r>
            <w:r>
              <w:rPr>
                <w:noProof/>
                <w:webHidden/>
              </w:rPr>
            </w:r>
            <w:r>
              <w:rPr>
                <w:noProof/>
                <w:webHidden/>
              </w:rPr>
              <w:fldChar w:fldCharType="separate"/>
            </w:r>
            <w:r>
              <w:rPr>
                <w:noProof/>
                <w:webHidden/>
              </w:rPr>
              <w:t>17</w:t>
            </w:r>
            <w:r>
              <w:rPr>
                <w:noProof/>
                <w:webHidden/>
              </w:rPr>
              <w:fldChar w:fldCharType="end"/>
            </w:r>
          </w:hyperlink>
        </w:p>
        <w:p w14:paraId="2E6EC252" w14:textId="026CE9C9" w:rsidR="00D43FED" w:rsidRDefault="00D43FED">
          <w:pPr>
            <w:pStyle w:val="Verzeichnis2"/>
            <w:tabs>
              <w:tab w:val="left" w:pos="880"/>
              <w:tab w:val="right" w:leader="dot" w:pos="9062"/>
            </w:tabs>
            <w:rPr>
              <w:rFonts w:eastAsiaTheme="minorEastAsia" w:cstheme="minorBidi"/>
              <w:noProof/>
              <w:lang w:eastAsia="de-DE"/>
            </w:rPr>
          </w:pPr>
          <w:hyperlink w:anchor="_Toc90487329" w:history="1">
            <w:r w:rsidRPr="00464573">
              <w:rPr>
                <w:rStyle w:val="Hyperlink"/>
                <w:noProof/>
              </w:rPr>
              <w:t>5.3</w:t>
            </w:r>
            <w:r>
              <w:rPr>
                <w:rFonts w:eastAsiaTheme="minorEastAsia" w:cstheme="minorBidi"/>
                <w:noProof/>
                <w:lang w:eastAsia="de-DE"/>
              </w:rPr>
              <w:tab/>
            </w:r>
            <w:r w:rsidRPr="00464573">
              <w:rPr>
                <w:rStyle w:val="Hyperlink"/>
                <w:noProof/>
              </w:rPr>
              <w:t>Anwendung Visualisierung Drei</w:t>
            </w:r>
            <w:r>
              <w:rPr>
                <w:noProof/>
                <w:webHidden/>
              </w:rPr>
              <w:tab/>
            </w:r>
            <w:r>
              <w:rPr>
                <w:noProof/>
                <w:webHidden/>
              </w:rPr>
              <w:fldChar w:fldCharType="begin"/>
            </w:r>
            <w:r>
              <w:rPr>
                <w:noProof/>
                <w:webHidden/>
              </w:rPr>
              <w:instrText xml:space="preserve"> PAGEREF _Toc90487329 \h </w:instrText>
            </w:r>
            <w:r>
              <w:rPr>
                <w:noProof/>
                <w:webHidden/>
              </w:rPr>
            </w:r>
            <w:r>
              <w:rPr>
                <w:noProof/>
                <w:webHidden/>
              </w:rPr>
              <w:fldChar w:fldCharType="separate"/>
            </w:r>
            <w:r>
              <w:rPr>
                <w:noProof/>
                <w:webHidden/>
              </w:rPr>
              <w:t>19</w:t>
            </w:r>
            <w:r>
              <w:rPr>
                <w:noProof/>
                <w:webHidden/>
              </w:rPr>
              <w:fldChar w:fldCharType="end"/>
            </w:r>
          </w:hyperlink>
        </w:p>
        <w:p w14:paraId="6A219010" w14:textId="535C6C7E" w:rsidR="00D43FED" w:rsidRDefault="00D43FED">
          <w:pPr>
            <w:pStyle w:val="Verzeichnis1"/>
            <w:tabs>
              <w:tab w:val="left" w:pos="480"/>
              <w:tab w:val="right" w:leader="dot" w:pos="9062"/>
            </w:tabs>
            <w:rPr>
              <w:rFonts w:eastAsiaTheme="minorEastAsia" w:cstheme="minorBidi"/>
              <w:noProof/>
              <w:lang w:eastAsia="de-DE"/>
            </w:rPr>
          </w:pPr>
          <w:hyperlink w:anchor="_Toc90487330" w:history="1">
            <w:r w:rsidRPr="00464573">
              <w:rPr>
                <w:rStyle w:val="Hyperlink"/>
                <w:noProof/>
              </w:rPr>
              <w:t>6.</w:t>
            </w:r>
            <w:r>
              <w:rPr>
                <w:rFonts w:eastAsiaTheme="minorEastAsia" w:cstheme="minorBidi"/>
                <w:noProof/>
                <w:lang w:eastAsia="de-DE"/>
              </w:rPr>
              <w:tab/>
            </w:r>
            <w:r w:rsidRPr="00464573">
              <w:rPr>
                <w:rStyle w:val="Hyperlink"/>
                <w:noProof/>
              </w:rPr>
              <w:t>Verwandte Arbeiten</w:t>
            </w:r>
            <w:r>
              <w:rPr>
                <w:noProof/>
                <w:webHidden/>
              </w:rPr>
              <w:tab/>
            </w:r>
            <w:r>
              <w:rPr>
                <w:noProof/>
                <w:webHidden/>
              </w:rPr>
              <w:fldChar w:fldCharType="begin"/>
            </w:r>
            <w:r>
              <w:rPr>
                <w:noProof/>
                <w:webHidden/>
              </w:rPr>
              <w:instrText xml:space="preserve"> PAGEREF _Toc90487330 \h </w:instrText>
            </w:r>
            <w:r>
              <w:rPr>
                <w:noProof/>
                <w:webHidden/>
              </w:rPr>
            </w:r>
            <w:r>
              <w:rPr>
                <w:noProof/>
                <w:webHidden/>
              </w:rPr>
              <w:fldChar w:fldCharType="separate"/>
            </w:r>
            <w:r>
              <w:rPr>
                <w:noProof/>
                <w:webHidden/>
              </w:rPr>
              <w:t>21</w:t>
            </w:r>
            <w:r>
              <w:rPr>
                <w:noProof/>
                <w:webHidden/>
              </w:rPr>
              <w:fldChar w:fldCharType="end"/>
            </w:r>
          </w:hyperlink>
        </w:p>
        <w:p w14:paraId="24A0B292" w14:textId="115D476C" w:rsidR="00D43FED" w:rsidRDefault="00D43FED">
          <w:pPr>
            <w:pStyle w:val="Verzeichnis1"/>
            <w:tabs>
              <w:tab w:val="left" w:pos="480"/>
              <w:tab w:val="right" w:leader="dot" w:pos="9062"/>
            </w:tabs>
            <w:rPr>
              <w:rFonts w:eastAsiaTheme="minorEastAsia" w:cstheme="minorBidi"/>
              <w:noProof/>
              <w:lang w:eastAsia="de-DE"/>
            </w:rPr>
          </w:pPr>
          <w:hyperlink w:anchor="_Toc90487331" w:history="1">
            <w:r w:rsidRPr="00464573">
              <w:rPr>
                <w:rStyle w:val="Hyperlink"/>
                <w:noProof/>
              </w:rPr>
              <w:t>7.</w:t>
            </w:r>
            <w:r>
              <w:rPr>
                <w:rFonts w:eastAsiaTheme="minorEastAsia" w:cstheme="minorBidi"/>
                <w:noProof/>
                <w:lang w:eastAsia="de-DE"/>
              </w:rPr>
              <w:tab/>
            </w:r>
            <w:r w:rsidRPr="00464573">
              <w:rPr>
                <w:rStyle w:val="Hyperlink"/>
                <w:noProof/>
              </w:rPr>
              <w:t>Zusammenfassung und Ausblick</w:t>
            </w:r>
            <w:r>
              <w:rPr>
                <w:noProof/>
                <w:webHidden/>
              </w:rPr>
              <w:tab/>
            </w:r>
            <w:r>
              <w:rPr>
                <w:noProof/>
                <w:webHidden/>
              </w:rPr>
              <w:fldChar w:fldCharType="begin"/>
            </w:r>
            <w:r>
              <w:rPr>
                <w:noProof/>
                <w:webHidden/>
              </w:rPr>
              <w:instrText xml:space="preserve"> PAGEREF _Toc90487331 \h </w:instrText>
            </w:r>
            <w:r>
              <w:rPr>
                <w:noProof/>
                <w:webHidden/>
              </w:rPr>
            </w:r>
            <w:r>
              <w:rPr>
                <w:noProof/>
                <w:webHidden/>
              </w:rPr>
              <w:fldChar w:fldCharType="separate"/>
            </w:r>
            <w:r>
              <w:rPr>
                <w:noProof/>
                <w:webHidden/>
              </w:rPr>
              <w:t>22</w:t>
            </w:r>
            <w:r>
              <w:rPr>
                <w:noProof/>
                <w:webHidden/>
              </w:rPr>
              <w:fldChar w:fldCharType="end"/>
            </w:r>
          </w:hyperlink>
        </w:p>
        <w:p w14:paraId="43EF4F13" w14:textId="54D8BF3E" w:rsidR="00D43FED" w:rsidRDefault="00D43FED">
          <w:pPr>
            <w:pStyle w:val="Verzeichnis1"/>
            <w:tabs>
              <w:tab w:val="right" w:leader="dot" w:pos="9062"/>
            </w:tabs>
            <w:rPr>
              <w:rFonts w:eastAsiaTheme="minorEastAsia" w:cstheme="minorBidi"/>
              <w:noProof/>
              <w:lang w:eastAsia="de-DE"/>
            </w:rPr>
          </w:pPr>
          <w:hyperlink w:anchor="_Toc90487332" w:history="1">
            <w:r w:rsidRPr="00464573">
              <w:rPr>
                <w:rStyle w:val="Hyperlink"/>
                <w:noProof/>
              </w:rPr>
              <w:t>Anhang: Git Historie</w:t>
            </w:r>
            <w:r>
              <w:rPr>
                <w:noProof/>
                <w:webHidden/>
              </w:rPr>
              <w:tab/>
            </w:r>
            <w:r>
              <w:rPr>
                <w:noProof/>
                <w:webHidden/>
              </w:rPr>
              <w:fldChar w:fldCharType="begin"/>
            </w:r>
            <w:r>
              <w:rPr>
                <w:noProof/>
                <w:webHidden/>
              </w:rPr>
              <w:instrText xml:space="preserve"> PAGEREF _Toc90487332 \h </w:instrText>
            </w:r>
            <w:r>
              <w:rPr>
                <w:noProof/>
                <w:webHidden/>
              </w:rPr>
            </w:r>
            <w:r>
              <w:rPr>
                <w:noProof/>
                <w:webHidden/>
              </w:rPr>
              <w:fldChar w:fldCharType="separate"/>
            </w:r>
            <w:r>
              <w:rPr>
                <w:noProof/>
                <w:webHidden/>
              </w:rPr>
              <w:t>III</w:t>
            </w:r>
            <w:r>
              <w:rPr>
                <w:noProof/>
                <w:webHidden/>
              </w:rPr>
              <w:fldChar w:fldCharType="end"/>
            </w:r>
          </w:hyperlink>
        </w:p>
        <w:p w14:paraId="4EB9630B" w14:textId="466E6A7A" w:rsidR="00D43FED" w:rsidRDefault="00D43FED">
          <w:pPr>
            <w:pStyle w:val="Verzeichnis1"/>
            <w:tabs>
              <w:tab w:val="right" w:leader="dot" w:pos="9062"/>
            </w:tabs>
            <w:rPr>
              <w:rFonts w:eastAsiaTheme="minorEastAsia" w:cstheme="minorBidi"/>
              <w:noProof/>
              <w:lang w:eastAsia="de-DE"/>
            </w:rPr>
          </w:pPr>
          <w:hyperlink w:anchor="_Toc90487333" w:history="1">
            <w:r w:rsidRPr="00464573">
              <w:rPr>
                <w:rStyle w:val="Hyperlink"/>
                <w:noProof/>
                <w:lang w:val="en-US"/>
              </w:rPr>
              <w:t>Literatur</w:t>
            </w:r>
            <w:r>
              <w:rPr>
                <w:noProof/>
                <w:webHidden/>
              </w:rPr>
              <w:tab/>
            </w:r>
            <w:r>
              <w:rPr>
                <w:noProof/>
                <w:webHidden/>
              </w:rPr>
              <w:fldChar w:fldCharType="begin"/>
            </w:r>
            <w:r>
              <w:rPr>
                <w:noProof/>
                <w:webHidden/>
              </w:rPr>
              <w:instrText xml:space="preserve"> PAGEREF _Toc90487333 \h </w:instrText>
            </w:r>
            <w:r>
              <w:rPr>
                <w:noProof/>
                <w:webHidden/>
              </w:rPr>
            </w:r>
            <w:r>
              <w:rPr>
                <w:noProof/>
                <w:webHidden/>
              </w:rPr>
              <w:fldChar w:fldCharType="separate"/>
            </w:r>
            <w:r>
              <w:rPr>
                <w:noProof/>
                <w:webHidden/>
              </w:rPr>
              <w:t>III</w:t>
            </w:r>
            <w:r>
              <w:rPr>
                <w:noProof/>
                <w:webHidden/>
              </w:rPr>
              <w:fldChar w:fldCharType="end"/>
            </w:r>
          </w:hyperlink>
        </w:p>
        <w:p w14:paraId="3919805A" w14:textId="5CC32534" w:rsidR="00D43FED" w:rsidRDefault="00D43FED">
          <w:pPr>
            <w:pStyle w:val="Verzeichnis1"/>
            <w:tabs>
              <w:tab w:val="right" w:leader="dot" w:pos="9062"/>
            </w:tabs>
            <w:rPr>
              <w:rFonts w:eastAsiaTheme="minorEastAsia" w:cstheme="minorBidi"/>
              <w:noProof/>
              <w:lang w:eastAsia="de-DE"/>
            </w:rPr>
          </w:pPr>
          <w:hyperlink w:anchor="_Toc90487334" w:history="1">
            <w:r w:rsidRPr="00464573">
              <w:rPr>
                <w:rStyle w:val="Hyperlink"/>
                <w:noProof/>
              </w:rPr>
              <w:t>Eidesstaatliche Erklärung</w:t>
            </w:r>
            <w:r>
              <w:rPr>
                <w:noProof/>
                <w:webHidden/>
              </w:rPr>
              <w:tab/>
            </w:r>
            <w:r>
              <w:rPr>
                <w:noProof/>
                <w:webHidden/>
              </w:rPr>
              <w:fldChar w:fldCharType="begin"/>
            </w:r>
            <w:r>
              <w:rPr>
                <w:noProof/>
                <w:webHidden/>
              </w:rPr>
              <w:instrText xml:space="preserve"> PAGEREF _Toc90487334 \h </w:instrText>
            </w:r>
            <w:r>
              <w:rPr>
                <w:noProof/>
                <w:webHidden/>
              </w:rPr>
            </w:r>
            <w:r>
              <w:rPr>
                <w:noProof/>
                <w:webHidden/>
              </w:rPr>
              <w:fldChar w:fldCharType="separate"/>
            </w:r>
            <w:r>
              <w:rPr>
                <w:noProof/>
                <w:webHidden/>
              </w:rPr>
              <w:t>V</w:t>
            </w:r>
            <w:r>
              <w:rPr>
                <w:noProof/>
                <w:webHidden/>
              </w:rPr>
              <w:fldChar w:fldCharType="end"/>
            </w:r>
          </w:hyperlink>
        </w:p>
        <w:p w14:paraId="047000A6" w14:textId="225DD0FE" w:rsidR="00991D39" w:rsidRDefault="00991D39" w:rsidP="00262255">
          <w:pPr>
            <w:jc w:val="both"/>
          </w:pPr>
          <w:r>
            <w:fldChar w:fldCharType="end"/>
          </w:r>
        </w:p>
      </w:sdtContent>
    </w:sdt>
    <w:p w14:paraId="34747DC3" w14:textId="77777777" w:rsidR="003A5451" w:rsidRDefault="003A5451">
      <w:pPr>
        <w:pStyle w:val="Abbildungsverzeichnis"/>
        <w:tabs>
          <w:tab w:val="right" w:leader="dot" w:pos="9062"/>
        </w:tabs>
      </w:pPr>
    </w:p>
    <w:p w14:paraId="288A6E87" w14:textId="77777777" w:rsidR="003A5451" w:rsidRDefault="003A5451">
      <w:pPr>
        <w:pStyle w:val="Abbildungsverzeichnis"/>
        <w:tabs>
          <w:tab w:val="right" w:leader="dot" w:pos="9062"/>
        </w:tabs>
      </w:pPr>
    </w:p>
    <w:p w14:paraId="73FE0C3A" w14:textId="77777777" w:rsidR="003A5451" w:rsidRDefault="003A5451">
      <w:pPr>
        <w:pStyle w:val="Abbildungsverzeichnis"/>
        <w:tabs>
          <w:tab w:val="right" w:leader="dot" w:pos="9062"/>
        </w:tabs>
      </w:pPr>
    </w:p>
    <w:p w14:paraId="3CF16670" w14:textId="77777777" w:rsidR="003A5451" w:rsidRDefault="003A5451">
      <w:pPr>
        <w:pStyle w:val="Abbildungsverzeichnis"/>
        <w:tabs>
          <w:tab w:val="right" w:leader="dot" w:pos="9062"/>
        </w:tabs>
      </w:pPr>
    </w:p>
    <w:p w14:paraId="088E2849" w14:textId="77777777" w:rsidR="003A5451" w:rsidRDefault="003A5451">
      <w:pPr>
        <w:pStyle w:val="Abbildungsverzeichnis"/>
        <w:tabs>
          <w:tab w:val="right" w:leader="dot" w:pos="9062"/>
        </w:tabs>
      </w:pPr>
    </w:p>
    <w:p w14:paraId="7837A645" w14:textId="77777777" w:rsidR="003A5451" w:rsidRDefault="003A5451">
      <w:pPr>
        <w:pStyle w:val="Abbildungsverzeichnis"/>
        <w:tabs>
          <w:tab w:val="right" w:leader="dot" w:pos="9062"/>
        </w:tabs>
      </w:pPr>
    </w:p>
    <w:p w14:paraId="3D78D147" w14:textId="77777777" w:rsidR="003A5451" w:rsidRDefault="003A5451">
      <w:pPr>
        <w:pStyle w:val="Abbildungsverzeichnis"/>
        <w:tabs>
          <w:tab w:val="right" w:leader="dot" w:pos="9062"/>
        </w:tabs>
      </w:pPr>
    </w:p>
    <w:p w14:paraId="54DA7538" w14:textId="634EA786" w:rsidR="003A5451" w:rsidRDefault="00330BB0" w:rsidP="00330BB0">
      <w:pPr>
        <w:pStyle w:val="berschrift1"/>
        <w:numPr>
          <w:ilvl w:val="0"/>
          <w:numId w:val="0"/>
        </w:numPr>
        <w:ind w:left="709" w:hanging="709"/>
      </w:pPr>
      <w:bookmarkStart w:id="1" w:name="_Toc90487309"/>
      <w:r>
        <w:t>Abbildungsverzeichnis</w:t>
      </w:r>
      <w:bookmarkEnd w:id="1"/>
    </w:p>
    <w:p w14:paraId="45F00DBD" w14:textId="37C35D4C" w:rsidR="00416324" w:rsidRDefault="003A5451">
      <w:pPr>
        <w:pStyle w:val="Abbildungsverzeichnis"/>
        <w:tabs>
          <w:tab w:val="right" w:leader="dot" w:pos="9062"/>
        </w:tabs>
        <w:rPr>
          <w:rFonts w:eastAsiaTheme="minorEastAsia" w:cstheme="minorBidi"/>
          <w:noProof/>
          <w:lang w:eastAsia="de-DE"/>
        </w:rPr>
      </w:pPr>
      <w:r>
        <w:fldChar w:fldCharType="begin"/>
      </w:r>
      <w:r>
        <w:instrText xml:space="preserve"> TOC \h \z \c "Abbildung" </w:instrText>
      </w:r>
      <w:r>
        <w:fldChar w:fldCharType="separate"/>
      </w:r>
      <w:hyperlink r:id="rId9" w:anchor="_Toc90486480" w:history="1">
        <w:r w:rsidR="00416324" w:rsidRPr="002A20E0">
          <w:rPr>
            <w:rStyle w:val="Hyperlink"/>
            <w:noProof/>
          </w:rPr>
          <w:t>Abbildung 1: Struktur eines künstlichen neuronalen Netzes [3]</w:t>
        </w:r>
        <w:r w:rsidR="00416324">
          <w:rPr>
            <w:noProof/>
            <w:webHidden/>
          </w:rPr>
          <w:tab/>
        </w:r>
        <w:r w:rsidR="00416324">
          <w:rPr>
            <w:noProof/>
            <w:webHidden/>
          </w:rPr>
          <w:fldChar w:fldCharType="begin"/>
        </w:r>
        <w:r w:rsidR="00416324">
          <w:rPr>
            <w:noProof/>
            <w:webHidden/>
          </w:rPr>
          <w:instrText xml:space="preserve"> PAGEREF _Toc90486480 \h </w:instrText>
        </w:r>
        <w:r w:rsidR="00416324">
          <w:rPr>
            <w:noProof/>
            <w:webHidden/>
          </w:rPr>
        </w:r>
        <w:r w:rsidR="00416324">
          <w:rPr>
            <w:noProof/>
            <w:webHidden/>
          </w:rPr>
          <w:fldChar w:fldCharType="separate"/>
        </w:r>
        <w:r w:rsidR="00416324">
          <w:rPr>
            <w:noProof/>
            <w:webHidden/>
          </w:rPr>
          <w:t>2</w:t>
        </w:r>
        <w:r w:rsidR="00416324">
          <w:rPr>
            <w:noProof/>
            <w:webHidden/>
          </w:rPr>
          <w:fldChar w:fldCharType="end"/>
        </w:r>
      </w:hyperlink>
    </w:p>
    <w:p w14:paraId="254BE7F9" w14:textId="21D871F2" w:rsidR="00416324" w:rsidRDefault="00416324">
      <w:pPr>
        <w:pStyle w:val="Abbildungsverzeichnis"/>
        <w:tabs>
          <w:tab w:val="right" w:leader="dot" w:pos="9062"/>
        </w:tabs>
        <w:rPr>
          <w:rFonts w:eastAsiaTheme="minorEastAsia" w:cstheme="minorBidi"/>
          <w:noProof/>
          <w:lang w:eastAsia="de-DE"/>
        </w:rPr>
      </w:pPr>
      <w:hyperlink w:anchor="_Toc90486481" w:history="1">
        <w:r w:rsidRPr="002A20E0">
          <w:rPr>
            <w:rStyle w:val="Hyperlink"/>
            <w:noProof/>
          </w:rPr>
          <w:t>Abbildung 2: Auszug aus der Baumhierarchien (Quelle: eigene Darstellung)</w:t>
        </w:r>
        <w:r>
          <w:rPr>
            <w:noProof/>
            <w:webHidden/>
          </w:rPr>
          <w:tab/>
        </w:r>
        <w:r>
          <w:rPr>
            <w:noProof/>
            <w:webHidden/>
          </w:rPr>
          <w:fldChar w:fldCharType="begin"/>
        </w:r>
        <w:r>
          <w:rPr>
            <w:noProof/>
            <w:webHidden/>
          </w:rPr>
          <w:instrText xml:space="preserve"> PAGEREF _Toc90486481 \h </w:instrText>
        </w:r>
        <w:r>
          <w:rPr>
            <w:noProof/>
            <w:webHidden/>
          </w:rPr>
        </w:r>
        <w:r>
          <w:rPr>
            <w:noProof/>
            <w:webHidden/>
          </w:rPr>
          <w:fldChar w:fldCharType="separate"/>
        </w:r>
        <w:r>
          <w:rPr>
            <w:noProof/>
            <w:webHidden/>
          </w:rPr>
          <w:t>10</w:t>
        </w:r>
        <w:r>
          <w:rPr>
            <w:noProof/>
            <w:webHidden/>
          </w:rPr>
          <w:fldChar w:fldCharType="end"/>
        </w:r>
      </w:hyperlink>
    </w:p>
    <w:p w14:paraId="6C0F0CE7" w14:textId="2FBD7B56" w:rsidR="00416324" w:rsidRDefault="00416324">
      <w:pPr>
        <w:pStyle w:val="Abbildungsverzeichnis"/>
        <w:tabs>
          <w:tab w:val="right" w:leader="dot" w:pos="9062"/>
        </w:tabs>
        <w:rPr>
          <w:rFonts w:eastAsiaTheme="minorEastAsia" w:cstheme="minorBidi"/>
          <w:noProof/>
          <w:lang w:eastAsia="de-DE"/>
        </w:rPr>
      </w:pPr>
      <w:hyperlink w:anchor="_Toc90486482" w:history="1">
        <w:r w:rsidRPr="002A20E0">
          <w:rPr>
            <w:rStyle w:val="Hyperlink"/>
            <w:noProof/>
          </w:rPr>
          <w:t>Abbildung 3: Auszug aus dem Scatterplot der Attribute Pferdestärke und kilometerPerLiter (Quelle: eigene Darstellung)</w:t>
        </w:r>
        <w:r>
          <w:rPr>
            <w:noProof/>
            <w:webHidden/>
          </w:rPr>
          <w:tab/>
        </w:r>
        <w:r>
          <w:rPr>
            <w:noProof/>
            <w:webHidden/>
          </w:rPr>
          <w:fldChar w:fldCharType="begin"/>
        </w:r>
        <w:r>
          <w:rPr>
            <w:noProof/>
            <w:webHidden/>
          </w:rPr>
          <w:instrText xml:space="preserve"> PAGEREF _Toc90486482 \h </w:instrText>
        </w:r>
        <w:r>
          <w:rPr>
            <w:noProof/>
            <w:webHidden/>
          </w:rPr>
        </w:r>
        <w:r>
          <w:rPr>
            <w:noProof/>
            <w:webHidden/>
          </w:rPr>
          <w:fldChar w:fldCharType="separate"/>
        </w:r>
        <w:r>
          <w:rPr>
            <w:noProof/>
            <w:webHidden/>
          </w:rPr>
          <w:t>11</w:t>
        </w:r>
        <w:r>
          <w:rPr>
            <w:noProof/>
            <w:webHidden/>
          </w:rPr>
          <w:fldChar w:fldCharType="end"/>
        </w:r>
      </w:hyperlink>
    </w:p>
    <w:p w14:paraId="186EE4C5" w14:textId="1435CDFD" w:rsidR="00416324" w:rsidRDefault="00416324">
      <w:pPr>
        <w:pStyle w:val="Abbildungsverzeichnis"/>
        <w:tabs>
          <w:tab w:val="right" w:leader="dot" w:pos="9062"/>
        </w:tabs>
        <w:rPr>
          <w:rFonts w:eastAsiaTheme="minorEastAsia" w:cstheme="minorBidi"/>
          <w:noProof/>
          <w:lang w:eastAsia="de-DE"/>
        </w:rPr>
      </w:pPr>
      <w:hyperlink w:anchor="_Toc90486483" w:history="1">
        <w:r w:rsidRPr="002A20E0">
          <w:rPr>
            <w:rStyle w:val="Hyperlink"/>
            <w:noProof/>
          </w:rPr>
          <w:t>Abbildung 4: Auszug aus den Parallelen Koordinaten der Attribute Sitze, Baujahr, Kilometerstand, Hubraum (Quelle: eigene Darstellung)</w:t>
        </w:r>
        <w:r>
          <w:rPr>
            <w:noProof/>
            <w:webHidden/>
          </w:rPr>
          <w:tab/>
        </w:r>
        <w:r>
          <w:rPr>
            <w:noProof/>
            <w:webHidden/>
          </w:rPr>
          <w:fldChar w:fldCharType="begin"/>
        </w:r>
        <w:r>
          <w:rPr>
            <w:noProof/>
            <w:webHidden/>
          </w:rPr>
          <w:instrText xml:space="preserve"> PAGEREF _Toc90486483 \h </w:instrText>
        </w:r>
        <w:r>
          <w:rPr>
            <w:noProof/>
            <w:webHidden/>
          </w:rPr>
        </w:r>
        <w:r>
          <w:rPr>
            <w:noProof/>
            <w:webHidden/>
          </w:rPr>
          <w:fldChar w:fldCharType="separate"/>
        </w:r>
        <w:r>
          <w:rPr>
            <w:noProof/>
            <w:webHidden/>
          </w:rPr>
          <w:t>13</w:t>
        </w:r>
        <w:r>
          <w:rPr>
            <w:noProof/>
            <w:webHidden/>
          </w:rPr>
          <w:fldChar w:fldCharType="end"/>
        </w:r>
      </w:hyperlink>
    </w:p>
    <w:p w14:paraId="714B0DF0" w14:textId="58BED169" w:rsidR="00416324" w:rsidRDefault="00416324">
      <w:pPr>
        <w:pStyle w:val="Abbildungsverzeichnis"/>
        <w:tabs>
          <w:tab w:val="right" w:leader="dot" w:pos="9062"/>
        </w:tabs>
        <w:rPr>
          <w:rFonts w:eastAsiaTheme="minorEastAsia" w:cstheme="minorBidi"/>
          <w:noProof/>
          <w:lang w:eastAsia="de-DE"/>
        </w:rPr>
      </w:pPr>
      <w:hyperlink w:anchor="_Toc90486484" w:history="1">
        <w:r w:rsidRPr="002A20E0">
          <w:rPr>
            <w:rStyle w:val="Hyperlink"/>
            <w:noProof/>
          </w:rPr>
          <w:t>Abbildung 5: Ausschnitt aus dem Baumdiagramm der Marke Honda (Quelle: eigene Darstellung)</w:t>
        </w:r>
        <w:r>
          <w:rPr>
            <w:noProof/>
            <w:webHidden/>
          </w:rPr>
          <w:tab/>
        </w:r>
        <w:r>
          <w:rPr>
            <w:noProof/>
            <w:webHidden/>
          </w:rPr>
          <w:fldChar w:fldCharType="begin"/>
        </w:r>
        <w:r>
          <w:rPr>
            <w:noProof/>
            <w:webHidden/>
          </w:rPr>
          <w:instrText xml:space="preserve"> PAGEREF _Toc90486484 \h </w:instrText>
        </w:r>
        <w:r>
          <w:rPr>
            <w:noProof/>
            <w:webHidden/>
          </w:rPr>
        </w:r>
        <w:r>
          <w:rPr>
            <w:noProof/>
            <w:webHidden/>
          </w:rPr>
          <w:fldChar w:fldCharType="separate"/>
        </w:r>
        <w:r>
          <w:rPr>
            <w:noProof/>
            <w:webHidden/>
          </w:rPr>
          <w:t>17</w:t>
        </w:r>
        <w:r>
          <w:rPr>
            <w:noProof/>
            <w:webHidden/>
          </w:rPr>
          <w:fldChar w:fldCharType="end"/>
        </w:r>
      </w:hyperlink>
    </w:p>
    <w:p w14:paraId="6762AF1D" w14:textId="302E2CC7" w:rsidR="00416324" w:rsidRDefault="00416324">
      <w:pPr>
        <w:pStyle w:val="Abbildungsverzeichnis"/>
        <w:tabs>
          <w:tab w:val="right" w:leader="dot" w:pos="9062"/>
        </w:tabs>
        <w:rPr>
          <w:rFonts w:eastAsiaTheme="minorEastAsia" w:cstheme="minorBidi"/>
          <w:noProof/>
          <w:lang w:eastAsia="de-DE"/>
        </w:rPr>
      </w:pPr>
      <w:hyperlink w:anchor="_Toc90486485" w:history="1">
        <w:r w:rsidRPr="002A20E0">
          <w:rPr>
            <w:rStyle w:val="Hyperlink"/>
            <w:noProof/>
          </w:rPr>
          <w:t>Abbildung 6: Gegenüberstellung der Eigenschaften Preis in Euro und Kilometerstand mittels eines Scatterplots (Quelle: eigene Darstellung)</w:t>
        </w:r>
        <w:r>
          <w:rPr>
            <w:noProof/>
            <w:webHidden/>
          </w:rPr>
          <w:tab/>
        </w:r>
        <w:r>
          <w:rPr>
            <w:noProof/>
            <w:webHidden/>
          </w:rPr>
          <w:fldChar w:fldCharType="begin"/>
        </w:r>
        <w:r>
          <w:rPr>
            <w:noProof/>
            <w:webHidden/>
          </w:rPr>
          <w:instrText xml:space="preserve"> PAGEREF _Toc90486485 \h </w:instrText>
        </w:r>
        <w:r>
          <w:rPr>
            <w:noProof/>
            <w:webHidden/>
          </w:rPr>
        </w:r>
        <w:r>
          <w:rPr>
            <w:noProof/>
            <w:webHidden/>
          </w:rPr>
          <w:fldChar w:fldCharType="separate"/>
        </w:r>
        <w:r>
          <w:rPr>
            <w:noProof/>
            <w:webHidden/>
          </w:rPr>
          <w:t>18</w:t>
        </w:r>
        <w:r>
          <w:rPr>
            <w:noProof/>
            <w:webHidden/>
          </w:rPr>
          <w:fldChar w:fldCharType="end"/>
        </w:r>
      </w:hyperlink>
    </w:p>
    <w:p w14:paraId="4FE4E059" w14:textId="22F67412" w:rsidR="00416324" w:rsidRDefault="00416324">
      <w:pPr>
        <w:pStyle w:val="Abbildungsverzeichnis"/>
        <w:tabs>
          <w:tab w:val="right" w:leader="dot" w:pos="9062"/>
        </w:tabs>
        <w:rPr>
          <w:rFonts w:eastAsiaTheme="minorEastAsia" w:cstheme="minorBidi"/>
          <w:noProof/>
          <w:lang w:eastAsia="de-DE"/>
        </w:rPr>
      </w:pPr>
      <w:hyperlink w:anchor="_Toc90486486" w:history="1">
        <w:r w:rsidRPr="002A20E0">
          <w:rPr>
            <w:rStyle w:val="Hyperlink"/>
            <w:noProof/>
          </w:rPr>
          <w:t>Abbildung 7: Gegenüberstellung der Eigenschaften Kilometerstand und Pferdestärken mittels eines Scatterplots (Quelle: eigene Darstellung)</w:t>
        </w:r>
        <w:r>
          <w:rPr>
            <w:noProof/>
            <w:webHidden/>
          </w:rPr>
          <w:tab/>
        </w:r>
        <w:r>
          <w:rPr>
            <w:noProof/>
            <w:webHidden/>
          </w:rPr>
          <w:fldChar w:fldCharType="begin"/>
        </w:r>
        <w:r>
          <w:rPr>
            <w:noProof/>
            <w:webHidden/>
          </w:rPr>
          <w:instrText xml:space="preserve"> PAGEREF _Toc90486486 \h </w:instrText>
        </w:r>
        <w:r>
          <w:rPr>
            <w:noProof/>
            <w:webHidden/>
          </w:rPr>
        </w:r>
        <w:r>
          <w:rPr>
            <w:noProof/>
            <w:webHidden/>
          </w:rPr>
          <w:fldChar w:fldCharType="separate"/>
        </w:r>
        <w:r>
          <w:rPr>
            <w:noProof/>
            <w:webHidden/>
          </w:rPr>
          <w:t>19</w:t>
        </w:r>
        <w:r>
          <w:rPr>
            <w:noProof/>
            <w:webHidden/>
          </w:rPr>
          <w:fldChar w:fldCharType="end"/>
        </w:r>
      </w:hyperlink>
    </w:p>
    <w:p w14:paraId="1A7F96FE" w14:textId="543D59FC" w:rsidR="00416324" w:rsidRDefault="00416324">
      <w:pPr>
        <w:pStyle w:val="Abbildungsverzeichnis"/>
        <w:tabs>
          <w:tab w:val="right" w:leader="dot" w:pos="9062"/>
        </w:tabs>
        <w:rPr>
          <w:rFonts w:eastAsiaTheme="minorEastAsia" w:cstheme="minorBidi"/>
          <w:noProof/>
          <w:lang w:eastAsia="de-DE"/>
        </w:rPr>
      </w:pPr>
      <w:hyperlink w:anchor="_Toc90486487" w:history="1">
        <w:r w:rsidRPr="002A20E0">
          <w:rPr>
            <w:rStyle w:val="Hyperlink"/>
            <w:noProof/>
          </w:rPr>
          <w:t>Abbildung 8: Gegenüberstellung der Eigenschaften Preis in Euro und Baujahr mittels eines Scatterplots (Quelle: eigene Darstellung)</w:t>
        </w:r>
        <w:r>
          <w:rPr>
            <w:noProof/>
            <w:webHidden/>
          </w:rPr>
          <w:tab/>
        </w:r>
        <w:r>
          <w:rPr>
            <w:noProof/>
            <w:webHidden/>
          </w:rPr>
          <w:fldChar w:fldCharType="begin"/>
        </w:r>
        <w:r>
          <w:rPr>
            <w:noProof/>
            <w:webHidden/>
          </w:rPr>
          <w:instrText xml:space="preserve"> PAGEREF _Toc90486487 \h </w:instrText>
        </w:r>
        <w:r>
          <w:rPr>
            <w:noProof/>
            <w:webHidden/>
          </w:rPr>
        </w:r>
        <w:r>
          <w:rPr>
            <w:noProof/>
            <w:webHidden/>
          </w:rPr>
          <w:fldChar w:fldCharType="separate"/>
        </w:r>
        <w:r>
          <w:rPr>
            <w:noProof/>
            <w:webHidden/>
          </w:rPr>
          <w:t>19</w:t>
        </w:r>
        <w:r>
          <w:rPr>
            <w:noProof/>
            <w:webHidden/>
          </w:rPr>
          <w:fldChar w:fldCharType="end"/>
        </w:r>
      </w:hyperlink>
    </w:p>
    <w:p w14:paraId="2BD04DE4" w14:textId="591358C5" w:rsidR="00416324" w:rsidRDefault="00416324">
      <w:pPr>
        <w:pStyle w:val="Abbildungsverzeichnis"/>
        <w:tabs>
          <w:tab w:val="right" w:leader="dot" w:pos="9062"/>
        </w:tabs>
        <w:rPr>
          <w:rFonts w:eastAsiaTheme="minorEastAsia" w:cstheme="minorBidi"/>
          <w:noProof/>
          <w:lang w:eastAsia="de-DE"/>
        </w:rPr>
      </w:pPr>
      <w:hyperlink w:anchor="_Toc90486488" w:history="1">
        <w:r w:rsidRPr="002A20E0">
          <w:rPr>
            <w:rStyle w:val="Hyperlink"/>
            <w:noProof/>
          </w:rPr>
          <w:t>Abbildung 9: Auffälligkeiten des Fahrzeugs „BMW X5 xDrive 30d M Sport, ID 129456“ anhand Paralleler Koordinaten (Quelle: eigene Darstellung)</w:t>
        </w:r>
        <w:r>
          <w:rPr>
            <w:noProof/>
            <w:webHidden/>
          </w:rPr>
          <w:tab/>
        </w:r>
        <w:r>
          <w:rPr>
            <w:noProof/>
            <w:webHidden/>
          </w:rPr>
          <w:fldChar w:fldCharType="begin"/>
        </w:r>
        <w:r>
          <w:rPr>
            <w:noProof/>
            <w:webHidden/>
          </w:rPr>
          <w:instrText xml:space="preserve"> PAGEREF _Toc90486488 \h </w:instrText>
        </w:r>
        <w:r>
          <w:rPr>
            <w:noProof/>
            <w:webHidden/>
          </w:rPr>
        </w:r>
        <w:r>
          <w:rPr>
            <w:noProof/>
            <w:webHidden/>
          </w:rPr>
          <w:fldChar w:fldCharType="separate"/>
        </w:r>
        <w:r>
          <w:rPr>
            <w:noProof/>
            <w:webHidden/>
          </w:rPr>
          <w:t>20</w:t>
        </w:r>
        <w:r>
          <w:rPr>
            <w:noProof/>
            <w:webHidden/>
          </w:rPr>
          <w:fldChar w:fldCharType="end"/>
        </w:r>
      </w:hyperlink>
    </w:p>
    <w:p w14:paraId="0A348EE9" w14:textId="7148DF78" w:rsidR="001C6E03" w:rsidRDefault="003A5451" w:rsidP="00262255">
      <w:pPr>
        <w:jc w:val="both"/>
      </w:pPr>
      <w:r>
        <w:fldChar w:fldCharType="end"/>
      </w:r>
    </w:p>
    <w:p w14:paraId="6239CC0C" w14:textId="77777777" w:rsidR="008D5147" w:rsidRDefault="008D5147" w:rsidP="00262255">
      <w:pPr>
        <w:jc w:val="both"/>
      </w:pPr>
    </w:p>
    <w:p w14:paraId="29D7B2A2" w14:textId="77777777" w:rsidR="001C6E03" w:rsidRDefault="001C6E03" w:rsidP="00262255">
      <w:pPr>
        <w:jc w:val="both"/>
      </w:pPr>
    </w:p>
    <w:p w14:paraId="55FC2CD5" w14:textId="3890E616" w:rsidR="008D5147" w:rsidRDefault="008D5147" w:rsidP="00262255">
      <w:pPr>
        <w:jc w:val="both"/>
        <w:sectPr w:rsidR="008D5147" w:rsidSect="006801CC">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fmt="upperRoman"/>
          <w:cols w:space="708"/>
          <w:titlePg/>
          <w:docGrid w:linePitch="360"/>
        </w:sectPr>
      </w:pPr>
    </w:p>
    <w:p w14:paraId="44E9BA3A" w14:textId="2765BC9E" w:rsidR="006057D7" w:rsidRPr="00D83466" w:rsidRDefault="008F593C" w:rsidP="00262255">
      <w:pPr>
        <w:pStyle w:val="berschrift1"/>
        <w:jc w:val="both"/>
      </w:pPr>
      <w:bookmarkStart w:id="2" w:name="_Ref80356596"/>
      <w:bookmarkStart w:id="3" w:name="_Ref80356977"/>
      <w:bookmarkStart w:id="4" w:name="_Toc90487310"/>
      <w:r w:rsidRPr="00537FBC">
        <w:t>Einleitung</w:t>
      </w:r>
      <w:bookmarkEnd w:id="2"/>
      <w:bookmarkEnd w:id="3"/>
      <w:bookmarkEnd w:id="4"/>
    </w:p>
    <w:p w14:paraId="0B57EFBB" w14:textId="2D4D97E3" w:rsidR="00970F7E" w:rsidRDefault="005B02B2" w:rsidP="00262255">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0XSJ9XX0sIlRhZyI6IkNpdGF2aVBsYWNlaG9sZGVyIzRhMDRjMGNlLTU2YTUtNGUwNS1iMTczLWZkMjEyNWNhMmU3NSIsIlRleHQiOiJbMTRdIiwiV0FJVmVyc2lvbiI6IjYuMTAuMC4wIn0=}</w:instrText>
          </w:r>
          <w:r w:rsidR="00F815E5">
            <w:fldChar w:fldCharType="separate"/>
          </w:r>
          <w:r w:rsidR="00416324">
            <w:t>[14]</w:t>
          </w:r>
          <w:r w:rsidR="00F815E5">
            <w:fldChar w:fldCharType="end"/>
          </w:r>
        </w:sdtContent>
      </w:sdt>
      <w:r>
        <w:t xml:space="preserve"> </w:t>
      </w:r>
      <w:r w:rsidR="007763DC">
        <w:t xml:space="preserve"> </w:t>
      </w:r>
      <w:proofErr w:type="gramStart"/>
      <w:r w:rsidR="00C33C44">
        <w:t>Gegenwärtig</w:t>
      </w:r>
      <w:proofErr w:type="gramEnd"/>
      <w:r w:rsidR="007763DC">
        <w:t xml:space="preserv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0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NDhmODMyMjQtMmU2NS00ODgyLWI3ZWUtNGI5NzE1MmRmNWZmIiwiVGV4dCI6IlsxMF0iLCJXQUlWZXJzaW9uIjoiNi4xMC4wLjAifQ==}</w:instrText>
          </w:r>
          <w:r w:rsidR="00F76785">
            <w:fldChar w:fldCharType="separate"/>
          </w:r>
          <w:r w:rsidR="00416324">
            <w:t>[10]</w:t>
          </w:r>
          <w:r w:rsidR="00F76785">
            <w:fldChar w:fldCharType="end"/>
          </w:r>
        </w:sdtContent>
      </w:sdt>
      <w:r w:rsidR="003F28FC">
        <w:t xml:space="preserve"> </w:t>
      </w:r>
      <w:r w:rsidR="00902FBF">
        <w:t>Es</w:t>
      </w:r>
      <w:r w:rsidR="00CE5046">
        <w:t xml:space="preserve"> </w:t>
      </w:r>
      <w:r w:rsidR="00902FBF">
        <w:t>ist</w:t>
      </w:r>
      <w:r w:rsidR="00CE5046">
        <w:t xml:space="preserve"> geeignet zur Vorhersage von Ereignissen und Modellierung komplexer zeitabhängiger Systeme.</w:t>
      </w:r>
      <w:r w:rsidR="00421B0B">
        <w:t xml:space="preserve"> </w:t>
      </w:r>
      <w:r w:rsidR="00A10783">
        <w:t>Insbesondere finde</w:t>
      </w:r>
      <w:r w:rsidR="00902FBF">
        <w:t>t</w:t>
      </w:r>
      <w:r w:rsidR="00A10783">
        <w:t xml:space="preserve"> </w:t>
      </w:r>
      <w:r w:rsidR="00902FBF">
        <w:t>es</w:t>
      </w:r>
      <w:r w:rsidR="00A10783">
        <w:t xml:space="preserve"> Anwendung,</w:t>
      </w:r>
      <w:r w:rsidR="00421B0B">
        <w:t xml:space="preserve"> wenn die Einflussfaktoren für einen bestimmten Ausgang nicht oder nur unvollständig bekannt</w:t>
      </w:r>
      <w:r w:rsidR="00CF4A9E">
        <w:t>, sowie</w:t>
      </w:r>
      <w:r w:rsidR="00421B0B">
        <w:t xml:space="preserve">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ZpcnN0TmFtZSI6IkguIiwiTGFzdE5hbWUiOiJFYmVyYWhyZHQgTC4iLCJNaWRkbGVOYW1lIjoiSi4iLCJQcm90ZWN0ZWQiOmZhbHNlLCJTZXgiOjAsIkNyZWF0ZWRCeSI6Il9NaWx1bCIsIkNyZWF0ZWRPbiI6IjIwMjEtMTItMTVUMTU6MTM6NTlaIiwiTW9kaWZpZWRCeSI6Il9NaWx1bCIsIklkIjoiODNlZTlkYjYtOTc1Mi00NmQyLTg1OGItNTM2OWFmNDg5YTFjIiwiTW9kaWZpZWRPbiI6IjIwMjEtMTItMTVUMTU6MTM6NT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Gluay5zcHJpbmdlci5jb20vYXJ0aWNsZS8xMC4xMDA3L3MwMDEwMS0wMDMtMDU3Ni14IiwiVXJpU3RyaW5nIjoiaHR0cHM6Ly9saW5rLnNwcmluZ2VyLmNvbS9hcnRpY2xlLzEwLjEwMDcvczAwMTAxLTAwMy0wNTc2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}</w:instrText>
          </w:r>
          <w:r w:rsidR="00DE4FE0">
            <w:fldChar w:fldCharType="separate"/>
          </w:r>
          <w:r w:rsidR="00416324">
            <w:t>[20]</w:t>
          </w:r>
          <w:r w:rsidR="00DE4FE0">
            <w:fldChar w:fldCharType="end"/>
          </w:r>
        </w:sdtContent>
      </w:sdt>
    </w:p>
    <w:p w14:paraId="50410736" w14:textId="6BE71E67" w:rsidR="008C4E22" w:rsidRPr="00820374" w:rsidRDefault="00284CED" w:rsidP="00262255">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Berichte</w:t>
      </w:r>
      <w:r w:rsidR="003336AF">
        <w:t xml:space="preserve">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0C7824">
        <w:t xml:space="preserve">Folglich wird nach </w:t>
      </w:r>
      <w:r w:rsidR="002B6C10">
        <w:t>innovativen</w:t>
      </w:r>
      <w:r w:rsidR="000C7824">
        <w:t xml:space="preserve"> Lösungen gesucht.</w:t>
      </w:r>
      <w:r w:rsidR="002B6C10">
        <w:t xml:space="preserve"> </w:t>
      </w:r>
      <w:r w:rsidR="002B6C10" w:rsidRPr="00AA0DA0">
        <w:t xml:space="preserve">Naheliegend </w:t>
      </w:r>
      <w:r w:rsidR="0061280F" w:rsidRPr="00AA0DA0">
        <w:t>ist die Ent</w:t>
      </w:r>
      <w:r w:rsidR="00180AC2" w:rsidRPr="00AA0DA0">
        <w:t xml:space="preserve">wicklung </w:t>
      </w:r>
      <w:r w:rsidR="005C48D5" w:rsidRPr="00AA0DA0">
        <w:t>eines Modells</w:t>
      </w:r>
      <w:r w:rsidR="0061280F" w:rsidRPr="00AA0DA0">
        <w:t xml:space="preserve"> für </w:t>
      </w:r>
      <w:r w:rsidR="002B6C10" w:rsidRPr="00AA0DA0">
        <w:t>U</w:t>
      </w:r>
      <w:r w:rsidR="0061280F" w:rsidRPr="00AA0DA0">
        <w:t xml:space="preserve">nternehmen, </w:t>
      </w:r>
      <w:r w:rsidR="00180AC2" w:rsidRPr="00AA0DA0">
        <w:t>zur S</w:t>
      </w:r>
      <w:r w:rsidR="0061280F" w:rsidRPr="00AA0DA0">
        <w:t xml:space="preserve">chätzung des Preises </w:t>
      </w:r>
      <w:r w:rsidR="0012324D" w:rsidRPr="00AA0DA0">
        <w:t>de</w:t>
      </w:r>
      <w:r w:rsidR="00935017" w:rsidRPr="00AA0DA0">
        <w:t>r</w:t>
      </w:r>
      <w:r w:rsidR="0061280F" w:rsidRPr="00AA0DA0">
        <w:t xml:space="preserve"> </w:t>
      </w:r>
      <w:r w:rsidR="00935017" w:rsidRPr="00AA0DA0">
        <w:t xml:space="preserve">Gebrauchtwagen </w:t>
      </w:r>
      <w:r w:rsidR="000D0BB4">
        <w:t>von</w:t>
      </w:r>
      <w:r w:rsidR="0061280F" w:rsidRPr="00AA0DA0">
        <w:t xml:space="preserve"> Kunden </w:t>
      </w:r>
      <w:r w:rsidR="007D187C">
        <w:t xml:space="preserve">über ein </w:t>
      </w:r>
      <w:r w:rsidR="0061280F" w:rsidRPr="00AA0DA0">
        <w:t>Online</w:t>
      </w:r>
      <w:r w:rsidR="00A45B36" w:rsidRPr="00AA0DA0">
        <w:t>p</w:t>
      </w:r>
      <w:r w:rsidR="00EB0ED5" w:rsidRPr="00AA0DA0">
        <w:t>ortal.</w:t>
      </w:r>
      <w:r w:rsidR="00743F4A" w:rsidRPr="00AA0DA0">
        <w:t xml:space="preserve"> </w:t>
      </w:r>
      <w:r w:rsidR="00F25FDA" w:rsidRPr="00AA0DA0">
        <w:t>Entsprechend</w:t>
      </w:r>
      <w:r w:rsidR="005919D4" w:rsidRPr="00AA0DA0">
        <w:t xml:space="preserve"> </w:t>
      </w:r>
      <w:r w:rsidR="00885307" w:rsidRPr="00AA0DA0">
        <w:t xml:space="preserve">erfolge eine Rationalisierung des Verkaufsprozesses von </w:t>
      </w:r>
      <w:r w:rsidR="00F25FDA" w:rsidRPr="00AA0DA0">
        <w:t>Fahrzeugen des Sektors</w:t>
      </w:r>
      <w:r w:rsidR="000373E7">
        <w:t>, als auch könnte das Eins</w:t>
      </w:r>
      <w:r w:rsidR="00E90232">
        <w:t xml:space="preserve">paren von </w:t>
      </w:r>
      <w:proofErr w:type="spellStart"/>
      <w:r w:rsidR="00E90232">
        <w:t>Ressouren</w:t>
      </w:r>
      <w:proofErr w:type="spellEnd"/>
      <w:r w:rsidR="000373E7">
        <w:t xml:space="preserve"> erzielt werden</w:t>
      </w:r>
      <w:r w:rsidR="00885307" w:rsidRPr="00AA0DA0">
        <w:t xml:space="preserve">. </w:t>
      </w:r>
      <w:r w:rsidR="00005313" w:rsidRPr="00AA0DA0">
        <w:t>Die m</w:t>
      </w:r>
      <w:r w:rsidR="00490134" w:rsidRPr="00AA0DA0">
        <w:t>ethodisch</w:t>
      </w:r>
      <w:r w:rsidR="00005313" w:rsidRPr="00AA0DA0">
        <w:t xml:space="preserve">e Umsetzung eines solchen </w:t>
      </w:r>
      <w:r w:rsidR="00490134" w:rsidRPr="00AA0DA0">
        <w:t xml:space="preserve">Projektes </w:t>
      </w:r>
      <w:r w:rsidR="00005313" w:rsidRPr="00AA0DA0">
        <w:t xml:space="preserve">ist </w:t>
      </w:r>
      <w:r w:rsidR="002022F1" w:rsidRPr="00AA0DA0">
        <w:t>mit Hilfe</w:t>
      </w:r>
      <w:r w:rsidR="00515326" w:rsidRPr="00AA0DA0">
        <w:t xml:space="preserve"> </w:t>
      </w:r>
      <w:r w:rsidR="00005313" w:rsidRPr="00AA0DA0">
        <w:t>maschinellen Lernens denkba</w:t>
      </w:r>
      <w:r w:rsidR="00005313" w:rsidRPr="00772CC8">
        <w:t xml:space="preserve">r. </w:t>
      </w:r>
      <w:r w:rsidR="00772CC8" w:rsidRPr="003E7170">
        <w:t>Analog stellt</w:t>
      </w:r>
      <w:r w:rsidR="0072318A" w:rsidRPr="003E7170">
        <w:t xml:space="preserve"> </w:t>
      </w:r>
      <w:r w:rsidR="000F1597" w:rsidRPr="003E7170">
        <w:t xml:space="preserve">Avi </w:t>
      </w:r>
      <w:proofErr w:type="spellStart"/>
      <w:r w:rsidR="000F1597" w:rsidRPr="003E7170">
        <w:t>Kasliwal</w:t>
      </w:r>
      <w:proofErr w:type="spellEnd"/>
      <w:r w:rsidR="00772CC8" w:rsidRPr="003E7170">
        <w:t xml:space="preserve"> </w:t>
      </w:r>
      <w:r w:rsidR="006F5F60" w:rsidRPr="003E7170">
        <w:t xml:space="preserve">einen Trainingsdatensatz </w:t>
      </w:r>
      <w:r w:rsidR="00362ABF" w:rsidRPr="003E7170">
        <w:t xml:space="preserve">und einen Testdatensatz von </w:t>
      </w:r>
      <w:r w:rsidR="00C04A64" w:rsidRPr="003E7170">
        <w:t>rund 7000 Daten</w:t>
      </w:r>
      <w:r w:rsidR="00E902E8" w:rsidRPr="003E7170">
        <w:t xml:space="preserve"> über Gebrauchtwagen</w:t>
      </w:r>
      <w:r w:rsidR="000E02AE" w:rsidRPr="003E7170">
        <w:t xml:space="preserve"> in Indien</w:t>
      </w:r>
      <w:r w:rsidR="00F536A5" w:rsidRPr="003E7170">
        <w:t xml:space="preserve"> zur Verfügung</w:t>
      </w:r>
      <w:r w:rsidR="008552A7" w:rsidRPr="003E7170">
        <w:t>.</w:t>
      </w:r>
      <w:r w:rsidR="002B5C9F" w:rsidRPr="003E7170">
        <w:t xml:space="preserve"> </w:t>
      </w:r>
      <w:sdt>
        <w:sdtPr>
          <w:alias w:val="To edit, see citavi.com/edit"/>
          <w:tag w:val="CitaviPlaceholder#2cfd5f90-0a2d-4bf1-bbb6-d4374edaedc9"/>
          <w:id w:val="-327138137"/>
          <w:placeholder>
            <w:docPart w:val="DefaultPlaceholder_-1854013440"/>
          </w:placeholder>
        </w:sdtPr>
        <w:sdtEndPr/>
        <w:sdtContent>
          <w:r w:rsidR="002B5C9F" w:rsidRPr="003E7170">
            <w:fldChar w:fldCharType="begin"/>
          </w:r>
          <w:r w:rsidR="003A5451" w:rsidRPr="003E717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rYWdnbGUuY29tL2F2aWthc2xpd2FsL3VzZWQtY2Fycy1wcmljZS1wcmVkaWN0aW9uP3NlbGVjdD10cmFpbi1kYXRhLmNzdi4iLCJVcmlTdHJpbmciOiJodHRwczovL3d3dy5rYWdnbGUuY29tL2NvbGVhcm5pbmdsb3VuZ2UvdXNlZC1jYXJzLXByaWNlLXByZWRpY3Rpb2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}</w:instrText>
          </w:r>
          <w:r w:rsidR="002B5C9F" w:rsidRPr="003E7170">
            <w:fldChar w:fldCharType="separate"/>
          </w:r>
          <w:r w:rsidR="00416324" w:rsidRPr="003E7170">
            <w:t>[12]</w:t>
          </w:r>
          <w:r w:rsidR="002B5C9F" w:rsidRPr="003E7170">
            <w:fldChar w:fldCharType="end"/>
          </w:r>
        </w:sdtContent>
      </w:sdt>
    </w:p>
    <w:p w14:paraId="776957CC" w14:textId="39A67B89" w:rsidR="00751898" w:rsidRPr="00751898" w:rsidRDefault="00C23BC3" w:rsidP="00262255">
      <w:pPr>
        <w:jc w:val="both"/>
        <w:rPr>
          <w:color w:val="FF0000"/>
        </w:rPr>
      </w:pPr>
      <w:r w:rsidRPr="00AA0DA0">
        <w:t>D</w:t>
      </w:r>
      <w:r>
        <w:t>er vorliegende Berich</w:t>
      </w:r>
      <w:r w:rsidR="00536DC1">
        <w:t>t nimmt Rückschlüsse auf diesen Sachverhalt</w:t>
      </w:r>
      <w:r w:rsidR="00830D0B">
        <w:t xml:space="preserve"> und d</w:t>
      </w:r>
      <w:r w:rsidR="0007549B">
        <w:t>en</w:t>
      </w:r>
      <w:r w:rsidR="00830D0B">
        <w:t xml:space="preserve"> vorliegenden </w:t>
      </w:r>
      <w:r w:rsidR="0007549B">
        <w:t>Trainingsdatensatz</w:t>
      </w:r>
      <w:r w:rsidR="00830D0B">
        <w:t xml:space="preserve">. </w:t>
      </w:r>
      <w:r w:rsidR="004C3E20">
        <w:t xml:space="preserve">Ziel ist </w:t>
      </w:r>
      <w:r w:rsidR="00362ABF">
        <w:t>de</w:t>
      </w:r>
      <w:r w:rsidR="0007549B">
        <w:t>ssen</w:t>
      </w:r>
      <w:r w:rsidR="004C3E20">
        <w:t xml:space="preserve"> Aufarbeitung, sowie d</w:t>
      </w:r>
      <w:r w:rsidR="0007549B">
        <w:t>essen</w:t>
      </w:r>
      <w:r w:rsidR="00315B62">
        <w:t xml:space="preserve"> anschließende Visualisierung</w:t>
      </w:r>
      <w:r w:rsidR="008C4E22">
        <w:t xml:space="preserve"> in drei differenzierten Visualisierungstechniken</w:t>
      </w:r>
      <w:r w:rsidR="003E7170">
        <w:t xml:space="preserve">. Die Motive der Zielstellung werden im folgenden Kapitel näher betrachtet. </w:t>
      </w:r>
    </w:p>
    <w:p w14:paraId="4F51B7F1" w14:textId="5B28C474" w:rsidR="008F593C" w:rsidRDefault="008F593C" w:rsidP="00262255">
      <w:pPr>
        <w:pStyle w:val="berschrift2"/>
        <w:jc w:val="both"/>
      </w:pPr>
      <w:bookmarkStart w:id="5" w:name="_Ref80273977"/>
      <w:bookmarkStart w:id="6" w:name="_Ref80274072"/>
      <w:bookmarkStart w:id="7" w:name="_Toc90487311"/>
      <w:r w:rsidRPr="00537FBC">
        <w:t>Anwendungshintergrund</w:t>
      </w:r>
      <w:bookmarkEnd w:id="5"/>
      <w:bookmarkEnd w:id="6"/>
      <w:bookmarkEnd w:id="7"/>
    </w:p>
    <w:p w14:paraId="56073F03" w14:textId="68B6AEAB" w:rsidR="00F81154" w:rsidRDefault="002F5C81" w:rsidP="00262255">
      <w:pPr>
        <w:jc w:val="both"/>
      </w:pPr>
      <w:r>
        <w:t xml:space="preserve">Um ein Verständnis für die Wichtigkeit </w:t>
      </w:r>
      <w:r w:rsidR="00BD6A69">
        <w:t xml:space="preserve">der </w:t>
      </w:r>
      <w:r>
        <w:t xml:space="preserve">Datengrundlage </w:t>
      </w:r>
      <w:r w:rsidR="00F20116">
        <w:t xml:space="preserve">für </w:t>
      </w:r>
      <w:r w:rsidR="00F84D7C">
        <w:t>Maschinelles Lernen</w:t>
      </w:r>
      <w:r w:rsidR="00F20116">
        <w:t xml:space="preserve"> </w:t>
      </w:r>
      <w:r>
        <w:t xml:space="preserve">zu schaffen, </w:t>
      </w:r>
      <w:r w:rsidR="004D24BB">
        <w:t>steht im Folgenden der Anwendungshintergrund im Fokus.</w:t>
      </w:r>
    </w:p>
    <w:p w14:paraId="2014DF5E" w14:textId="2A16B10A" w:rsidR="008F284E" w:rsidRDefault="001F4881" w:rsidP="00262255">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proofErr w:type="spellStart"/>
      <w:r>
        <w:t>Fragen</w:t>
      </w:r>
      <w:proofErr w:type="spellEnd"/>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2M1ZTgzMjViLTE3MTQtNDI4YS04MjFhLWFmZjdkOTg5ZWQ0OSIsIlRleHQiOiJbMl0iLCJXQUlWZXJzaW9uIjoiNi4xMC4wLjAifQ==}</w:instrText>
          </w:r>
          <w:r w:rsidR="008F284E">
            <w:fldChar w:fldCharType="separate"/>
          </w:r>
          <w:r w:rsidR="00416324">
            <w:t>[2]</w:t>
          </w:r>
          <w:r w:rsidR="008F284E">
            <w:fldChar w:fldCharType="end"/>
          </w:r>
        </w:sdtContent>
      </w:sdt>
    </w:p>
    <w:p w14:paraId="1A65FCF2" w14:textId="6DA7A132" w:rsidR="00A255A9" w:rsidRDefault="005B716D" w:rsidP="00262255">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g4NGYyYzk5LTg5OTItNGI0ZC04OTBjLTY4YzY0ZTk1N2RjOCIsIlRleHQiOiJbMl0iLCJXQUlWZXJzaW9uIjoiNi4xMC4wLjAifQ==}</w:instrText>
          </w:r>
          <w:r w:rsidR="000461EE">
            <w:fldChar w:fldCharType="separate"/>
          </w:r>
          <w:r w:rsidR="00416324">
            <w:t>[2]</w:t>
          </w:r>
          <w:r w:rsidR="000461EE">
            <w:fldChar w:fldCharType="end"/>
          </w:r>
        </w:sdtContent>
      </w:sdt>
      <w:r w:rsidR="00DB7BC9">
        <w:t xml:space="preserve"> </w:t>
      </w:r>
      <w:r w:rsidR="00A6305F">
        <w:t>Abbildung 1 verweist auf diese Struktur.</w:t>
      </w:r>
    </w:p>
    <w:p w14:paraId="6B4C7FD2" w14:textId="36306723" w:rsidR="00BF567E" w:rsidRDefault="00E0419A" w:rsidP="00262255">
      <w:pPr>
        <w:jc w:val="both"/>
      </w:pPr>
      <w:r>
        <w:rPr>
          <w:noProof/>
        </w:rPr>
        <mc:AlternateContent>
          <mc:Choice Requires="wps">
            <w:drawing>
              <wp:anchor distT="0" distB="0" distL="114300" distR="114300" simplePos="0" relativeHeight="251658241" behindDoc="0" locked="0" layoutInCell="1" allowOverlap="1" wp14:anchorId="30B850BB" wp14:editId="62C15417">
                <wp:simplePos x="0" y="0"/>
                <wp:positionH relativeFrom="column">
                  <wp:posOffset>49530</wp:posOffset>
                </wp:positionH>
                <wp:positionV relativeFrom="paragraph">
                  <wp:posOffset>2320290</wp:posOffset>
                </wp:positionV>
                <wp:extent cx="3401060" cy="160655"/>
                <wp:effectExtent l="0" t="0" r="889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160655"/>
                        </a:xfrm>
                        <a:prstGeom prst="rect">
                          <a:avLst/>
                        </a:prstGeom>
                        <a:solidFill>
                          <a:prstClr val="white"/>
                        </a:solidFill>
                        <a:ln>
                          <a:noFill/>
                        </a:ln>
                      </wps:spPr>
                      <wps:txbx>
                        <w:txbxContent>
                          <w:p w14:paraId="53105888" w14:textId="44331320" w:rsidR="00A6305F" w:rsidRPr="00A6305F" w:rsidRDefault="00A6305F" w:rsidP="007D5DE3">
                            <w:pPr>
                              <w:pStyle w:val="Beschriftung"/>
                            </w:pPr>
                            <w:bookmarkStart w:id="8" w:name="_Toc90481207"/>
                            <w:bookmarkStart w:id="9" w:name="_Toc90486462"/>
                            <w:bookmarkStart w:id="10" w:name="_Toc90486480"/>
                            <w:r>
                              <w:t xml:space="preserve">Abbildung </w:t>
                            </w:r>
                            <w:r w:rsidR="00DE63C2">
                              <w:fldChar w:fldCharType="begin"/>
                            </w:r>
                            <w:r w:rsidR="00DE63C2">
                              <w:instrText xml:space="preserve"> SEQ Abbildung \* ARABIC </w:instrText>
                            </w:r>
                            <w:r w:rsidR="00DE63C2">
                              <w:fldChar w:fldCharType="separate"/>
                            </w:r>
                            <w:r w:rsidR="00C9078B">
                              <w:rPr>
                                <w:noProof/>
                              </w:rPr>
                              <w:t>1</w:t>
                            </w:r>
                            <w:r w:rsidR="00DE63C2">
                              <w:rPr>
                                <w:noProof/>
                              </w:rPr>
                              <w:fldChar w:fldCharType="end"/>
                            </w:r>
                            <w:r>
                              <w:t xml:space="preserve">: Struktur eines künstlichen neuronalen Netzes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bookmarkEnd w:id="8"/>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0B850BB" id="_x0000_t202" coordsize="21600,21600" o:spt="202" path="m,l,21600r21600,l21600,xe">
                <v:stroke joinstyle="miter"/>
                <v:path gradientshapeok="t" o:connecttype="rect"/>
              </v:shapetype>
              <v:shape id="Textfeld 2" o:spid="_x0000_s1026" type="#_x0000_t202" style="position:absolute;left:0;text-align:left;margin-left:3.9pt;margin-top:182.7pt;width:267.8pt;height:12.6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" stroked="f">
                <v:textbox inset="0,0,0,0">
                  <w:txbxContent>
                    <w:p w14:paraId="53105888" w14:textId="44331320" w:rsidR="00A6305F" w:rsidRPr="00A6305F" w:rsidRDefault="00A6305F" w:rsidP="007D5DE3">
                      <w:pPr>
                        <w:pStyle w:val="Beschriftung"/>
                      </w:pPr>
                      <w:bookmarkStart w:id="11" w:name="_Toc90481207"/>
                      <w:bookmarkStart w:id="12" w:name="_Toc90486462"/>
                      <w:bookmarkStart w:id="13" w:name="_Toc90486480"/>
                      <w:r>
                        <w:t xml:space="preserve">Abbildung </w:t>
                      </w:r>
                      <w:r w:rsidR="00DE63C2">
                        <w:fldChar w:fldCharType="begin"/>
                      </w:r>
                      <w:r w:rsidR="00DE63C2">
                        <w:instrText xml:space="preserve"> SEQ Abbildung \* ARABIC </w:instrText>
                      </w:r>
                      <w:r w:rsidR="00DE63C2">
                        <w:fldChar w:fldCharType="separate"/>
                      </w:r>
                      <w:r w:rsidR="00C9078B">
                        <w:rPr>
                          <w:noProof/>
                        </w:rPr>
                        <w:t>1</w:t>
                      </w:r>
                      <w:r w:rsidR="00DE63C2">
                        <w:rPr>
                          <w:noProof/>
                        </w:rPr>
                        <w:fldChar w:fldCharType="end"/>
                      </w:r>
                      <w:r>
                        <w:t xml:space="preserve">: Struktur eines künstlichen neuronalen Netzes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bookmarkEnd w:id="11"/>
                      <w:bookmarkEnd w:id="12"/>
                      <w:bookmarkEnd w:id="13"/>
                    </w:p>
                  </w:txbxContent>
                </v:textbox>
                <w10:wrap type="square"/>
              </v:shape>
            </w:pict>
          </mc:Fallback>
        </mc:AlternateContent>
      </w:r>
      <w:r w:rsidR="007D5DE3">
        <w:rPr>
          <w:noProof/>
        </w:rPr>
        <mc:AlternateContent>
          <mc:Choice Requires="wps">
            <w:drawing>
              <wp:anchor distT="45720" distB="45720" distL="114300" distR="114300" simplePos="0" relativeHeight="251658240" behindDoc="0" locked="0" layoutInCell="1" allowOverlap="1" wp14:anchorId="5569FC33" wp14:editId="2C470325">
                <wp:simplePos x="0" y="0"/>
                <wp:positionH relativeFrom="margin">
                  <wp:align>left</wp:align>
                </wp:positionH>
                <wp:positionV relativeFrom="paragraph">
                  <wp:posOffset>135255</wp:posOffset>
                </wp:positionV>
                <wp:extent cx="5822950" cy="2127250"/>
                <wp:effectExtent l="0" t="0" r="6350" b="635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2127250"/>
                        </a:xfrm>
                        <a:prstGeom prst="rect">
                          <a:avLst/>
                        </a:prstGeom>
                        <a:solidFill>
                          <a:srgbClr val="FFFFFF"/>
                        </a:solidFill>
                        <a:ln w="3175">
                          <a:no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0C16CFE0">
                                  <wp:extent cx="3314711" cy="1987550"/>
                                  <wp:effectExtent l="0" t="0" r="0" b="0"/>
                                  <wp:docPr id="246" name="Grafik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20076" cy="199076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69FC33" id="_x0000_s1027" type="#_x0000_t202" style="position:absolute;left:0;text-align:left;margin-left:0;margin-top:10.65pt;width:458.5pt;height:167.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" stroked="f" strokeweight=".25pt">
                <v:textbox>
                  <w:txbxContent>
                    <w:p w14:paraId="282E5A55" w14:textId="78CB4B99" w:rsidR="00C73FD8" w:rsidRDefault="001D5140" w:rsidP="00F66CAC">
                      <w:pPr>
                        <w:jc w:val="center"/>
                      </w:pPr>
                      <w:r w:rsidRPr="001D5140">
                        <w:rPr>
                          <w:noProof/>
                        </w:rPr>
                        <w:drawing>
                          <wp:inline distT="0" distB="0" distL="0" distR="0" wp14:anchorId="2A202A50" wp14:editId="0C16CFE0">
                            <wp:extent cx="3314711" cy="1987550"/>
                            <wp:effectExtent l="0" t="0" r="0" b="0"/>
                            <wp:docPr id="246" name="Grafik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20076" cy="1990767"/>
                                    </a:xfrm>
                                    <a:prstGeom prst="rect">
                                      <a:avLst/>
                                    </a:prstGeom>
                                  </pic:spPr>
                                </pic:pic>
                              </a:graphicData>
                            </a:graphic>
                          </wp:inline>
                        </w:drawing>
                      </w:r>
                    </w:p>
                  </w:txbxContent>
                </v:textbox>
                <w10:wrap type="square" anchorx="margin"/>
              </v:shape>
            </w:pict>
          </mc:Fallback>
        </mc:AlternateContent>
      </w:r>
    </w:p>
    <w:p w14:paraId="7D24F464" w14:textId="796C703D" w:rsidR="00F66CAC" w:rsidRDefault="00522B6B" w:rsidP="00262255">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ZpcnN0TmFtZSI6IkguIiwiTGFzdE5hbWUiOiJFYmVyYWhyZHQgTC4iLCJNaWRkbGVOYW1lIjoiSi4iLCJQcm90ZWN0ZWQiOmZhbHNlLCJTZXgiOjAsIkNyZWF0ZWRCeSI6Il9NaWx1bCIsIkNyZWF0ZWRPbiI6IjIwMjEtMTItMTVUMTU6MTM6NTlaIiwiTW9kaWZpZWRCeSI6Il9NaWx1bCIsIklkIjoiODNlZTlkYjYtOTc1Mi00NmQyLTg1OGItNTM2OWFmNDg5YTFjIiwiTW9kaWZpZWRPbiI6IjIwMjEtMTItMTVUMTU6MTM6NT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Gluay5zcHJpbmdlci5jb20vYXJ0aWNsZS8xMC4xMDA3L3MwMDEwMS0wMDMtMDU3Ni14IiwiVXJpU3RyaW5nIjoiaHR0cHM6Ly9saW5rLnNwcmluZ2VyLmNvbS9hcnRpY2xlLzEwLjEwMDcvczAwMTAxLTAwMy0wNTc2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}</w:instrText>
          </w:r>
          <w:r w:rsidR="00B73440">
            <w:fldChar w:fldCharType="separate"/>
          </w:r>
          <w:r w:rsidR="00416324">
            <w:t>[20]</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 xml:space="preserve">innerhalb des </w:t>
      </w:r>
      <w:proofErr w:type="spellStart"/>
      <w:r w:rsidR="006A1C1D">
        <w:t>Neuronenverbandes</w:t>
      </w:r>
      <w:proofErr w:type="spellEnd"/>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A3NmJhMGU5LTM5YmEtNDIxMy1iYjJmLTNjMjI3YjMzNGQ3NSIsIlRleHQiOiJbMl0iLCJXQUlWZXJzaW9uIjoiNi4xMC4wLjAifQ==}</w:instrText>
          </w:r>
          <w:r w:rsidR="00C82D2B">
            <w:fldChar w:fldCharType="separate"/>
          </w:r>
          <w:r w:rsidR="00416324">
            <w:t>[2]</w:t>
          </w:r>
          <w:r w:rsidR="00C82D2B">
            <w:fldChar w:fldCharType="end"/>
          </w:r>
        </w:sdtContent>
      </w:sdt>
    </w:p>
    <w:p w14:paraId="3DF9043F" w14:textId="30F98682" w:rsidR="009E5BE2" w:rsidRPr="00176219" w:rsidRDefault="008B0B6E" w:rsidP="00262255">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FkMWE5YWI1LTk0YjUtNDhlZS04ODA0LTgxZDdkMTg1N2Q5ZCIsIlRleHQiOiJbMl0iLCJXQUlWZXJzaW9uIjoiNi4xMC4wLjAifQ==}</w:instrText>
          </w:r>
          <w:r w:rsidR="004E6EE5">
            <w:fldChar w:fldCharType="separate"/>
          </w:r>
          <w:r w:rsidR="00416324">
            <w:t>[2]</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262255">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262255">
      <w:pPr>
        <w:jc w:val="both"/>
      </w:pPr>
      <w:r>
        <w:t>Di</w:t>
      </w:r>
      <w:r w:rsidR="00176219">
        <w:t>e Visualisierungstechniken</w:t>
      </w:r>
      <w:r>
        <w:t xml:space="preserve"> werden nachfolgend kurz </w:t>
      </w:r>
      <w:r w:rsidR="00826DF2">
        <w:t>vorgestellt.</w:t>
      </w:r>
    </w:p>
    <w:p w14:paraId="1D09747D" w14:textId="105361C1" w:rsidR="00EB523F" w:rsidRDefault="00EB523F" w:rsidP="00262255">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0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4iLCJQcm90ZWN0ZWQiOmZhbHNlLCJTZXgiOjAsIkNyZWF0ZWRCeSI6Il9NaWx1bCIsIkNyZWF0ZWRPbiI6IjIwMjEtMTItMTRUMjE6MDM6MDEiLCJNb2RpZmllZEJ5IjoiX01pbHVsIiwiSWQiOiIxNTFiNGM0My01YjVkLTQ3NWItYTZjZC1lZGM5ZGVhNTRiMmUiLCJNb2RpZmllZE9uIjoiMjAyMS0xMi0xNFQyMTowMzow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WF0aGVtYXRpay51bmktbWFyYnVyZy5kZS9+Z3VtbS9MZWhyZS9TUzA3L1ByYWt0aXNjaGVJbmZvcm1hdGlrSUkvRm9saWVuLzA4JTIwQmFldW1lLnBkZiIsIlVyaVN0cmluZyI6Imh0dHBzOi8vd3d3Lm1hdGhlbWF0aWsudW5pLW1hcmJ1cmcuZGUvfmd1bW0vTGVocmUvU1MwNy9QcmFrdGlzY2hlSW5mb3JtYXRpa0lJL0ZvbGllbi8wOCBCYWV1bW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U1ZDRiZjAwLTMxZWYtNGU5ZS04Zjc1LWY0OTcyOTJkYzk5YSIsIlRleHQiOiJbMTFdIiwiV0FJVmVyc2lvbiI6IjYuMTAuMC4wIn0=}</w:instrText>
          </w:r>
          <w:r w:rsidR="00E717A3">
            <w:fldChar w:fldCharType="separate"/>
          </w:r>
          <w:r w:rsidR="00416324">
            <w:t>[11]</w:t>
          </w:r>
          <w:r w:rsidR="00E717A3">
            <w:fldChar w:fldCharType="end"/>
          </w:r>
        </w:sdtContent>
      </w:sdt>
    </w:p>
    <w:p w14:paraId="6D2168D0" w14:textId="56284AC6" w:rsidR="00826DF2" w:rsidRDefault="00826DF2" w:rsidP="00262255">
      <w:pPr>
        <w:jc w:val="both"/>
      </w:pPr>
      <w:r>
        <w:t xml:space="preserve">Bei der </w:t>
      </w:r>
      <w:r w:rsidR="000965A7">
        <w:t>zweiten</w:t>
      </w:r>
      <w:r>
        <w:t xml:space="preserve"> Visualisierungstechnik handelt es sich um einen Scatterplot.</w:t>
      </w:r>
      <w:r w:rsidR="00EF0A11">
        <w:t xml:space="preserve"> </w:t>
      </w:r>
      <w:r w:rsidR="001E6E8A">
        <w:t xml:space="preserve">Dieser ermöglicht </w:t>
      </w:r>
      <w:r w:rsidR="0033313E">
        <w:t>die Gegenüberstellung zweier</w:t>
      </w:r>
      <w:r w:rsidR="001C570A">
        <w:t xml:space="preserve"> verschiedener</w:t>
      </w:r>
      <w:r w:rsidR="00EF0A11">
        <w:t xml:space="preserve"> numerische</w:t>
      </w:r>
      <w:r w:rsidR="001C570A">
        <w:t>r</w:t>
      </w:r>
      <w:r w:rsidR="00EF0A11">
        <w:t xml:space="preserve"> Variablen</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w:t>
      </w:r>
      <w:r w:rsidR="00415941">
        <w:t>unterstützt</w:t>
      </w:r>
      <w:r w:rsidR="005653B2">
        <w:t xml:space="preserve"> diese Technik</w:t>
      </w:r>
      <w:r w:rsidR="009902F3">
        <w:t xml:space="preserve"> die Gruppierung der</w:t>
      </w:r>
      <w:r w:rsidR="00415941">
        <w:t xml:space="preserve"> </w:t>
      </w:r>
      <w:r w:rsidR="008A1FB7">
        <w:t>Dat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yLTE1VDE1OjIyOjUxWiIsIk1vZGlmaWVkQnkiOiJfTWlsdWwiLCJJZCI6ImU0ZDdhOTZiLWJiN2EtNDAxNC05ODIzLTE2YjU1NTU0OTJjMCIsIk1vZGlmaWVkT24iOiIyMDIxLTEyLTE1VDE1OjIyOjUx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aGFydGlvLmNvbS9sZWFybi9jaGFydHMvd2hhdC1pcy1hLXNjYXR0ZXItcGxvdC8iLCJVcmlTdHJpbmciOiJodHRwczovL2NoYXJ0aW8uY29tL2xlYXJuL2NoYXJ0cy93aGF0LWlzLWEtc2NhdHRlci1wbG90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}</w:instrText>
          </w:r>
          <w:r w:rsidR="007E70EB">
            <w:fldChar w:fldCharType="separate"/>
          </w:r>
          <w:r w:rsidR="00416324">
            <w:t>[22]</w:t>
          </w:r>
          <w:r w:rsidR="007E70EB">
            <w:fldChar w:fldCharType="end"/>
          </w:r>
        </w:sdtContent>
      </w:sdt>
    </w:p>
    <w:p w14:paraId="404DB0A0" w14:textId="4A0D51F3" w:rsidR="00143E3E" w:rsidRDefault="003300A7" w:rsidP="00262255">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w:t>
      </w:r>
      <w:proofErr w:type="spellStart"/>
      <w:r w:rsidR="005F69C1" w:rsidRPr="005F69C1">
        <w:t>ten</w:t>
      </w:r>
      <w:proofErr w:type="spellEnd"/>
      <w:r w:rsidR="005F69C1" w:rsidRPr="005F69C1">
        <w:t xml:space="preserve"> Achse entspricht der i-</w:t>
      </w:r>
      <w:proofErr w:type="spellStart"/>
      <w:r w:rsidR="005F69C1" w:rsidRPr="005F69C1">
        <w:t>ten</w:t>
      </w:r>
      <w:proofErr w:type="spellEnd"/>
      <w:r w:rsidR="005F69C1" w:rsidRPr="005F69C1">
        <w:t xml:space="preserve">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zXSJ9XX0sIlRhZyI6IkNpdGF2aVBsYWNlaG9sZGVyIzQ1NjE2NjIyLWJmZDctNDZkNi04ZWM5LTE2ZDYzMDczMGI3MCIsIlRleHQiOiJbM10iLCJXQUlWZXJzaW9uIjoiNi4xMC4wLjAifQ==}</w:instrText>
          </w:r>
          <w:r w:rsidR="00A26A57">
            <w:fldChar w:fldCharType="separate"/>
          </w:r>
          <w:r w:rsidR="00416324">
            <w:t>[3]</w:t>
          </w:r>
          <w:r w:rsidR="00A26A57">
            <w:fldChar w:fldCharType="end"/>
          </w:r>
        </w:sdtContent>
      </w:sdt>
    </w:p>
    <w:p w14:paraId="7F944F39" w14:textId="76E37B3C" w:rsidR="008F593C" w:rsidRDefault="008F593C" w:rsidP="00262255">
      <w:pPr>
        <w:pStyle w:val="berschrift2"/>
        <w:jc w:val="both"/>
      </w:pPr>
      <w:bookmarkStart w:id="14" w:name="_Ref81905548"/>
      <w:bookmarkStart w:id="15" w:name="_Toc90487312"/>
      <w:r>
        <w:t>Zielgruppen</w:t>
      </w:r>
      <w:bookmarkEnd w:id="14"/>
      <w:bookmarkEnd w:id="15"/>
    </w:p>
    <w:p w14:paraId="6DE72288" w14:textId="77777777" w:rsidR="005501EA" w:rsidRDefault="00B96344" w:rsidP="00262255">
      <w:pPr>
        <w:jc w:val="both"/>
      </w:pPr>
      <w:r>
        <w:t>Die Zielgruppen der graphischen Umsetzung des Trainingsdatensatzes</w:t>
      </w:r>
      <w:r w:rsidR="00097A06">
        <w:t xml:space="preserve"> lassen sich anhand des Daten</w:t>
      </w:r>
      <w:r w:rsidR="00AE5B97">
        <w:t>-</w:t>
      </w:r>
      <w:r w:rsidR="00097A06">
        <w:t xml:space="preserve">Lebenszyklus herauskristallisieren. </w:t>
      </w:r>
      <w:r w:rsidR="00CF744B">
        <w:t xml:space="preserve">Dieser beinhaltet </w:t>
      </w:r>
      <w:r w:rsidR="00D33689">
        <w:t>fünf</w:t>
      </w:r>
      <w:r w:rsidR="00CF744B">
        <w:t xml:space="preserve"> </w:t>
      </w:r>
      <w:r w:rsidR="003B2A6C">
        <w:t>Schritt</w:t>
      </w:r>
      <w:r w:rsidR="00AE5B97">
        <w:t>e</w:t>
      </w:r>
      <w:r w:rsidR="003B2A6C">
        <w:t xml:space="preserve">. Schritt </w:t>
      </w:r>
      <w:r w:rsidR="00D33689">
        <w:t>ein</w:t>
      </w:r>
      <w:r w:rsidR="00AE5B97">
        <w:t>s</w:t>
      </w:r>
      <w:r w:rsidR="003B2A6C">
        <w:t xml:space="preserve"> wird als </w:t>
      </w:r>
      <w:r w:rsidR="00C52AEC">
        <w:t>„</w:t>
      </w:r>
      <w:r w:rsidR="009C24D7">
        <w:t>Dat</w:t>
      </w:r>
      <w:r w:rsidR="00C52AEC">
        <w:t xml:space="preserve">a </w:t>
      </w:r>
      <w:r w:rsidR="00A15C89">
        <w:t>C</w:t>
      </w:r>
      <w:r w:rsidR="00C52AEC">
        <w:t>ollection“ (</w:t>
      </w:r>
      <w:r w:rsidR="00C52AEC" w:rsidRPr="00AE5B97">
        <w:rPr>
          <w:i/>
          <w:iCs/>
        </w:rPr>
        <w:t>d</w:t>
      </w:r>
      <w:r w:rsidR="0026251D" w:rsidRPr="00AE5B97">
        <w:rPr>
          <w:i/>
          <w:iCs/>
        </w:rPr>
        <w:t>eutsch: Daten Kollektion</w:t>
      </w:r>
      <w:r w:rsidR="0026251D">
        <w:t>)</w:t>
      </w:r>
      <w:r w:rsidR="009C24D7">
        <w:t xml:space="preserve"> definiert. Dieser </w:t>
      </w:r>
      <w:r w:rsidR="00D33689">
        <w:t xml:space="preserve">erläutert </w:t>
      </w:r>
      <w:r w:rsidR="0083387B">
        <w:t xml:space="preserve">das Zusammentragen </w:t>
      </w:r>
      <w:r w:rsidR="00D33689">
        <w:t xml:space="preserve">von Daten. </w:t>
      </w:r>
      <w:r w:rsidR="004A78A9" w:rsidRPr="004A78A9">
        <w:t>Nachdem die Daten aufgenommen wurden, müssen sie in Formaten und an Orten gespeichert werden, an denen sie für andere Dienste leicht zugänglich sind</w:t>
      </w:r>
      <w:r w:rsidR="000B2078">
        <w:t>. Dieser Vorgang beschreibt d</w:t>
      </w:r>
      <w:r w:rsidR="0026251D">
        <w:t xml:space="preserve">as „Data </w:t>
      </w:r>
      <w:proofErr w:type="spellStart"/>
      <w:r w:rsidR="00A15C89">
        <w:t>C</w:t>
      </w:r>
      <w:r w:rsidR="0026251D">
        <w:t>leaning</w:t>
      </w:r>
      <w:proofErr w:type="spellEnd"/>
      <w:r w:rsidR="0026251D">
        <w:t>“ (</w:t>
      </w:r>
      <w:r w:rsidR="0026251D" w:rsidRPr="00F35C3B">
        <w:rPr>
          <w:i/>
          <w:iCs/>
        </w:rPr>
        <w:t>deutsch:</w:t>
      </w:r>
      <w:r w:rsidR="000B2078" w:rsidRPr="00F35C3B">
        <w:rPr>
          <w:i/>
          <w:iCs/>
        </w:rPr>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w:t>
      </w:r>
      <w:proofErr w:type="spellStart"/>
      <w:r w:rsidR="000C212D">
        <w:t>Exploratory</w:t>
      </w:r>
      <w:proofErr w:type="spellEnd"/>
      <w:r w:rsidR="000C212D">
        <w:t xml:space="preserve"> D</w:t>
      </w:r>
      <w:r w:rsidR="00A15C89">
        <w:t>at</w:t>
      </w:r>
      <w:r w:rsidR="000C212D">
        <w:t>a Analysis“</w:t>
      </w:r>
      <w:r w:rsidR="00A15C89">
        <w:t xml:space="preserve"> (</w:t>
      </w:r>
      <w:r w:rsidR="00A15C89" w:rsidRPr="00F35C3B">
        <w:rPr>
          <w:i/>
          <w:iCs/>
        </w:rPr>
        <w:t>deutsch: Explorative Daten Analyse</w:t>
      </w:r>
      <w:r w:rsidR="00A15C89">
        <w:t>)</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w:t>
      </w:r>
      <w:r w:rsidR="00954B47" w:rsidRPr="002B69C0">
        <w:rPr>
          <w:i/>
          <w:iCs/>
        </w:rPr>
        <w:t>deutsch: Model Bauen</w:t>
      </w:r>
      <w:r w:rsidR="00954B47">
        <w:t>)</w:t>
      </w:r>
      <w:r w:rsidR="00CF4107">
        <w:t xml:space="preserve">. In diesem Vorgang werden Rückschlüsse aus der Analyse gezogen. </w:t>
      </w:r>
      <w:r w:rsidR="00DD723B">
        <w:t xml:space="preserve"> </w:t>
      </w:r>
      <w:r w:rsidR="004E5AE5">
        <w:t xml:space="preserve">Im finalen Schritt dem „Model </w:t>
      </w:r>
      <w:proofErr w:type="spellStart"/>
      <w:r w:rsidR="004E5AE5">
        <w:t>Deployment</w:t>
      </w:r>
      <w:proofErr w:type="spellEnd"/>
      <w:r w:rsidR="004E5AE5">
        <w:t>“</w:t>
      </w:r>
      <w:r w:rsidR="009069E9">
        <w:t xml:space="preserve"> (</w:t>
      </w:r>
      <w:r w:rsidR="009069E9" w:rsidRPr="002B69C0">
        <w:rPr>
          <w:i/>
          <w:iCs/>
        </w:rPr>
        <w:t>deutsch: Modell-Einsatz</w:t>
      </w:r>
      <w:r w:rsidR="009069E9">
        <w:t xml:space="preserve">)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 xml:space="preserve">im Aufgabensektor der „Data Collection“ und des „Data </w:t>
      </w:r>
      <w:proofErr w:type="spellStart"/>
      <w:r w:rsidR="00DB614B">
        <w:t>Cleaning</w:t>
      </w:r>
      <w:proofErr w:type="spellEnd"/>
      <w:r w:rsidR="00DB614B">
        <w:t>“.</w:t>
      </w:r>
      <w:r w:rsidR="00BC127C">
        <w:t xml:space="preserve"> Die Rolle des Data Analyst </w:t>
      </w:r>
      <w:r w:rsidR="003B7E03">
        <w:t xml:space="preserve">zielt auf die Anforderungen des „Data </w:t>
      </w:r>
      <w:proofErr w:type="spellStart"/>
      <w:r w:rsidR="003B7E03">
        <w:t>Cleaning</w:t>
      </w:r>
      <w:proofErr w:type="spellEnd"/>
      <w:r w:rsidR="003B7E03">
        <w:t>“ und der</w:t>
      </w:r>
      <w:r w:rsidR="00C051DF" w:rsidRPr="00C051DF">
        <w:t xml:space="preserve"> </w:t>
      </w:r>
      <w:r w:rsidR="00C051DF">
        <w:t>„</w:t>
      </w:r>
      <w:proofErr w:type="spellStart"/>
      <w:r w:rsidR="00C051DF">
        <w:t>Exploratory</w:t>
      </w:r>
      <w:proofErr w:type="spellEnd"/>
      <w:r w:rsidR="00C051DF">
        <w:t xml:space="preserve"> Data Analysis“ ab.</w:t>
      </w:r>
      <w:r w:rsidR="00D6065F">
        <w:t xml:space="preserve"> </w:t>
      </w:r>
      <w:proofErr w:type="spellStart"/>
      <w:r w:rsidR="00D6065F" w:rsidRPr="00613A05">
        <w:t>Machine</w:t>
      </w:r>
      <w:proofErr w:type="spellEnd"/>
      <w:r w:rsidR="00D6065F" w:rsidRPr="00613A05">
        <w:t xml:space="preserv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w:t>
      </w:r>
      <w:proofErr w:type="spellStart"/>
      <w:r w:rsidR="00532F52" w:rsidRPr="00613A05">
        <w:t>Deployment</w:t>
      </w:r>
      <w:proofErr w:type="spellEnd"/>
      <w:r w:rsidR="00532F52" w:rsidRPr="00613A05">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4iLCJMYXN0TmFtZSI6Ik5hbnRhc2VuYW1hdCIsIlByb3RlY3RlZCI6ZmFsc2UsIlNleCI6MCwiQ3JlYXRlZEJ5IjoiX01pbHVsIiwiQ3JlYXRlZE9uIjoiMjAyMS0xMi0xNFQyMTowMjo0NCIsIk1vZGlmaWVkQnkiOiJfTWlsdWwiLCJJZCI6IjY2Mzc4ZTIwLWNjMzMtNDgwYy04YzY3LWU3Zjk4ZTVkYzNkNCIsIk1vZGlmaWVkT24iOiIyMDIxLTEyLTE0VDIxOjAyOjQ0IiwiUHJvamVjdCI6eyIkaWQiOiI1IiwiJHR5cGUiOiJTd2lzc0FjYWRlbWljLkNpdGF2aS5Qcm9qZWN0LCBTd2lzc0FjYWRlbWljLkNpdGF2aSJ9fV0sIkNpdGF0aW9uS2V5VXBkYXRlVHlwZSI6MCwiQ29sbGFib3JhdG9ycyI6W10sIkRhdGUiOiIyNy4wN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G93YXJkc2RhdGFzY2llbmNlLmNvbS90aGUtZGF0YS1zY2llbmNlLXByb2Nlc3MtYTE5ZWI3ZWJjNDFiIiwiVXJpU3RyaW5nIjoiaHR0cHM6Ly90b3dhcmRzZGF0YXNjaWVuY2UuY29tL3RoZS1kYXRhLXNjaWVuY2UtcHJvY2Vzcy1hMTllYjdlYmM0MW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YjRkOWUzMjItMjViMy00OTAwLWIyODQtOGY4MTdlN2ZmYzBmIiwiVGV4dCI6IlsxN10iLCJXQUlWZXJzaW9uIjoiNi4xMC4wLjAifQ==}</w:instrText>
          </w:r>
          <w:r w:rsidR="002A1471">
            <w:fldChar w:fldCharType="separate"/>
          </w:r>
          <w:r w:rsidR="00416324">
            <w:t>[17]</w:t>
          </w:r>
          <w:r w:rsidR="002A1471">
            <w:fldChar w:fldCharType="end"/>
          </w:r>
        </w:sdtContent>
      </w:sdt>
      <w:r w:rsidR="00CD5EE4">
        <w:t xml:space="preserve"> </w:t>
      </w:r>
    </w:p>
    <w:p w14:paraId="03D68D9B" w14:textId="27D33D65" w:rsidR="00647EEC" w:rsidRDefault="00244581" w:rsidP="00262255">
      <w:pPr>
        <w:jc w:val="both"/>
      </w:pPr>
      <w:r>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262255">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262255">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proofErr w:type="gramStart"/>
      <w:r w:rsidR="00CB3D70">
        <w:t>bis mäßigen Vorkenntnissen</w:t>
      </w:r>
      <w:proofErr w:type="gramEnd"/>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2B9C4552" w14:textId="7BC48916" w:rsidR="00294CAD" w:rsidRPr="00090C4C" w:rsidRDefault="00D35965" w:rsidP="00262255">
      <w:pPr>
        <w:jc w:val="both"/>
        <w:rPr>
          <w:color w:val="FF0000"/>
        </w:rPr>
      </w:pPr>
      <w:r w:rsidRPr="00090C4C">
        <w:rPr>
          <w:color w:val="FF0000"/>
        </w:rPr>
        <w:t>Basierend des inhaltlichen Hintergrundes wird im Folgenden die Zielg</w:t>
      </w:r>
      <w:r w:rsidR="00A3761F" w:rsidRPr="00090C4C">
        <w:rPr>
          <w:color w:val="FF0000"/>
        </w:rPr>
        <w:t xml:space="preserve">ruppe des Data Scientist, Data Analyst und </w:t>
      </w:r>
      <w:proofErr w:type="spellStart"/>
      <w:r w:rsidR="00A3761F" w:rsidRPr="00090C4C">
        <w:rPr>
          <w:color w:val="FF0000"/>
        </w:rPr>
        <w:t>Machine</w:t>
      </w:r>
      <w:proofErr w:type="spellEnd"/>
      <w:r w:rsidR="00A3761F" w:rsidRPr="00090C4C">
        <w:rPr>
          <w:color w:val="FF0000"/>
        </w:rPr>
        <w:t xml:space="preserve"> Learning Engineers</w:t>
      </w:r>
      <w:r w:rsidR="00090C4C" w:rsidRPr="00090C4C">
        <w:rPr>
          <w:color w:val="FF0000"/>
        </w:rPr>
        <w:t xml:space="preserve"> fokussiert.</w:t>
      </w:r>
    </w:p>
    <w:p w14:paraId="3ECA4BEB" w14:textId="3CCDB5C4" w:rsidR="00306FD0" w:rsidRDefault="00306FD0" w:rsidP="00262255">
      <w:pPr>
        <w:pStyle w:val="berschrift2"/>
        <w:jc w:val="both"/>
      </w:pPr>
      <w:bookmarkStart w:id="16" w:name="_Toc90487313"/>
      <w:r>
        <w:t>Übe</w:t>
      </w:r>
      <w:r w:rsidR="00E4771A">
        <w:t>rblick und Beiträge</w:t>
      </w:r>
      <w:bookmarkEnd w:id="16"/>
    </w:p>
    <w:p w14:paraId="1E3C5914" w14:textId="255B7D7B" w:rsidR="00433043" w:rsidRDefault="00773D30" w:rsidP="00262255">
      <w:pPr>
        <w:jc w:val="both"/>
      </w:pPr>
      <w:r>
        <w:t>Die Informationsgrundlage</w:t>
      </w:r>
      <w:r w:rsidR="00D46D06">
        <w:t xml:space="preserve"> d</w:t>
      </w:r>
      <w:r w:rsidR="00714F43">
        <w:t>ieses Projektes bilde</w:t>
      </w:r>
      <w:r w:rsidR="006B6FE2">
        <w:t>n</w:t>
      </w:r>
      <w:r w:rsidR="00714F43">
        <w:t xml:space="preserve"> Daten</w:t>
      </w:r>
      <w:r w:rsidR="00B427E2">
        <w:t xml:space="preserve"> der Webseite „</w:t>
      </w:r>
      <w:proofErr w:type="spellStart"/>
      <w:r w:rsidR="00B427E2">
        <w:t>Kaggle</w:t>
      </w:r>
      <w:proofErr w:type="spellEnd"/>
      <w:r w:rsidR="00B427E2">
        <w:t>“.</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rYWdnbGUuY29tL2F2aWthc2xpd2FsL3VzZWQtY2Fycy1wcmljZS1wcmVkaWN0aW9uP3NlbGVjdD10cmFpbi1kYXRhLmNzdi4iLCJVcmlTdHJpbmciOiJodHRwczovL3d3dy5rYWdnbGUuY29tL2NvbGVhcm5pbmdsb3VuZ2UvdXNlZC1jYXJzLXByaWNlLXByZWRpY3Rpb2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}</w:instrText>
          </w:r>
          <w:r w:rsidR="00F36D78">
            <w:fldChar w:fldCharType="separate"/>
          </w:r>
          <w:r w:rsidR="00416324">
            <w:t>[12]</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proofErr w:type="spellStart"/>
      <w:r w:rsidR="00A71D5F" w:rsidRPr="00A71D5F">
        <w:rPr>
          <w:i/>
          <w:iCs/>
        </w:rPr>
        <w:t>Kilometers</w:t>
      </w:r>
      <w:r w:rsidR="00C907B2">
        <w:rPr>
          <w:i/>
          <w:iCs/>
        </w:rPr>
        <w:t>_</w:t>
      </w:r>
      <w:r w:rsidR="007C1783" w:rsidRPr="00A71D5F">
        <w:rPr>
          <w:i/>
          <w:iCs/>
        </w:rPr>
        <w:t>Driven</w:t>
      </w:r>
      <w:proofErr w:type="spellEnd"/>
      <w:r w:rsidR="00A71D5F">
        <w:rPr>
          <w:i/>
          <w:iCs/>
        </w:rPr>
        <w:t xml:space="preserve"> </w:t>
      </w:r>
      <w:r w:rsidR="00A71D5F" w:rsidRPr="00A71D5F">
        <w:t>(</w:t>
      </w:r>
      <w:r w:rsidR="00A71D5F">
        <w:t>deutsch:</w:t>
      </w:r>
      <w:r w:rsidR="007C1783">
        <w:t xml:space="preserve"> </w:t>
      </w:r>
      <w:r w:rsidR="00A71D5F">
        <w:t xml:space="preserve">gefahrene Kilometer), </w:t>
      </w:r>
      <w:proofErr w:type="spellStart"/>
      <w:r w:rsidR="00264FB2">
        <w:rPr>
          <w:i/>
          <w:iCs/>
        </w:rPr>
        <w:t>Fuel</w:t>
      </w:r>
      <w:r w:rsidR="00C907B2">
        <w:rPr>
          <w:i/>
          <w:iCs/>
        </w:rPr>
        <w:t>_</w:t>
      </w:r>
      <w:r w:rsidR="00264FB2">
        <w:rPr>
          <w:i/>
          <w:iCs/>
        </w:rPr>
        <w:t>Type</w:t>
      </w:r>
      <w:proofErr w:type="spellEnd"/>
      <w:r w:rsidR="00264FB2">
        <w:rPr>
          <w:i/>
          <w:iCs/>
        </w:rPr>
        <w:t xml:space="preserve"> </w:t>
      </w:r>
      <w:r w:rsidR="00264FB2">
        <w:t xml:space="preserve">(deutsch: Kraftstofftyp), </w:t>
      </w:r>
      <w:r w:rsidR="00A82964">
        <w:rPr>
          <w:i/>
          <w:iCs/>
        </w:rPr>
        <w:t xml:space="preserve">Transmission </w:t>
      </w:r>
      <w:r w:rsidR="00A82964">
        <w:t xml:space="preserve">(deutsch: Schaltgetriebe), </w:t>
      </w:r>
      <w:proofErr w:type="spellStart"/>
      <w:r w:rsidR="0059344A">
        <w:rPr>
          <w:i/>
          <w:iCs/>
        </w:rPr>
        <w:t>Owner</w:t>
      </w:r>
      <w:proofErr w:type="spellEnd"/>
      <w:r w:rsidR="0059344A">
        <w:rPr>
          <w:i/>
          <w:iCs/>
        </w:rPr>
        <w:t xml:space="preserve"> Type </w:t>
      </w:r>
      <w:r w:rsidR="0059344A">
        <w:t xml:space="preserve">(deutsch: Vorbesitzer), </w:t>
      </w:r>
      <w:proofErr w:type="spellStart"/>
      <w:r w:rsidR="006A170C">
        <w:rPr>
          <w:i/>
          <w:iCs/>
        </w:rPr>
        <w:t>Mileage</w:t>
      </w:r>
      <w:proofErr w:type="spellEnd"/>
      <w:r w:rsidR="006A170C">
        <w:rPr>
          <w:i/>
          <w:iCs/>
        </w:rPr>
        <w:t xml:space="preserv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proofErr w:type="spellStart"/>
      <w:r w:rsidR="009B06A9">
        <w:rPr>
          <w:i/>
          <w:iCs/>
        </w:rPr>
        <w:t>Ne</w:t>
      </w:r>
      <w:r w:rsidR="00C907B2">
        <w:rPr>
          <w:i/>
          <w:iCs/>
        </w:rPr>
        <w:t>w_</w:t>
      </w:r>
      <w:r w:rsidR="009B06A9">
        <w:rPr>
          <w:i/>
          <w:iCs/>
        </w:rPr>
        <w:t>Price</w:t>
      </w:r>
      <w:proofErr w:type="spellEnd"/>
      <w:r w:rsidR="009B06A9">
        <w:rPr>
          <w:i/>
          <w:iCs/>
        </w:rPr>
        <w:t xml:space="preserv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090C4C">
        <w:t xml:space="preserve"> </w:t>
      </w:r>
      <w:r w:rsidR="00D06B61" w:rsidRPr="00090C4C">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w:t>
      </w:r>
      <w:r w:rsidR="00A45B36">
        <w:t>p</w:t>
      </w:r>
      <w:r w:rsidR="002B6714">
        <w:t>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eine Ausgabe gültiger Werte der Software des Online</w:t>
      </w:r>
      <w:r w:rsidR="00A45B36">
        <w:t>p</w:t>
      </w:r>
      <w:r w:rsidR="00DD1A57" w:rsidRPr="008F353F">
        <w:t xml:space="preserve">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 xml:space="preserve">die </w:t>
      </w:r>
      <w:proofErr w:type="spellStart"/>
      <w:r w:rsidR="00381A1B" w:rsidRPr="008F353F">
        <w:t>Unverzerrtheit</w:t>
      </w:r>
      <w:proofErr w:type="spellEnd"/>
      <w:r w:rsidR="00381A1B" w:rsidRPr="008F353F">
        <w:t xml:space="preserve">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 xml:space="preserve">als </w:t>
      </w:r>
      <w:proofErr w:type="gramStart"/>
      <w:r w:rsidR="00030750">
        <w:t>essentiell</w:t>
      </w:r>
      <w:proofErr w:type="gramEnd"/>
      <w:r w:rsidR="00030750">
        <w:t xml:space="preserve">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 xml:space="preserve">eine </w:t>
      </w:r>
      <w:proofErr w:type="spellStart"/>
      <w:r w:rsidR="00E165E7">
        <w:t>Unverzerrtheit</w:t>
      </w:r>
      <w:proofErr w:type="spellEnd"/>
      <w:r w:rsidR="00E165E7">
        <w:t xml:space="preserve">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262255">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262255">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262255">
      <w:pPr>
        <w:pStyle w:val="berschrift1"/>
        <w:jc w:val="both"/>
      </w:pPr>
      <w:bookmarkStart w:id="17" w:name="_Ref80347550"/>
      <w:bookmarkStart w:id="18" w:name="_Toc90487314"/>
      <w:r>
        <w:t>Daten</w:t>
      </w:r>
      <w:bookmarkEnd w:id="17"/>
      <w:bookmarkEnd w:id="18"/>
    </w:p>
    <w:p w14:paraId="72E0E941" w14:textId="07D49C5F" w:rsidR="00481FA0" w:rsidRDefault="00F5563C" w:rsidP="00262255">
      <w:pPr>
        <w:jc w:val="both"/>
      </w:pPr>
      <w:r>
        <w:t>Die Grundlage dieses Projekts bilden D</w:t>
      </w:r>
      <w:r w:rsidR="00481FA0">
        <w:t xml:space="preserve">atensätze </w:t>
      </w:r>
      <w:r w:rsidR="00C91324">
        <w:t xml:space="preserve">der Webseite </w:t>
      </w:r>
      <w:r w:rsidR="00DB02A7">
        <w:t>„</w:t>
      </w:r>
      <w:proofErr w:type="spellStart"/>
      <w:r w:rsidR="00DB02A7">
        <w:t>Kaggle</w:t>
      </w:r>
      <w:proofErr w:type="spellEnd"/>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rYWdnbGUuY29tL2F2aWthc2xpd2FsL3VzZWQtY2Fycy1wcmljZS1wcmVkaWN0aW9uP3NlbGVjdD10cmFpbi1kYXRhLmNzdi4iLCJVcmlTdHJpbmciOiJodHRwczovL3d3dy5rYWdnbGUuY29tL2NvbGVhcm5pbmdsb3VuZ2UvdXNlZC1jYXJzLXByaWNlLXByZWRpY3Rpb2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}</w:instrText>
          </w:r>
          <w:r w:rsidR="006A068A">
            <w:fldChar w:fldCharType="separate"/>
          </w:r>
          <w:r w:rsidR="00416324">
            <w:t>[12]</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proofErr w:type="spellStart"/>
      <w:r w:rsidR="005A0BFF" w:rsidRPr="005A0BFF">
        <w:rPr>
          <w:i/>
          <w:iCs/>
        </w:rPr>
        <w:t>Used</w:t>
      </w:r>
      <w:proofErr w:type="spellEnd"/>
      <w:r w:rsidR="005A0BFF" w:rsidRPr="005A0BFF">
        <w:rPr>
          <w:i/>
          <w:iCs/>
        </w:rPr>
        <w:t xml:space="preserve"> Cars Price </w:t>
      </w:r>
      <w:proofErr w:type="spellStart"/>
      <w:r w:rsidR="005A0BFF" w:rsidRPr="005A0BFF">
        <w:rPr>
          <w:i/>
          <w:iCs/>
        </w:rPr>
        <w:t>Prediction</w:t>
      </w:r>
      <w:proofErr w:type="spellEnd"/>
      <w:r w:rsidR="00440BB4">
        <w:rPr>
          <w:i/>
          <w:iCs/>
        </w:rPr>
        <w:t xml:space="preserve"> </w:t>
      </w:r>
      <w:r w:rsidR="00440BB4">
        <w:t xml:space="preserve">des Nutzers </w:t>
      </w:r>
      <w:r w:rsidR="00E433B9">
        <w:rPr>
          <w:rStyle w:val="profilehead-display-name"/>
        </w:rPr>
        <w:t xml:space="preserve">Avi </w:t>
      </w:r>
      <w:proofErr w:type="spellStart"/>
      <w:r w:rsidR="00E433B9">
        <w:rPr>
          <w:rStyle w:val="profilehead-display-name"/>
        </w:rPr>
        <w:t>Kasliwal</w:t>
      </w:r>
      <w:proofErr w:type="spellEnd"/>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 xml:space="preserve">Avi </w:t>
      </w:r>
      <w:proofErr w:type="spellStart"/>
      <w:r w:rsidR="00911466">
        <w:rPr>
          <w:rStyle w:val="profilehead-display-name"/>
        </w:rPr>
        <w:t>Kasliwal</w:t>
      </w:r>
      <w:r w:rsidR="007974F6">
        <w:rPr>
          <w:rStyle w:val="profilehead-display-name"/>
        </w:rPr>
        <w:t>s</w:t>
      </w:r>
      <w:proofErr w:type="spellEnd"/>
      <w:r w:rsidR="007974F6">
        <w:rPr>
          <w:rStyle w:val="profilehead-display-name"/>
        </w:rPr>
        <w:t xml:space="preserve"> ist d</w:t>
      </w:r>
      <w:r w:rsidR="00701334">
        <w:rPr>
          <w:rStyle w:val="profilehead-display-name"/>
        </w:rPr>
        <w:t>ie</w:t>
      </w:r>
      <w:r w:rsidR="00401DDE">
        <w:rPr>
          <w:rStyle w:val="profilehead-display-name"/>
        </w:rPr>
        <w:t xml:space="preserve"> indische</w:t>
      </w:r>
      <w:r w:rsidR="00701334">
        <w:rPr>
          <w:rStyle w:val="profilehead-display-name"/>
        </w:rPr>
        <w:t xml:space="preserve"> Stadt </w:t>
      </w:r>
      <w:proofErr w:type="spellStart"/>
      <w:r w:rsidR="00701334">
        <w:t>Noida</w:t>
      </w:r>
      <w:proofErr w:type="spellEnd"/>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l0ifV19LCJUYWciOiJDaXRhdmlQbGFjZWhvbGRlciNlZGMwMjM2Zi1iNGZjLTRjZDItYTYyMS1iY2UxMTNlNDIwMzAiLCJUZXh0IjoiWzZdIiwiV0FJVmVyc2lvbiI6IjYuMTAuMC4wIn0=}</w:instrText>
          </w:r>
          <w:r w:rsidR="0020640F">
            <w:fldChar w:fldCharType="separate"/>
          </w:r>
          <w:r w:rsidR="00416324">
            <w:t>[6]</w:t>
          </w:r>
          <w:r w:rsidR="0020640F">
            <w:fldChar w:fldCharType="end"/>
          </w:r>
        </w:sdtContent>
      </w:sdt>
    </w:p>
    <w:p w14:paraId="6160C6C9" w14:textId="27FB0A6C" w:rsidR="004A2AFD" w:rsidRPr="00172CF9" w:rsidRDefault="00A163B6" w:rsidP="00262255">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w:t>
      </w:r>
      <w:proofErr w:type="spellStart"/>
      <w:r w:rsidR="00076F49">
        <w:t>original</w:t>
      </w:r>
      <w:proofErr w:type="spellEnd"/>
      <w:r w:rsidR="00076F49">
        <w:t xml:space="preserve">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proofErr w:type="spellStart"/>
      <w:r w:rsidR="000C191B" w:rsidRPr="00A71D5F">
        <w:rPr>
          <w:i/>
          <w:iCs/>
        </w:rPr>
        <w:t>Kilometers</w:t>
      </w:r>
      <w:r w:rsidR="00C907B2">
        <w:rPr>
          <w:i/>
          <w:iCs/>
        </w:rPr>
        <w:t>_</w:t>
      </w:r>
      <w:r w:rsidR="000C191B" w:rsidRPr="00A71D5F">
        <w:rPr>
          <w:i/>
          <w:iCs/>
        </w:rPr>
        <w:t>Driven</w:t>
      </w:r>
      <w:proofErr w:type="spellEnd"/>
      <w:r w:rsidR="000C191B">
        <w:rPr>
          <w:i/>
          <w:iCs/>
        </w:rPr>
        <w:t xml:space="preserve"> </w:t>
      </w:r>
      <w:r w:rsidR="000C191B" w:rsidRPr="00A71D5F">
        <w:t>(</w:t>
      </w:r>
      <w:r w:rsidR="000C191B">
        <w:t xml:space="preserve">deutsch: gefahrene Kilometer), </w:t>
      </w:r>
      <w:proofErr w:type="spellStart"/>
      <w:r w:rsidR="000C191B">
        <w:rPr>
          <w:i/>
          <w:iCs/>
        </w:rPr>
        <w:t>Fuel</w:t>
      </w:r>
      <w:r w:rsidR="00C54840">
        <w:rPr>
          <w:i/>
          <w:iCs/>
        </w:rPr>
        <w:t>_</w:t>
      </w:r>
      <w:r w:rsidR="000C191B">
        <w:rPr>
          <w:i/>
          <w:iCs/>
        </w:rPr>
        <w:t>Type</w:t>
      </w:r>
      <w:proofErr w:type="spellEnd"/>
      <w:r w:rsidR="000C191B">
        <w:rPr>
          <w:i/>
          <w:iCs/>
        </w:rPr>
        <w:t xml:space="preserve"> </w:t>
      </w:r>
      <w:r w:rsidR="000C191B">
        <w:t xml:space="preserve">(deutsch: Kraftstofftyp), </w:t>
      </w:r>
      <w:r w:rsidR="000C191B">
        <w:rPr>
          <w:i/>
          <w:iCs/>
        </w:rPr>
        <w:t xml:space="preserve">Transmission </w:t>
      </w:r>
      <w:r w:rsidR="000C191B">
        <w:t xml:space="preserve">(deutsch: Schaltgetriebe), </w:t>
      </w:r>
      <w:proofErr w:type="spellStart"/>
      <w:r w:rsidR="000C191B">
        <w:rPr>
          <w:i/>
          <w:iCs/>
        </w:rPr>
        <w:t>Owner</w:t>
      </w:r>
      <w:r w:rsidR="00C907B2">
        <w:rPr>
          <w:i/>
          <w:iCs/>
        </w:rPr>
        <w:t>_</w:t>
      </w:r>
      <w:r w:rsidR="000C191B">
        <w:rPr>
          <w:i/>
          <w:iCs/>
        </w:rPr>
        <w:t>Type</w:t>
      </w:r>
      <w:proofErr w:type="spellEnd"/>
      <w:r w:rsidR="000C191B">
        <w:rPr>
          <w:i/>
          <w:iCs/>
        </w:rPr>
        <w:t xml:space="preserve"> </w:t>
      </w:r>
      <w:r w:rsidR="000C191B">
        <w:t xml:space="preserve">(deutsch: Vorbesitzer), </w:t>
      </w:r>
      <w:proofErr w:type="spellStart"/>
      <w:r w:rsidR="000C191B">
        <w:rPr>
          <w:i/>
          <w:iCs/>
        </w:rPr>
        <w:t>Mileage</w:t>
      </w:r>
      <w:proofErr w:type="spellEnd"/>
      <w:r w:rsidR="000C191B">
        <w:rPr>
          <w:i/>
          <w:iCs/>
        </w:rPr>
        <w:t xml:space="preserv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proofErr w:type="spellStart"/>
      <w:r w:rsidR="000C191B">
        <w:rPr>
          <w:i/>
          <w:iCs/>
        </w:rPr>
        <w:t>New</w:t>
      </w:r>
      <w:r w:rsidR="00C907B2">
        <w:rPr>
          <w:i/>
          <w:iCs/>
        </w:rPr>
        <w:t>_</w:t>
      </w:r>
      <w:r w:rsidR="000C191B">
        <w:rPr>
          <w:i/>
          <w:iCs/>
        </w:rPr>
        <w:t>Price</w:t>
      </w:r>
      <w:proofErr w:type="spellEnd"/>
      <w:r w:rsidR="000C191B">
        <w:rPr>
          <w:i/>
          <w:iCs/>
        </w:rPr>
        <w:t xml:space="preserv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proofErr w:type="spellStart"/>
      <w:r w:rsidR="004A2A7D" w:rsidRPr="00C54840">
        <w:rPr>
          <w:i/>
          <w:iCs/>
        </w:rPr>
        <w:t>Kilometers</w:t>
      </w:r>
      <w:r w:rsidR="00C54840" w:rsidRPr="00C54840">
        <w:rPr>
          <w:i/>
          <w:iCs/>
        </w:rPr>
        <w:t>_</w:t>
      </w:r>
      <w:r w:rsidR="004A2A7D" w:rsidRPr="00C54840">
        <w:rPr>
          <w:i/>
          <w:iCs/>
        </w:rPr>
        <w:t>Driven</w:t>
      </w:r>
      <w:proofErr w:type="spellEnd"/>
      <w:r w:rsidR="004A2A7D">
        <w:t xml:space="preserve"> geben Auskunft über die gefahrenen Kilometer </w:t>
      </w:r>
      <w:r w:rsidR="00F55A54">
        <w:t xml:space="preserve">des Fahrzeugs </w:t>
      </w:r>
      <w:r w:rsidR="004A2A7D">
        <w:t xml:space="preserve">durch Vorbesitzer. </w:t>
      </w:r>
      <w:proofErr w:type="spellStart"/>
      <w:r w:rsidR="00C54840" w:rsidRPr="00C54840">
        <w:rPr>
          <w:i/>
          <w:iCs/>
        </w:rPr>
        <w:t>Fuel</w:t>
      </w:r>
      <w:r w:rsidR="00C54840">
        <w:rPr>
          <w:i/>
          <w:iCs/>
        </w:rPr>
        <w:t>_</w:t>
      </w:r>
      <w:r w:rsidR="00C54840" w:rsidRPr="00C54840">
        <w:rPr>
          <w:i/>
          <w:iCs/>
        </w:rPr>
        <w:t>Type</w:t>
      </w:r>
      <w:proofErr w:type="spellEnd"/>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proofErr w:type="spellStart"/>
      <w:r w:rsidR="00D0615F">
        <w:rPr>
          <w:i/>
          <w:iCs/>
        </w:rPr>
        <w:t>Owner_Type</w:t>
      </w:r>
      <w:r w:rsidR="001652D3">
        <w:rPr>
          <w:i/>
          <w:iCs/>
        </w:rPr>
        <w:t>s</w:t>
      </w:r>
      <w:proofErr w:type="spellEnd"/>
      <w:r w:rsidR="001652D3">
        <w:rPr>
          <w:i/>
          <w:iCs/>
        </w:rPr>
        <w:t xml:space="preserve"> </w:t>
      </w:r>
      <w:r w:rsidR="001652D3">
        <w:t>wird beschrieben wie viele Vorbesitzer das Fahr</w:t>
      </w:r>
      <w:r w:rsidR="00F71170">
        <w:t xml:space="preserve">zeug in Benutzung hatten. </w:t>
      </w:r>
      <w:proofErr w:type="spellStart"/>
      <w:r w:rsidR="00EC01E9">
        <w:rPr>
          <w:i/>
          <w:iCs/>
        </w:rPr>
        <w:t>Mileage</w:t>
      </w:r>
      <w:proofErr w:type="spellEnd"/>
      <w:r w:rsidR="00EC01E9">
        <w:rPr>
          <w:i/>
          <w:iCs/>
        </w:rPr>
        <w:t xml:space="preserv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proofErr w:type="spellStart"/>
      <w:r w:rsidR="00C133BC">
        <w:rPr>
          <w:i/>
          <w:iCs/>
        </w:rPr>
        <w:t>New_Price</w:t>
      </w:r>
      <w:proofErr w:type="spellEnd"/>
      <w:r w:rsidR="00C133BC">
        <w:rPr>
          <w:i/>
          <w:iCs/>
        </w:rPr>
        <w:t xml:space="preserv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262255">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262255">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w:t>
      </w:r>
      <w:proofErr w:type="spellStart"/>
      <w:r w:rsidR="00EA414F">
        <w:rPr>
          <w:i/>
          <w:iCs/>
        </w:rPr>
        <w:t>Owner</w:t>
      </w:r>
      <w:proofErr w:type="spellEnd"/>
      <w:r w:rsidR="00EA414F">
        <w:rPr>
          <w:i/>
          <w:iCs/>
        </w:rPr>
        <w:t xml:space="preserve"> Type </w:t>
      </w:r>
      <w:r w:rsidR="00D36264" w:rsidRPr="00D36264">
        <w:t>und</w:t>
      </w:r>
      <w:r w:rsidR="00D36264">
        <w:rPr>
          <w:i/>
          <w:iCs/>
        </w:rPr>
        <w:t xml:space="preserve"> Price </w:t>
      </w:r>
      <w:r w:rsidR="00D36264">
        <w:t xml:space="preserve">vollständig gedeckt sind. Die Informationen in den Spalten </w:t>
      </w:r>
      <w:proofErr w:type="spellStart"/>
      <w:r w:rsidR="00A82C7F" w:rsidRPr="00A82C7F">
        <w:rPr>
          <w:i/>
          <w:iCs/>
        </w:rPr>
        <w:t>Mileage</w:t>
      </w:r>
      <w:proofErr w:type="spellEnd"/>
      <w:r w:rsidR="00A82C7F" w:rsidRPr="00A82C7F">
        <w:rPr>
          <w:i/>
          <w:iCs/>
        </w:rPr>
        <w:t>,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w:t>
      </w:r>
      <w:proofErr w:type="spellStart"/>
      <w:r w:rsidR="009F1858">
        <w:t>Mileage</w:t>
      </w:r>
      <w:proofErr w:type="spellEnd"/>
      <w:r w:rsidR="009F1858">
        <w:t xml:space="preserv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proofErr w:type="spellStart"/>
      <w:r w:rsidR="001A51D1" w:rsidRPr="001A51D1">
        <w:rPr>
          <w:i/>
          <w:iCs/>
        </w:rPr>
        <w:t>kmpl</w:t>
      </w:r>
      <w:proofErr w:type="spellEnd"/>
      <w:r w:rsidR="001A51D1" w:rsidRPr="001A51D1">
        <w:rPr>
          <w:i/>
          <w:iCs/>
        </w:rPr>
        <w:t xml:space="preserve">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A0472B9" w:rsidR="008F593C" w:rsidRDefault="008F593C" w:rsidP="00262255">
      <w:pPr>
        <w:pStyle w:val="berschrift2"/>
        <w:jc w:val="both"/>
      </w:pPr>
      <w:bookmarkStart w:id="19" w:name="_Toc90487315"/>
      <w:r>
        <w:t>Technische B</w:t>
      </w:r>
      <w:r w:rsidR="00E4247C">
        <w:t>e</w:t>
      </w:r>
      <w:r>
        <w:t>reitstellung der Daten</w:t>
      </w:r>
      <w:bookmarkEnd w:id="19"/>
    </w:p>
    <w:p w14:paraId="6B5CA210" w14:textId="76EAA631" w:rsidR="002C72D6" w:rsidRDefault="002A6F74" w:rsidP="00262255">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rYWdnbGUuY29tL2F2aWthc2xpd2FsL3VzZWQtY2Fycy1wcmljZS1wcmVkaWN0aW9uP3NlbGVjdD10cmFpbi1kYXRhLmNzdi4iLCJVcmlTdHJpbmciOiJodHRwczovL3d3dy5rYWdnbGUuY29tL2NvbGVhcm5pbmdsb3VuZ2UvdXNlZC1jYXJzLXByaWNlLXByZWRpY3Rpb2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}</w:instrText>
          </w:r>
          <w:r w:rsidR="00400064">
            <w:fldChar w:fldCharType="separate"/>
          </w:r>
          <w:r w:rsidR="00416324">
            <w:t>[12]</w:t>
          </w:r>
          <w:r w:rsidR="00400064">
            <w:fldChar w:fldCharType="end"/>
          </w:r>
        </w:sdtContent>
      </w:sdt>
      <w:r w:rsidR="008D6856">
        <w:t xml:space="preserve"> Eine CSV-Datei </w:t>
      </w:r>
      <w:r w:rsidR="00AF6240">
        <w:t>ist definiert als</w:t>
      </w:r>
      <w:r w:rsidR="008D6856">
        <w:t xml:space="preserve"> </w:t>
      </w:r>
      <w:proofErr w:type="spellStart"/>
      <w:r w:rsidR="008D6856">
        <w:t>Comma</w:t>
      </w:r>
      <w:proofErr w:type="spellEnd"/>
      <w:r w:rsidR="008D6856">
        <w:t>-</w:t>
      </w:r>
      <w:proofErr w:type="spellStart"/>
      <w:r w:rsidR="008D6856">
        <w:t>Seperated</w:t>
      </w:r>
      <w:proofErr w:type="spellEnd"/>
      <w:r w:rsidR="008D6856">
        <w:t>-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1E2B2D49" w:rsidR="00AD3F73" w:rsidRPr="00C91510" w:rsidRDefault="00AD3F73" w:rsidP="00262255">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dpdGh1Yi5jb20vbWlsdTE5OTIvRWxtLVByb2pla3QtVXNlZC1DYXJzLS0tbWFpbiIsIlVyaVN0cmluZyI6Imh0dHBzOi8vZ2l0aHViLmNvbS9taWx1MTk5Mi9FbG0tUHJvamVrdC1Vc2VkLUNhcnMtLS1tYWl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}</w:instrText>
          </w:r>
          <w:r w:rsidR="006A068A">
            <w:fldChar w:fldCharType="separate"/>
          </w:r>
          <w:r w:rsidR="00416324">
            <w:t>[13]</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w:t>
      </w:r>
      <w:proofErr w:type="spellStart"/>
      <w:r w:rsidR="00012E73">
        <w:rPr>
          <w:i/>
          <w:iCs/>
        </w:rPr>
        <w:t>csv</w:t>
      </w:r>
      <w:proofErr w:type="spellEnd"/>
      <w:r w:rsidR="00012E73">
        <w:rPr>
          <w:i/>
          <w:iCs/>
        </w:rPr>
        <w:t xml:space="preserve"> </w:t>
      </w:r>
      <w:r w:rsidR="00012E73">
        <w:t xml:space="preserve">Datei </w:t>
      </w:r>
      <w:r w:rsidR="00E22254">
        <w:t xml:space="preserve">im </w:t>
      </w:r>
      <w:proofErr w:type="spellStart"/>
      <w:r w:rsidR="00E22254">
        <w:rPr>
          <w:i/>
          <w:iCs/>
        </w:rPr>
        <w:t>data</w:t>
      </w:r>
      <w:proofErr w:type="spellEnd"/>
      <w:r w:rsidR="00E22254">
        <w:rPr>
          <w:i/>
          <w:iCs/>
        </w:rPr>
        <w:t xml:space="preserve"> </w:t>
      </w:r>
      <w:r w:rsidR="00E22254">
        <w:t xml:space="preserve">Ortner </w:t>
      </w:r>
      <w:r w:rsidR="00012E73">
        <w:t>vorzufinden.</w:t>
      </w:r>
      <w:r w:rsidR="001D77DC">
        <w:t xml:space="preserve"> Die Baumhierarchie arbeitet mit dem </w:t>
      </w:r>
      <w:proofErr w:type="gramStart"/>
      <w:r w:rsidR="001D77DC">
        <w:t xml:space="preserve">Dateiformat </w:t>
      </w:r>
      <w:r w:rsidR="001D77DC">
        <w:rPr>
          <w:i/>
          <w:iCs/>
        </w:rPr>
        <w:t>.</w:t>
      </w:r>
      <w:proofErr w:type="spellStart"/>
      <w:r w:rsidR="001D77DC">
        <w:rPr>
          <w:i/>
          <w:iCs/>
        </w:rPr>
        <w:t>json</w:t>
      </w:r>
      <w:proofErr w:type="spellEnd"/>
      <w:proofErr w:type="gramEnd"/>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proofErr w:type="spellStart"/>
      <w:r w:rsidR="00FA0722" w:rsidRPr="00FA0722">
        <w:rPr>
          <w:b/>
          <w:bCs/>
          <w:i/>
          <w:iCs/>
        </w:rPr>
        <w:t>O</w:t>
      </w:r>
      <w:r w:rsidR="00FA0722" w:rsidRPr="00FA0722">
        <w:rPr>
          <w:i/>
          <w:iCs/>
        </w:rPr>
        <w:t>bject</w:t>
      </w:r>
      <w:proofErr w:type="spellEnd"/>
      <w:r w:rsidR="00FA0722" w:rsidRPr="00FA0722">
        <w:rPr>
          <w:i/>
          <w:iCs/>
        </w:rPr>
        <w:t xml:space="preserve">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proofErr w:type="spellStart"/>
      <w:r w:rsidR="00291216">
        <w:rPr>
          <w:i/>
          <w:iCs/>
        </w:rPr>
        <w:t>AufbereiteteDaten</w:t>
      </w:r>
      <w:proofErr w:type="spellEnd"/>
      <w:r w:rsidR="00291216">
        <w:rPr>
          <w:i/>
          <w:iCs/>
        </w:rPr>
        <w:t xml:space="preserve"> </w:t>
      </w:r>
      <w:r w:rsidR="00C91510">
        <w:t>zu entnehmen.</w:t>
      </w:r>
    </w:p>
    <w:p w14:paraId="0E8BB652" w14:textId="5C8A3573" w:rsidR="00F460B5" w:rsidRDefault="008F593C" w:rsidP="00262255">
      <w:pPr>
        <w:pStyle w:val="berschrift2"/>
        <w:jc w:val="both"/>
      </w:pPr>
      <w:bookmarkStart w:id="20" w:name="_Ref80347685"/>
      <w:bookmarkStart w:id="21" w:name="_Toc90487316"/>
      <w:r>
        <w:t>Datenv</w:t>
      </w:r>
      <w:r w:rsidR="00B83701">
        <w:t>orverarbeitung</w:t>
      </w:r>
      <w:bookmarkEnd w:id="20"/>
      <w:bookmarkEnd w:id="21"/>
    </w:p>
    <w:p w14:paraId="28A99F03" w14:textId="5F5FC493" w:rsidR="008346F3" w:rsidRDefault="00D51376" w:rsidP="00262255">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262255">
      <w:pPr>
        <w:jc w:val="both"/>
      </w:pPr>
      <w:r>
        <w:t>Das Ziel des Sichtungsprozesses der Daten war</w:t>
      </w:r>
      <w:r w:rsidR="00B105FB">
        <w:t xml:space="preserve"> es die Werte in ein</w:t>
      </w:r>
      <w:r w:rsidR="00AE5791">
        <w:t xml:space="preserve"> gut</w:t>
      </w:r>
      <w:r w:rsidR="005165B2">
        <w:t xml:space="preserve"> </w:t>
      </w:r>
      <w:proofErr w:type="gramStart"/>
      <w:r w:rsidR="005165B2">
        <w:t>zu bearbeitendes Format</w:t>
      </w:r>
      <w:proofErr w:type="gramEnd"/>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262255">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proofErr w:type="spellStart"/>
      <w:r w:rsidR="00BD650B">
        <w:rPr>
          <w:i/>
          <w:iCs/>
        </w:rPr>
        <w:t>Mileag</w:t>
      </w:r>
      <w:r w:rsidR="005C1C78">
        <w:rPr>
          <w:i/>
          <w:iCs/>
        </w:rPr>
        <w:t>e</w:t>
      </w:r>
      <w:proofErr w:type="spellEnd"/>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proofErr w:type="spellStart"/>
      <w:r w:rsidR="009D07F8">
        <w:rPr>
          <w:i/>
          <w:iCs/>
        </w:rPr>
        <w:t>New_Price</w:t>
      </w:r>
      <w:proofErr w:type="spellEnd"/>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 xml:space="preserve">ins </w:t>
      </w:r>
      <w:proofErr w:type="spellStart"/>
      <w:r w:rsidR="00641533">
        <w:t>deutsche</w:t>
      </w:r>
      <w:proofErr w:type="spellEnd"/>
      <w:r w:rsidR="00641533">
        <w:t xml:space="preserve"> übersetzt.</w:t>
      </w:r>
    </w:p>
    <w:p w14:paraId="54220FF0" w14:textId="7FD214C7" w:rsidR="00665D22" w:rsidRDefault="009E64B9" w:rsidP="00262255">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proofErr w:type="spellStart"/>
      <w:r w:rsidR="00786D2A">
        <w:rPr>
          <w:i/>
          <w:iCs/>
        </w:rPr>
        <w:t>Mileage</w:t>
      </w:r>
      <w:proofErr w:type="spellEnd"/>
      <w:r w:rsidR="00786D2A">
        <w:rPr>
          <w:i/>
          <w:iCs/>
        </w:rPr>
        <w:t xml:space="preserve"> </w:t>
      </w:r>
      <w:r w:rsidR="00786D2A">
        <w:t xml:space="preserve">in </w:t>
      </w:r>
      <w:proofErr w:type="spellStart"/>
      <w:r w:rsidR="00786D2A" w:rsidRPr="00786D2A">
        <w:rPr>
          <w:i/>
          <w:iCs/>
        </w:rPr>
        <w:t>kmpl</w:t>
      </w:r>
      <w:proofErr w:type="spellEnd"/>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proofErr w:type="spellStart"/>
      <w:r w:rsidR="00F2402F">
        <w:t>h</w:t>
      </w:r>
      <w:r w:rsidR="000450C7">
        <w:t>orse</w:t>
      </w:r>
      <w:r w:rsidR="00F2402F">
        <w:t>p</w:t>
      </w:r>
      <w:r w:rsidR="000450C7">
        <w:t>ower</w:t>
      </w:r>
      <w:proofErr w:type="spellEnd"/>
      <w:r w:rsidR="000450C7">
        <w:t xml:space="preserve">.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proofErr w:type="spellStart"/>
      <w:r w:rsidR="002C0F53" w:rsidRPr="002C0F53">
        <w:rPr>
          <w:i/>
          <w:iCs/>
        </w:rPr>
        <w:t>Lakh</w:t>
      </w:r>
      <w:proofErr w:type="spellEnd"/>
      <w:r w:rsidR="002C0F53" w:rsidRPr="002C0F53">
        <w:rPr>
          <w:i/>
          <w:iCs/>
        </w:rPr>
        <w:t xml:space="preserve"> </w:t>
      </w:r>
      <w:r w:rsidR="002C0F53">
        <w:t xml:space="preserve">angegeben. </w:t>
      </w:r>
      <w:proofErr w:type="spellStart"/>
      <w:r w:rsidR="002C0F53">
        <w:rPr>
          <w:i/>
          <w:iCs/>
        </w:rPr>
        <w:t>Lak</w:t>
      </w:r>
      <w:r w:rsidR="00047DA4">
        <w:rPr>
          <w:i/>
          <w:iCs/>
        </w:rPr>
        <w:t>h</w:t>
      </w:r>
      <w:proofErr w:type="spellEnd"/>
      <w:r w:rsidR="00047DA4">
        <w:rPr>
          <w:i/>
          <w:iCs/>
        </w:rPr>
        <w:t xml:space="preserve"> </w:t>
      </w:r>
      <w:r w:rsidR="003D49E4">
        <w:t xml:space="preserve">gilt als südasiatischen Zahlenwort für </w:t>
      </w:r>
      <w:proofErr w:type="spellStart"/>
      <w:r w:rsidR="000E294A">
        <w:t>einhundertausend</w:t>
      </w:r>
      <w:proofErr w:type="spellEnd"/>
      <w:r w:rsidR="000E294A">
        <w:t>.</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2A39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ZGljdGlvbmFyeS5jb20vYnJvd3NlL2xha2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}</w:instrText>
          </w:r>
          <w:r w:rsidR="008C0D99">
            <w:fldChar w:fldCharType="separate"/>
          </w:r>
          <w:r w:rsidR="00416324">
            <w:t>[7]</w:t>
          </w:r>
          <w:r w:rsidR="008C0D99">
            <w:fldChar w:fldCharType="end"/>
          </w:r>
        </w:sdtContent>
      </w:sdt>
      <w:r w:rsidR="008E249D">
        <w:t xml:space="preserve"> Insbesondere im Zusammenhang mit der Angabe der indischen Währung </w:t>
      </w:r>
      <w:proofErr w:type="gramStart"/>
      <w:r w:rsidR="009A7D78">
        <w:rPr>
          <w:i/>
          <w:iCs/>
        </w:rPr>
        <w:t>Indische</w:t>
      </w:r>
      <w:proofErr w:type="gramEnd"/>
      <w:r w:rsidR="009A7D78">
        <w:rPr>
          <w:i/>
          <w:iCs/>
        </w:rPr>
        <w:t xml:space="preserv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proofErr w:type="spellStart"/>
      <w:r w:rsidR="00031442">
        <w:rPr>
          <w:i/>
          <w:iCs/>
        </w:rPr>
        <w:t>Lak</w:t>
      </w:r>
      <w:r w:rsidR="009B0417">
        <w:rPr>
          <w:i/>
          <w:iCs/>
        </w:rPr>
        <w:t>h</w:t>
      </w:r>
      <w:proofErr w:type="spellEnd"/>
      <w:r w:rsidR="00E35460">
        <w:rPr>
          <w:i/>
          <w:iCs/>
        </w:rPr>
        <w:t xml:space="preserve">, einhunderttausend </w:t>
      </w:r>
      <w:proofErr w:type="gramStart"/>
      <w:r w:rsidR="00B45176">
        <w:t>Indischen</w:t>
      </w:r>
      <w:proofErr w:type="gramEnd"/>
      <w:r w:rsidR="00B45176">
        <w:t xml:space="preserve"> Rupien</w:t>
      </w:r>
      <w:r w:rsidR="00E35460">
        <w:rPr>
          <w:i/>
          <w:iCs/>
        </w:rPr>
        <w:t>.</w:t>
      </w:r>
      <w:r w:rsidR="00B45176">
        <w:rPr>
          <w:i/>
          <w:iCs/>
        </w:rPr>
        <w:t xml:space="preserve"> </w:t>
      </w:r>
      <w:r w:rsidR="00B45176">
        <w:t xml:space="preserve">Zusätzlich liegt der Wechselkurs von </w:t>
      </w:r>
      <w:proofErr w:type="gramStart"/>
      <w:r w:rsidR="00F7162D" w:rsidRPr="00CD222C">
        <w:rPr>
          <w:i/>
          <w:iCs/>
        </w:rPr>
        <w:t>Indischen</w:t>
      </w:r>
      <w:proofErr w:type="gramEnd"/>
      <w:r w:rsidR="00F7162D" w:rsidRPr="00CD222C">
        <w:rPr>
          <w:i/>
          <w:iCs/>
        </w:rPr>
        <w:t xml:space="preserve">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}</w:instrText>
          </w:r>
          <w:r w:rsidR="006F0B9B">
            <w:fldChar w:fldCharType="separate"/>
          </w:r>
          <w:r w:rsidR="00416324">
            <w:t>[9]</w:t>
          </w:r>
          <w:r w:rsidR="006F0B9B">
            <w:fldChar w:fldCharType="end"/>
          </w:r>
        </w:sdtContent>
      </w:sdt>
      <w:r w:rsidR="00583892">
        <w:t xml:space="preserve"> </w:t>
      </w:r>
      <w:r w:rsidR="00C42EBB">
        <w:t xml:space="preserve">Entsprechend </w:t>
      </w:r>
      <w:proofErr w:type="gramStart"/>
      <w:r w:rsidR="00C42EBB">
        <w:t xml:space="preserve">dieser </w:t>
      </w:r>
      <w:r w:rsidR="00803048">
        <w:t>Annahmen</w:t>
      </w:r>
      <w:proofErr w:type="gramEnd"/>
      <w:r w:rsidR="00803048">
        <w:t xml:space="preserve">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}</w:instrText>
          </w:r>
          <w:r w:rsidR="0091482A">
            <w:fldChar w:fldCharType="separate"/>
          </w:r>
          <w:r w:rsidR="00416324">
            <w:t>[5, 16]</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262255">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w:t>
      </w:r>
      <w:proofErr w:type="spellStart"/>
      <w:r w:rsidR="006B6233" w:rsidRPr="006B6233">
        <w:rPr>
          <w:i/>
          <w:iCs/>
        </w:rPr>
        <w:t>csv</w:t>
      </w:r>
      <w:proofErr w:type="spellEnd"/>
      <w:r w:rsidR="006B6233">
        <w:t xml:space="preserve"> </w:t>
      </w:r>
      <w:proofErr w:type="gramStart"/>
      <w:r w:rsidR="006B6233">
        <w:t xml:space="preserve">in </w:t>
      </w:r>
      <w:r w:rsidR="006B6233" w:rsidRPr="006B6233">
        <w:rPr>
          <w:i/>
          <w:iCs/>
        </w:rPr>
        <w:t>.</w:t>
      </w:r>
      <w:proofErr w:type="spellStart"/>
      <w:r w:rsidR="006B6233" w:rsidRPr="006B6233">
        <w:rPr>
          <w:i/>
          <w:iCs/>
        </w:rPr>
        <w:t>json</w:t>
      </w:r>
      <w:proofErr w:type="spellEnd"/>
      <w:proofErr w:type="gramEnd"/>
      <w:r w:rsidR="006B6233">
        <w:t xml:space="preserve"> </w:t>
      </w:r>
      <w:r w:rsidR="0078420F">
        <w:t xml:space="preserve">notwendig. </w:t>
      </w:r>
      <w:r w:rsidR="006B0FC8">
        <w:t xml:space="preserve">In diesem Zusammenhang besteht die Möglichkeit die Daten aus </w:t>
      </w:r>
      <w:r w:rsidR="00E265BD">
        <w:t xml:space="preserve">Microsoft Excel in </w:t>
      </w:r>
      <w:proofErr w:type="gramStart"/>
      <w:r w:rsidR="00E265BD">
        <w:t xml:space="preserve">eine </w:t>
      </w:r>
      <w:r w:rsidR="00B5144F" w:rsidRPr="00B5144F">
        <w:rPr>
          <w:i/>
          <w:iCs/>
        </w:rPr>
        <w:t>.</w:t>
      </w:r>
      <w:proofErr w:type="spellStart"/>
      <w:r w:rsidR="00B5144F" w:rsidRPr="00B5144F">
        <w:rPr>
          <w:i/>
          <w:iCs/>
        </w:rPr>
        <w:t>json</w:t>
      </w:r>
      <w:proofErr w:type="spellEnd"/>
      <w:proofErr w:type="gramEnd"/>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 xml:space="preserve">Die </w:t>
      </w:r>
      <w:proofErr w:type="gramStart"/>
      <w:r w:rsidR="004F3E54">
        <w:t>entsprechende .</w:t>
      </w:r>
      <w:proofErr w:type="spellStart"/>
      <w:r w:rsidR="004F3E54">
        <w:rPr>
          <w:i/>
          <w:iCs/>
        </w:rPr>
        <w:t>json</w:t>
      </w:r>
      <w:proofErr w:type="spellEnd"/>
      <w:proofErr w:type="gramEnd"/>
      <w:r w:rsidR="004F3E54">
        <w:rPr>
          <w:i/>
          <w:iCs/>
        </w:rPr>
        <w:t xml:space="preserve"> </w:t>
      </w:r>
      <w:r w:rsidR="004F3E54">
        <w:t xml:space="preserve">Datei ist im Ordner </w:t>
      </w:r>
      <w:proofErr w:type="spellStart"/>
      <w:r w:rsidR="004F3E54">
        <w:rPr>
          <w:i/>
          <w:iCs/>
        </w:rPr>
        <w:t>AufbereiteteDaten</w:t>
      </w:r>
      <w:proofErr w:type="spellEnd"/>
      <w:r w:rsidR="004F3E54">
        <w:rPr>
          <w:i/>
          <w:iCs/>
        </w:rPr>
        <w:t xml:space="preserve"> </w:t>
      </w:r>
      <w:r w:rsidR="00B806C4">
        <w:t xml:space="preserve">unter dem Namen </w:t>
      </w:r>
      <w:proofErr w:type="spellStart"/>
      <w:r w:rsidR="00B806C4" w:rsidRPr="00B806C4">
        <w:rPr>
          <w:i/>
          <w:iCs/>
        </w:rPr>
        <w:t>LocationCar</w:t>
      </w:r>
      <w:r w:rsidR="00B806C4">
        <w:rPr>
          <w:i/>
          <w:iCs/>
        </w:rPr>
        <w:t>.json</w:t>
      </w:r>
      <w:proofErr w:type="spellEnd"/>
      <w:r w:rsidR="00B806C4">
        <w:rPr>
          <w:i/>
          <w:iCs/>
        </w:rPr>
        <w:t xml:space="preserve"> </w:t>
      </w:r>
      <w:r w:rsidR="00B806C4">
        <w:t>vorzufinden.</w:t>
      </w:r>
    </w:p>
    <w:p w14:paraId="3C712177" w14:textId="453D52CE" w:rsidR="00EF2C53" w:rsidRDefault="00854066" w:rsidP="00262255">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262255">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w:t>
      </w:r>
      <w:proofErr w:type="spellStart"/>
      <w:r w:rsidR="00DB604A" w:rsidRPr="00DB604A">
        <w:rPr>
          <w:i/>
          <w:iCs/>
        </w:rPr>
        <w:t>csv</w:t>
      </w:r>
      <w:proofErr w:type="spellEnd"/>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262255">
      <w:pPr>
        <w:pStyle w:val="berschrift1"/>
        <w:jc w:val="both"/>
      </w:pPr>
      <w:bookmarkStart w:id="22" w:name="_Toc90487317"/>
      <w:r>
        <w:t>Visualisierungen</w:t>
      </w:r>
      <w:bookmarkEnd w:id="22"/>
    </w:p>
    <w:p w14:paraId="6E319387" w14:textId="65224AC4" w:rsidR="00FB0901" w:rsidRDefault="007E0AB5" w:rsidP="00262255">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262255">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262255">
      <w:pPr>
        <w:pStyle w:val="berschrift2"/>
        <w:jc w:val="both"/>
      </w:pPr>
      <w:bookmarkStart w:id="23" w:name="_Ref89633246"/>
      <w:bookmarkStart w:id="24" w:name="_Toc90487318"/>
      <w:r>
        <w:t xml:space="preserve">Analyse der </w:t>
      </w:r>
      <w:r w:rsidR="00E77048">
        <w:t>Anwendungsaufgaben</w:t>
      </w:r>
      <w:bookmarkEnd w:id="23"/>
      <w:bookmarkEnd w:id="24"/>
    </w:p>
    <w:p w14:paraId="60962DF6" w14:textId="77777777" w:rsidR="006141B0" w:rsidRDefault="00120B73" w:rsidP="00262255">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262255">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262255">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w:t>
      </w:r>
      <w:proofErr w:type="spellStart"/>
      <w:r w:rsidR="007F5B4F">
        <w:t>Hover</w:t>
      </w:r>
      <w:proofErr w:type="spellEnd"/>
      <w:r w:rsidR="007F5B4F">
        <w:t>“-</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Mit Hilfe einer solchen „</w:t>
      </w:r>
      <w:proofErr w:type="spellStart"/>
      <w:r w:rsidR="007F5B4F">
        <w:t>Hover</w:t>
      </w:r>
      <w:proofErr w:type="spellEnd"/>
      <w:r w:rsidR="007F5B4F">
        <w:t xml:space="preserve">“-Funktion </w:t>
      </w:r>
      <w:r w:rsidR="00453865">
        <w:t>kann diese Problematik umgangen werden.</w:t>
      </w:r>
    </w:p>
    <w:p w14:paraId="43B33886" w14:textId="5778A9DC" w:rsidR="007B5E73" w:rsidRPr="009D684B" w:rsidRDefault="00453865" w:rsidP="00262255">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w:t>
      </w:r>
      <w:proofErr w:type="spellStart"/>
      <w:r w:rsidR="00A17000">
        <w:t>Hover</w:t>
      </w:r>
      <w:proofErr w:type="spellEnd"/>
      <w:r w:rsidR="00A17000">
        <w:t>“-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262255">
      <w:pPr>
        <w:pStyle w:val="berschrift2"/>
        <w:jc w:val="both"/>
      </w:pPr>
      <w:bookmarkStart w:id="25" w:name="_Toc90487319"/>
      <w:r>
        <w:t>Anforderungen an die Visualisierungen</w:t>
      </w:r>
      <w:bookmarkEnd w:id="25"/>
    </w:p>
    <w:p w14:paraId="0828F38F" w14:textId="4B1936B0" w:rsidR="00283937" w:rsidRDefault="006F13E3" w:rsidP="00262255">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262255">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262255">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w:t>
      </w:r>
      <w:proofErr w:type="spellStart"/>
      <w:r w:rsidR="00BC1C95">
        <w:t>Hover</w:t>
      </w:r>
      <w:proofErr w:type="spellEnd"/>
      <w:r w:rsidR="00BC1C95">
        <w:t>“</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262255">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w:t>
      </w:r>
      <w:proofErr w:type="spellStart"/>
      <w:r w:rsidR="00A54EA6">
        <w:t>Hover</w:t>
      </w:r>
      <w:proofErr w:type="spellEnd"/>
      <w:r w:rsidR="00AA1A38">
        <w:t>“-Funktion eingeführt.</w:t>
      </w:r>
    </w:p>
    <w:p w14:paraId="7734C7DF" w14:textId="1031A188" w:rsidR="003C3E6D" w:rsidRPr="00283937" w:rsidRDefault="00860F5E" w:rsidP="00262255">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262255">
      <w:pPr>
        <w:pStyle w:val="berschrift2"/>
        <w:jc w:val="both"/>
      </w:pPr>
      <w:bookmarkStart w:id="26" w:name="_Toc90487320"/>
      <w:r>
        <w:t>Präsentation der Visualisierung</w:t>
      </w:r>
      <w:bookmarkEnd w:id="26"/>
    </w:p>
    <w:p w14:paraId="63B10E4C" w14:textId="5B0E98A0" w:rsidR="004F6E9C" w:rsidRPr="004F6E9C" w:rsidRDefault="004F6E9C" w:rsidP="00262255">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262255">
      <w:pPr>
        <w:pStyle w:val="berschrift3"/>
        <w:jc w:val="both"/>
      </w:pPr>
      <w:bookmarkStart w:id="27" w:name="_Toc90487321"/>
      <w:r w:rsidRPr="00F971C1">
        <w:t>Visualisierung Eins</w:t>
      </w:r>
      <w:bookmarkEnd w:id="27"/>
    </w:p>
    <w:p w14:paraId="5301BB3E" w14:textId="76CAA623" w:rsidR="00E800EC" w:rsidRDefault="00B57E3C" w:rsidP="005644CA">
      <w:pPr>
        <w:jc w:val="both"/>
      </w:pPr>
      <w:r>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bookmarkStart w:id="28" w:name="_Ref80363796"/>
      <w:bookmarkStart w:id="29" w:name="_Ref89855109"/>
    </w:p>
    <w:p w14:paraId="5FCBFAD8" w14:textId="35EC6709" w:rsidR="00761205" w:rsidRDefault="00761205" w:rsidP="005644CA">
      <w:pPr>
        <w:jc w:val="both"/>
      </w:pPr>
      <w:r>
        <w:rPr>
          <w:noProof/>
        </w:rPr>
        <w:drawing>
          <wp:inline distT="0" distB="0" distL="0" distR="0" wp14:anchorId="02C58BBF" wp14:editId="62D57B22">
            <wp:extent cx="5760720" cy="2758440"/>
            <wp:effectExtent l="0" t="0" r="0" b="3810"/>
            <wp:docPr id="232" name="Grafik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758440"/>
                    </a:xfrm>
                    <a:prstGeom prst="rect">
                      <a:avLst/>
                    </a:prstGeom>
                    <a:noFill/>
                    <a:ln>
                      <a:noFill/>
                    </a:ln>
                  </pic:spPr>
                </pic:pic>
              </a:graphicData>
            </a:graphic>
          </wp:inline>
        </w:drawing>
      </w:r>
    </w:p>
    <w:p w14:paraId="4EBBDBE9" w14:textId="12BAF058" w:rsidR="005644CA" w:rsidRDefault="00E800EC" w:rsidP="005644CA">
      <w:pPr>
        <w:pStyle w:val="Beschriftung"/>
        <w:jc w:val="both"/>
      </w:pPr>
      <w:bookmarkStart w:id="30" w:name="_Toc90486481"/>
      <w:r>
        <w:t xml:space="preserve">Abbildung </w:t>
      </w:r>
      <w:r>
        <w:fldChar w:fldCharType="begin"/>
      </w:r>
      <w:r>
        <w:instrText xml:space="preserve"> SEQ Abbildung \* ARABIC </w:instrText>
      </w:r>
      <w:r>
        <w:fldChar w:fldCharType="separate"/>
      </w:r>
      <w:r w:rsidR="00C9078B">
        <w:rPr>
          <w:noProof/>
        </w:rPr>
        <w:t>2</w:t>
      </w:r>
      <w:r>
        <w:fldChar w:fldCharType="end"/>
      </w:r>
      <w:r w:rsidR="005644CA">
        <w:t>:</w:t>
      </w:r>
      <w:r w:rsidR="005644CA" w:rsidRPr="005644CA">
        <w:t xml:space="preserve"> </w:t>
      </w:r>
      <w:r w:rsidR="005644CA">
        <w:t>Auszug aus der Baumhierarchien (Quelle: eigene Darstellung)</w:t>
      </w:r>
      <w:bookmarkEnd w:id="30"/>
    </w:p>
    <w:bookmarkEnd w:id="28"/>
    <w:bookmarkEnd w:id="29"/>
    <w:p w14:paraId="10471E8C" w14:textId="5F96A026" w:rsidR="004E3BA5" w:rsidRDefault="00DB6AF2" w:rsidP="00262255">
      <w:pPr>
        <w:jc w:val="both"/>
      </w:pPr>
      <w:r>
        <w:t xml:space="preserve">Das Baumdiagramm besitzt </w:t>
      </w:r>
      <w:r w:rsidR="00AA2DEE">
        <w:t>3</w:t>
      </w:r>
      <w:r>
        <w:t xml:space="preserve"> Ebenen. </w:t>
      </w:r>
      <w:r w:rsidRPr="000873E5">
        <w:rPr>
          <w:color w:val="FF0000"/>
        </w:rPr>
        <w:t>Die Wurzel e</w:t>
      </w:r>
      <w:r w:rsidR="00224927" w:rsidRPr="000873E5">
        <w:rPr>
          <w:color w:val="FF0000"/>
        </w:rPr>
        <w:t>nt</w:t>
      </w:r>
      <w:r w:rsidRPr="000873E5">
        <w:rPr>
          <w:color w:val="FF0000"/>
        </w:rPr>
        <w:t xml:space="preserve">spricht </w:t>
      </w:r>
      <w:r w:rsidR="00F91A16" w:rsidRPr="000873E5">
        <w:rPr>
          <w:color w:val="FF0000"/>
        </w:rPr>
        <w:t>der Quelle der Marken der Gebrauchtwagen. A</w:t>
      </w:r>
      <w:r w:rsidR="00AA2DEE" w:rsidRPr="000873E5">
        <w:rPr>
          <w:color w:val="FF0000"/>
        </w:rPr>
        <w:t xml:space="preserve">uf der Zwischenebene liegt eine </w:t>
      </w:r>
      <w:r w:rsidR="00900700" w:rsidRPr="000873E5">
        <w:rPr>
          <w:color w:val="FF0000"/>
        </w:rPr>
        <w:t xml:space="preserve">namentliche Unterscheidung dieser vor. Die unterste Ebene </w:t>
      </w:r>
      <w:r w:rsidR="006A0E36" w:rsidRPr="000873E5">
        <w:rPr>
          <w:color w:val="FF0000"/>
        </w:rPr>
        <w:t xml:space="preserve">differenziert die Modelle innerhalb der Marken. </w:t>
      </w:r>
      <w:r w:rsidR="002E15F2" w:rsidRPr="000873E5">
        <w:rPr>
          <w:color w:val="FF0000"/>
        </w:rPr>
        <w:t xml:space="preserve">Aus Perspektive der Übersichtlichkeit wurden Knoten rot eingefärbt. </w:t>
      </w:r>
      <w:r w:rsidR="005D65CC" w:rsidRPr="000873E5">
        <w:rPr>
          <w:color w:val="FF0000"/>
        </w:rPr>
        <w:t xml:space="preserve">Entsprechend konnten </w:t>
      </w:r>
      <w:r w:rsidR="0057695C" w:rsidRPr="000873E5">
        <w:rPr>
          <w:color w:val="FF0000"/>
        </w:rPr>
        <w:t xml:space="preserve">die Anforderungen, der </w:t>
      </w:r>
      <w:r w:rsidR="000919F8" w:rsidRPr="000873E5">
        <w:rPr>
          <w:color w:val="FF0000"/>
        </w:rPr>
        <w:t>hierarchischen Strukturierung und Übersichtlichkeit</w:t>
      </w:r>
      <w:r w:rsidR="00D92CAB" w:rsidRPr="000873E5">
        <w:rPr>
          <w:color w:val="FF0000"/>
        </w:rPr>
        <w:t xml:space="preserve"> der Darstellung, umgesetzt werden. </w:t>
      </w:r>
      <w:r w:rsidR="003756DC" w:rsidRPr="000873E5">
        <w:rPr>
          <w:color w:val="FF0000"/>
        </w:rPr>
        <w:t>D</w:t>
      </w:r>
      <w:r w:rsidR="00280859" w:rsidRPr="000873E5">
        <w:rPr>
          <w:color w:val="FF0000"/>
        </w:rPr>
        <w:t xml:space="preserve">ie Visualisierung </w:t>
      </w:r>
      <w:r w:rsidR="00280859">
        <w:t xml:space="preserve">basiert auf dem Datenformat </w:t>
      </w:r>
      <w:proofErr w:type="gramStart"/>
      <w:r w:rsidR="00280859">
        <w:t>einer</w:t>
      </w:r>
      <w:r w:rsidR="00280859" w:rsidRPr="00280859">
        <w:rPr>
          <w:i/>
          <w:iCs/>
        </w:rPr>
        <w:t xml:space="preserve"> .</w:t>
      </w:r>
      <w:proofErr w:type="spellStart"/>
      <w:r w:rsidR="00280859" w:rsidRPr="00280859">
        <w:rPr>
          <w:i/>
          <w:iCs/>
        </w:rPr>
        <w:t>json</w:t>
      </w:r>
      <w:proofErr w:type="spellEnd"/>
      <w:proofErr w:type="gramEnd"/>
      <w:r w:rsidR="00280859">
        <w:rPr>
          <w:i/>
          <w:iCs/>
        </w:rPr>
        <w:t xml:space="preserve"> </w:t>
      </w:r>
      <w:r w:rsidR="00280859">
        <w:t>Datei. Diese wurde manuell angelegt</w:t>
      </w:r>
      <w:r w:rsidR="006D7103">
        <w:t xml:space="preserve"> und ist unter </w:t>
      </w:r>
      <w:proofErr w:type="spellStart"/>
      <w:r w:rsidR="006D7103">
        <w:rPr>
          <w:i/>
          <w:iCs/>
        </w:rPr>
        <w:t>LocationCar.json</w:t>
      </w:r>
      <w:proofErr w:type="spellEnd"/>
      <w:r w:rsidR="006D7103">
        <w:rPr>
          <w:i/>
          <w:iCs/>
        </w:rPr>
        <w:t xml:space="preserve">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w:t>
      </w:r>
      <w:proofErr w:type="spellStart"/>
      <w:r w:rsidR="00E67ED9">
        <w:t>Graphenanwendungen</w:t>
      </w:r>
      <w:proofErr w:type="spellEnd"/>
      <w:r w:rsidR="00E67ED9">
        <w:t xml:space="preserve">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05E3239B" w14:textId="790E8FA3" w:rsidR="00867DD0" w:rsidRPr="00B57E3C" w:rsidRDefault="00867DD0" w:rsidP="00262255">
      <w:pPr>
        <w:jc w:val="both"/>
      </w:pPr>
    </w:p>
    <w:p w14:paraId="331042AD" w14:textId="3289C085" w:rsidR="000319D1" w:rsidRDefault="000319D1" w:rsidP="00262255">
      <w:pPr>
        <w:pStyle w:val="berschrift3"/>
        <w:jc w:val="both"/>
      </w:pPr>
      <w:bookmarkStart w:id="31" w:name="_Toc90487322"/>
      <w:r>
        <w:t>Visualisierung Zwei</w:t>
      </w:r>
      <w:bookmarkEnd w:id="31"/>
    </w:p>
    <w:p w14:paraId="2E01B0CD" w14:textId="62F0CDDD" w:rsidR="009C04C5" w:rsidRDefault="003A6432" w:rsidP="00262255">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480BA09C" w14:textId="0DEB2A13" w:rsidR="00867DD0" w:rsidRPr="009C04C5" w:rsidRDefault="00EE7C97" w:rsidP="00262255">
      <w:pPr>
        <w:jc w:val="both"/>
      </w:pPr>
      <w:r>
        <w:rPr>
          <w:noProof/>
        </w:rPr>
        <w:drawing>
          <wp:inline distT="0" distB="0" distL="0" distR="0" wp14:anchorId="0A158549" wp14:editId="11B9E576">
            <wp:extent cx="5760720" cy="2794000"/>
            <wp:effectExtent l="0" t="0" r="0" b="6350"/>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83846" cy="2805216"/>
                    </a:xfrm>
                    <a:prstGeom prst="rect">
                      <a:avLst/>
                    </a:prstGeom>
                    <a:noFill/>
                    <a:ln>
                      <a:noFill/>
                    </a:ln>
                  </pic:spPr>
                </pic:pic>
              </a:graphicData>
            </a:graphic>
          </wp:inline>
        </w:drawing>
      </w:r>
    </w:p>
    <w:p w14:paraId="01030A8E" w14:textId="52C1713A" w:rsidR="00F46202" w:rsidRDefault="00B00E53" w:rsidP="00262255">
      <w:pPr>
        <w:pStyle w:val="Beschriftung"/>
        <w:jc w:val="both"/>
      </w:pPr>
      <w:bookmarkStart w:id="32" w:name="_Ref80532613"/>
      <w:bookmarkStart w:id="33" w:name="_Toc90486482"/>
      <w:r>
        <w:t xml:space="preserve">Abbildung </w:t>
      </w:r>
      <w:r w:rsidR="00DE63C2">
        <w:fldChar w:fldCharType="begin"/>
      </w:r>
      <w:r w:rsidR="00DE63C2">
        <w:instrText xml:space="preserve"> SEQ Abbildung \* ARABIC </w:instrText>
      </w:r>
      <w:r w:rsidR="00DE63C2">
        <w:fldChar w:fldCharType="separate"/>
      </w:r>
      <w:r w:rsidR="00C9078B">
        <w:rPr>
          <w:noProof/>
        </w:rPr>
        <w:t>3</w:t>
      </w:r>
      <w:r w:rsidR="00DE63C2">
        <w:rPr>
          <w:noProof/>
        </w:rPr>
        <w:fldChar w:fldCharType="end"/>
      </w:r>
      <w:bookmarkEnd w:id="32"/>
      <w:r>
        <w:t xml:space="preserve">: </w:t>
      </w:r>
      <w:r w:rsidR="00D23835">
        <w:t xml:space="preserve">Auszug aus dem </w:t>
      </w:r>
      <w:r w:rsidR="009C04C5">
        <w:t>Scatterplot</w:t>
      </w:r>
      <w:r w:rsidR="00D23835">
        <w:t xml:space="preserve"> der Attribute Pferdestärke und </w:t>
      </w:r>
      <w:proofErr w:type="spellStart"/>
      <w:r w:rsidR="00D23835">
        <w:t>kilometerPerLiter</w:t>
      </w:r>
      <w:proofErr w:type="spellEnd"/>
      <w:r>
        <w:t xml:space="preserve"> (Quelle: eigene Darstellung)</w:t>
      </w:r>
      <w:bookmarkEnd w:id="33"/>
    </w:p>
    <w:p w14:paraId="4FC3B2C8" w14:textId="7D88D742" w:rsidR="00454B8A" w:rsidRDefault="000805DA" w:rsidP="00262255">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wurde eine „</w:t>
      </w:r>
      <w:proofErr w:type="spellStart"/>
      <w:r w:rsidR="00B91592">
        <w:t>Hover</w:t>
      </w:r>
      <w:proofErr w:type="spellEnd"/>
      <w:r w:rsidR="00B91592">
        <w:t xml:space="preserve">“-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262255">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262255">
      <w:pPr>
        <w:pStyle w:val="berschrift3"/>
        <w:jc w:val="both"/>
      </w:pPr>
      <w:bookmarkStart w:id="34" w:name="_Toc90487323"/>
      <w:r>
        <w:t>Visualisierung Drei</w:t>
      </w:r>
      <w:bookmarkEnd w:id="34"/>
    </w:p>
    <w:p w14:paraId="6EBC9B38" w14:textId="4571E7A6" w:rsidR="009617E5" w:rsidRDefault="00B0590E" w:rsidP="00262255">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68D1B069" w14:textId="77777777" w:rsidR="008907FC" w:rsidRDefault="008907FC" w:rsidP="00262255">
      <w:pPr>
        <w:jc w:val="both"/>
      </w:pPr>
    </w:p>
    <w:p w14:paraId="0360700B" w14:textId="38A6E5B0" w:rsidR="00C9078B" w:rsidRDefault="00E26E07" w:rsidP="00C9078B">
      <w:pPr>
        <w:keepNext/>
        <w:jc w:val="both"/>
      </w:pPr>
      <w:r>
        <w:rPr>
          <w:noProof/>
        </w:rPr>
        <w:drawing>
          <wp:inline distT="0" distB="0" distL="0" distR="0" wp14:anchorId="615B9571" wp14:editId="75C65D23">
            <wp:extent cx="5807948" cy="2787984"/>
            <wp:effectExtent l="0" t="0" r="2540" b="0"/>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2888" cy="2838358"/>
                    </a:xfrm>
                    <a:prstGeom prst="rect">
                      <a:avLst/>
                    </a:prstGeom>
                    <a:noFill/>
                    <a:ln>
                      <a:noFill/>
                    </a:ln>
                  </pic:spPr>
                </pic:pic>
              </a:graphicData>
            </a:graphic>
          </wp:inline>
        </w:drawing>
      </w:r>
      <w:bookmarkStart w:id="35" w:name="_Ref89877862"/>
    </w:p>
    <w:p w14:paraId="34FB7730" w14:textId="7BD3AD70" w:rsidR="00AE7E03" w:rsidRDefault="00C9078B" w:rsidP="00C9078B">
      <w:pPr>
        <w:pStyle w:val="Beschriftung"/>
        <w:jc w:val="both"/>
      </w:pPr>
      <w:bookmarkStart w:id="36" w:name="_Toc90486483"/>
      <w:r>
        <w:t xml:space="preserve">Abbildung </w:t>
      </w:r>
      <w:r>
        <w:fldChar w:fldCharType="begin"/>
      </w:r>
      <w:r>
        <w:instrText xml:space="preserve"> SEQ Abbildung \* ARABIC </w:instrText>
      </w:r>
      <w:r>
        <w:fldChar w:fldCharType="separate"/>
      </w:r>
      <w:r>
        <w:rPr>
          <w:noProof/>
        </w:rPr>
        <w:t>4</w:t>
      </w:r>
      <w:r>
        <w:fldChar w:fldCharType="end"/>
      </w:r>
      <w:r>
        <w:t xml:space="preserve">: </w:t>
      </w:r>
      <w:r w:rsidRPr="00C9078B">
        <w:t>Auszug aus den Parallelen Koordinaten der Attribute Sitze, Baujahr, Kilometerstand, Hubraum (Quelle: eigene Darstellung)</w:t>
      </w:r>
      <w:bookmarkEnd w:id="35"/>
      <w:bookmarkEnd w:id="36"/>
      <w:r w:rsidR="00F1394B" w:rsidRPr="00F1394B">
        <w:rPr>
          <w:noProof/>
        </w:rPr>
        <w:t xml:space="preserve"> </w:t>
      </w:r>
    </w:p>
    <w:p w14:paraId="1E9E696B" w14:textId="549B9413" w:rsidR="00613A05" w:rsidRDefault="00267F56" w:rsidP="00262255">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Der Anwender hat die Wahl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n der Darstellung der Parallelen Koordinaten die „</w:t>
      </w:r>
      <w:proofErr w:type="spellStart"/>
      <w:r w:rsidR="00FC6B5D">
        <w:t>Hover</w:t>
      </w:r>
      <w:proofErr w:type="spellEnd"/>
      <w:r w:rsidR="00FC6B5D">
        <w:t xml:space="preserve">“-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w:t>
      </w:r>
      <w:proofErr w:type="spellStart"/>
      <w:r w:rsidR="002B72B0">
        <w:t>Indentifikationsmuster</w:t>
      </w:r>
      <w:proofErr w:type="spellEnd"/>
      <w:r w:rsidR="002B72B0">
        <w:t xml:space="preserve">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262255">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262255">
      <w:pPr>
        <w:pStyle w:val="berschrift2"/>
        <w:jc w:val="both"/>
      </w:pPr>
      <w:bookmarkStart w:id="37" w:name="_Toc90487324"/>
      <w:r>
        <w:t>Interaktion</w:t>
      </w:r>
      <w:bookmarkEnd w:id="37"/>
    </w:p>
    <w:p w14:paraId="0A537943" w14:textId="5E941D62" w:rsidR="00385E30" w:rsidRDefault="001C1B86" w:rsidP="00262255">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262255">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 xml:space="preserve">Insbesondere Data </w:t>
      </w:r>
      <w:proofErr w:type="spellStart"/>
      <w:r w:rsidR="00CA74C5">
        <w:t>Scientists</w:t>
      </w:r>
      <w:proofErr w:type="spellEnd"/>
      <w:r w:rsidR="00CA74C5">
        <w:t xml:space="preserve">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zu erhöhen wurde die „</w:t>
      </w:r>
      <w:proofErr w:type="spellStart"/>
      <w:r w:rsidR="00964372">
        <w:t>Hover</w:t>
      </w:r>
      <w:proofErr w:type="spellEnd"/>
      <w:r w:rsidR="00964372">
        <w:t xml:space="preserve">“-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262255">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262255">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proofErr w:type="gramStart"/>
      <w:r w:rsidR="00421A91">
        <w:t xml:space="preserve">des </w:t>
      </w:r>
      <w:r w:rsidR="00CF796E">
        <w:t>Attribute</w:t>
      </w:r>
      <w:proofErr w:type="gramEnd"/>
      <w:r w:rsidR="00CF796E">
        <w:t xml:space="preserve"> zueinander ins Verhältnis zu setzen und Rückschlusse daraus ziehen zu können.</w:t>
      </w:r>
    </w:p>
    <w:p w14:paraId="580AA7B4" w14:textId="77777777" w:rsidR="008E5153" w:rsidRPr="00AE7E03" w:rsidRDefault="008E5153" w:rsidP="00262255">
      <w:pPr>
        <w:jc w:val="both"/>
      </w:pPr>
    </w:p>
    <w:p w14:paraId="5D9419E1" w14:textId="550CC46D" w:rsidR="00DD6EAF" w:rsidRDefault="00DD6EAF" w:rsidP="00262255">
      <w:pPr>
        <w:pStyle w:val="berschrift1"/>
        <w:jc w:val="both"/>
      </w:pPr>
      <w:bookmarkStart w:id="38" w:name="_Toc90487325"/>
      <w:r>
        <w:t>Implementierung</w:t>
      </w:r>
      <w:bookmarkEnd w:id="38"/>
    </w:p>
    <w:p w14:paraId="39E7A1CA" w14:textId="499011B8" w:rsidR="002E05C7" w:rsidRDefault="001E24DB" w:rsidP="00262255">
      <w:pPr>
        <w:jc w:val="both"/>
      </w:pPr>
      <w:r>
        <w:softHyphen/>
      </w:r>
      <w:r>
        <w:softHyphen/>
      </w:r>
      <w:r w:rsidR="00C1376A">
        <w:t xml:space="preserve">Das folgende </w:t>
      </w:r>
      <w:r w:rsidR="00D80197">
        <w:t xml:space="preserve">Kapitel soll Aufklärung über die </w:t>
      </w:r>
      <w:r w:rsidR="00DF39F7">
        <w:t>Umsetzung der Visualisierungen im</w:t>
      </w:r>
      <w:r w:rsidR="00AC478D">
        <w:t xml:space="preserve"> Elm</w:t>
      </w:r>
      <w:r w:rsidR="00DC7778">
        <w:t>-</w:t>
      </w:r>
      <w:r w:rsidR="00AC478D">
        <w:t xml:space="preserve">Code </w:t>
      </w:r>
      <w:r w:rsidR="00DC7778">
        <w:t>geben</w:t>
      </w:r>
      <w:r w:rsidR="00AC478D">
        <w:t>.</w:t>
      </w:r>
      <w:r w:rsidR="00AB7145">
        <w:t xml:space="preserve"> Die Verwaltung des </w:t>
      </w:r>
      <w:r w:rsidR="00D27E91">
        <w:t>Projekt</w:t>
      </w:r>
      <w:r w:rsidR="00D37BFB">
        <w:t>es</w:t>
      </w:r>
      <w:r w:rsidR="00D27E91">
        <w:t xml:space="preserve"> erfolgt im folgenden </w:t>
      </w:r>
      <w:proofErr w:type="spellStart"/>
      <w:r w:rsidR="00D27E91">
        <w:t>Git</w:t>
      </w:r>
      <w:proofErr w:type="spellEnd"/>
      <w:r w:rsidR="00D27E91">
        <w:t>-Repository:</w:t>
      </w:r>
      <w:r w:rsidR="00D37BFB">
        <w:t xml:space="preserve"> </w:t>
      </w:r>
      <w:hyperlink r:id="rId20" w:history="1">
        <w:r w:rsidR="00D37BFB" w:rsidRPr="00D37BFB">
          <w:rPr>
            <w:rStyle w:val="Hyperlink"/>
            <w:color w:val="auto"/>
            <w:u w:val="none"/>
          </w:rPr>
          <w:t>milu1992/Elm-Projekt-</w:t>
        </w:r>
        <w:proofErr w:type="spellStart"/>
        <w:r w:rsidR="00D37BFB" w:rsidRPr="00D37BFB">
          <w:rPr>
            <w:rStyle w:val="Hyperlink"/>
            <w:color w:val="auto"/>
            <w:u w:val="none"/>
          </w:rPr>
          <w:t>Used</w:t>
        </w:r>
        <w:proofErr w:type="spellEnd"/>
        <w:r w:rsidR="00D37BFB" w:rsidRPr="00D37BFB">
          <w:rPr>
            <w:rStyle w:val="Hyperlink"/>
            <w:color w:val="auto"/>
            <w:u w:val="none"/>
          </w:rPr>
          <w:t>-Cars---main (github.com)</w:t>
        </w:r>
      </w:hyperlink>
      <w:r w:rsidR="00DD5F06">
        <w:t xml:space="preserve">. In diesem liegen </w:t>
      </w:r>
      <w:r w:rsidR="00F07B23">
        <w:t>vier</w:t>
      </w:r>
      <w:r w:rsidR="00DD5F06">
        <w:t xml:space="preserve"> Ortner: </w:t>
      </w:r>
      <w:proofErr w:type="spellStart"/>
      <w:r w:rsidR="00CD4DC6">
        <w:rPr>
          <w:i/>
          <w:iCs/>
        </w:rPr>
        <w:t>src</w:t>
      </w:r>
      <w:proofErr w:type="spellEnd"/>
      <w:r w:rsidR="00CD4DC6">
        <w:rPr>
          <w:i/>
          <w:iCs/>
        </w:rPr>
        <w:t>,</w:t>
      </w:r>
      <w:r w:rsidR="0044228A">
        <w:rPr>
          <w:i/>
          <w:iCs/>
        </w:rPr>
        <w:t xml:space="preserve"> </w:t>
      </w:r>
      <w:r w:rsidR="00DE696E">
        <w:rPr>
          <w:i/>
          <w:iCs/>
        </w:rPr>
        <w:t xml:space="preserve">final, </w:t>
      </w:r>
      <w:proofErr w:type="spellStart"/>
      <w:r w:rsidR="00DE696E">
        <w:rPr>
          <w:i/>
          <w:iCs/>
        </w:rPr>
        <w:t>data</w:t>
      </w:r>
      <w:proofErr w:type="spellEnd"/>
      <w:r w:rsidR="0044228A">
        <w:rPr>
          <w:i/>
          <w:iCs/>
        </w:rPr>
        <w:t xml:space="preserve"> </w:t>
      </w:r>
      <w:r w:rsidR="0044228A" w:rsidRPr="0044228A">
        <w:t>und</w:t>
      </w:r>
      <w:r w:rsidR="0044228A">
        <w:rPr>
          <w:i/>
          <w:iCs/>
        </w:rPr>
        <w:t xml:space="preserve"> </w:t>
      </w:r>
      <w:proofErr w:type="spellStart"/>
      <w:r w:rsidR="0044228A">
        <w:rPr>
          <w:i/>
          <w:iCs/>
        </w:rPr>
        <w:t>bericht</w:t>
      </w:r>
      <w:proofErr w:type="spellEnd"/>
      <w:r w:rsidR="0044228A">
        <w:rPr>
          <w:i/>
          <w:iCs/>
        </w:rPr>
        <w:t>.</w:t>
      </w:r>
      <w:r w:rsidR="000C5355">
        <w:rPr>
          <w:i/>
          <w:iCs/>
        </w:rPr>
        <w:t xml:space="preserve"> </w:t>
      </w:r>
      <w:r w:rsidR="002007AB">
        <w:t>Im Source-Code</w:t>
      </w:r>
      <w:r w:rsidR="000C5355">
        <w:t>befinden sich</w:t>
      </w:r>
      <w:r w:rsidR="00624AC4">
        <w:t xml:space="preserve"> die Ortner </w:t>
      </w:r>
      <w:r w:rsidR="00624AC4" w:rsidRPr="00EC3A16">
        <w:rPr>
          <w:i/>
          <w:iCs/>
        </w:rPr>
        <w:t>Test</w:t>
      </w:r>
      <w:r w:rsidR="00624AC4">
        <w:t xml:space="preserve"> und </w:t>
      </w:r>
      <w:r w:rsidR="00624AC4" w:rsidRPr="00EC3A16">
        <w:rPr>
          <w:i/>
          <w:iCs/>
        </w:rPr>
        <w:t>Zwischenstände</w:t>
      </w:r>
      <w:r w:rsidR="00881CB0">
        <w:t xml:space="preserve">. Diese sind </w:t>
      </w:r>
      <w:r w:rsidR="009577E7">
        <w:t xml:space="preserve">während des Programmierprozesses entstanden </w:t>
      </w:r>
      <w:r w:rsidR="00881CB0">
        <w:t>und spiegeln die Entwicklung des Projektes wi</w:t>
      </w:r>
      <w:r w:rsidR="00F07B23">
        <w:t>der.</w:t>
      </w:r>
      <w:r w:rsidR="00BB7595">
        <w:t xml:space="preserve"> Ersterer enthalt </w:t>
      </w:r>
      <w:r w:rsidR="003458BC">
        <w:t>alle Skripte, welche zum Testen der Visualisierungen, sowie der Datensätze genutzt wurden</w:t>
      </w:r>
      <w:r w:rsidR="00D02D22">
        <w:t xml:space="preserve">. </w:t>
      </w:r>
      <w:r w:rsidR="00985DF4">
        <w:t xml:space="preserve"> </w:t>
      </w:r>
      <w:r w:rsidR="00002AC9">
        <w:t xml:space="preserve">Diese fanden </w:t>
      </w:r>
      <w:r w:rsidR="006052DF">
        <w:t xml:space="preserve">beispielsweise </w:t>
      </w:r>
      <w:r w:rsidR="00002AC9">
        <w:t xml:space="preserve">Verwendung </w:t>
      </w:r>
      <w:r w:rsidR="00A85AC2">
        <w:t>bei Testversuchen des Einlesens von Daten</w:t>
      </w:r>
      <w:r w:rsidR="0082758C">
        <w:t xml:space="preserve">, sowie </w:t>
      </w:r>
      <w:r w:rsidR="003D298A">
        <w:t xml:space="preserve">beim </w:t>
      </w:r>
      <w:r w:rsidR="00680679">
        <w:t xml:space="preserve">Erstanlegen eines Scatterplots. </w:t>
      </w:r>
      <w:r w:rsidR="00511696">
        <w:t xml:space="preserve">Im Ortner </w:t>
      </w:r>
      <w:r w:rsidR="00511696" w:rsidRPr="00EC3A16">
        <w:rPr>
          <w:i/>
          <w:iCs/>
        </w:rPr>
        <w:t>Zwischenstände</w:t>
      </w:r>
      <w:r w:rsidR="00511696">
        <w:t xml:space="preserve"> </w:t>
      </w:r>
      <w:r w:rsidR="009137FE">
        <w:t xml:space="preserve">befinden </w:t>
      </w:r>
      <w:r w:rsidR="006052DF">
        <w:t xml:space="preserve">sich </w:t>
      </w:r>
      <w:r w:rsidR="00C3487B">
        <w:t xml:space="preserve">fertig funktionierende Codes, welche noch keine Ordnung im Code aufweisen. </w:t>
      </w:r>
      <w:r w:rsidR="004B3736">
        <w:t>Im Ortner</w:t>
      </w:r>
      <w:r w:rsidR="005B0BF6">
        <w:t xml:space="preserve"> </w:t>
      </w:r>
      <w:r w:rsidR="005B0BF6" w:rsidRPr="00EC3A16">
        <w:rPr>
          <w:i/>
          <w:iCs/>
        </w:rPr>
        <w:t>final</w:t>
      </w:r>
      <w:r w:rsidR="005B0BF6">
        <w:t xml:space="preserve"> </w:t>
      </w:r>
      <w:r w:rsidR="004B3736">
        <w:t>wurd</w:t>
      </w:r>
      <w:r w:rsidR="00EC3A16">
        <w:t>e</w:t>
      </w:r>
      <w:r w:rsidR="004B3736">
        <w:t xml:space="preserve"> der Code der fertigen Darstellungen abgelegt. </w:t>
      </w:r>
      <w:r w:rsidR="002B03C6">
        <w:t xml:space="preserve"> </w:t>
      </w:r>
      <w:r w:rsidR="006C3AF0">
        <w:t xml:space="preserve">Der </w:t>
      </w:r>
      <w:proofErr w:type="spellStart"/>
      <w:r w:rsidR="006C3AF0" w:rsidRPr="003D298A">
        <w:rPr>
          <w:i/>
          <w:iCs/>
        </w:rPr>
        <w:t>data</w:t>
      </w:r>
      <w:proofErr w:type="spellEnd"/>
      <w:r w:rsidR="003D298A">
        <w:t>-</w:t>
      </w:r>
      <w:r w:rsidR="006C3AF0">
        <w:t xml:space="preserve">Ortner enthält </w:t>
      </w:r>
      <w:r w:rsidR="00A06946">
        <w:t>Quelldaten und Aufbereitete Daten. Unter Quelldaten sind alle Originaldatensätze</w:t>
      </w:r>
      <w:r w:rsidR="00CF33CB">
        <w:t xml:space="preserve"> von </w:t>
      </w:r>
      <w:r w:rsidR="00F7633C">
        <w:t xml:space="preserve">der Website </w:t>
      </w:r>
      <w:proofErr w:type="spellStart"/>
      <w:r w:rsidR="00F7633C">
        <w:rPr>
          <w:i/>
          <w:iCs/>
        </w:rPr>
        <w:t>Kaggle</w:t>
      </w:r>
      <w:proofErr w:type="spellEnd"/>
      <w:r w:rsidR="00A06946">
        <w:t xml:space="preserve"> </w:t>
      </w:r>
      <w:r w:rsidR="00AE3C57">
        <w:t xml:space="preserve">zu verstehen. </w:t>
      </w:r>
      <w:r w:rsidR="005B0BF6">
        <w:t xml:space="preserve"> </w:t>
      </w:r>
      <w:r w:rsidR="007D4F62">
        <w:t>Aufbereitete Daten enthalten alle modifizierten Datensätze</w:t>
      </w:r>
      <w:r w:rsidR="00B10A8F">
        <w:t xml:space="preserve"> als CSV- oder JASON-Dateien. </w:t>
      </w:r>
      <w:r w:rsidR="009B4C09">
        <w:t>Um den Anwen</w:t>
      </w:r>
      <w:r w:rsidR="00523819">
        <w:t xml:space="preserve">der einen leichten Zugriff auf die drei umgesetzten Visualisierungstechniken zu </w:t>
      </w:r>
      <w:r w:rsidR="007A5611">
        <w:t>gewährleisten,</w:t>
      </w:r>
      <w:r w:rsidR="00523819">
        <w:t xml:space="preserve"> </w:t>
      </w:r>
      <w:r w:rsidR="007A5611">
        <w:t xml:space="preserve">wurde eine </w:t>
      </w:r>
      <w:r w:rsidR="00815FFF">
        <w:rPr>
          <w:i/>
          <w:iCs/>
        </w:rPr>
        <w:t>HTML-</w:t>
      </w:r>
      <w:r w:rsidR="00815FFF">
        <w:t>Seite</w:t>
      </w:r>
      <w:r w:rsidR="007A5611">
        <w:t xml:space="preserve"> </w:t>
      </w:r>
      <w:r w:rsidR="00815FFF">
        <w:t xml:space="preserve">erstellt. Diese </w:t>
      </w:r>
      <w:r w:rsidR="00290369">
        <w:t xml:space="preserve">ermöglicht den Aufruf der drei Darstellungen. </w:t>
      </w:r>
      <w:r w:rsidR="00C95A5B">
        <w:t>In der Umsetzung wurde sich</w:t>
      </w:r>
      <w:r w:rsidR="008D44CD">
        <w:t xml:space="preserve"> einer</w:t>
      </w:r>
      <w:r w:rsidR="00C95A5B">
        <w:t xml:space="preserve"> </w:t>
      </w:r>
      <w:r w:rsidR="00C95A5B">
        <w:rPr>
          <w:i/>
          <w:iCs/>
        </w:rPr>
        <w:t xml:space="preserve">index.html </w:t>
      </w:r>
      <w:r w:rsidR="00C95A5B">
        <w:t>Startseite</w:t>
      </w:r>
      <w:r w:rsidR="008D44CD">
        <w:t>. Diese</w:t>
      </w:r>
      <w:r w:rsidR="000D376E">
        <w:t xml:space="preserve"> kann aus dem persönlichen </w:t>
      </w:r>
      <w:proofErr w:type="spellStart"/>
      <w:r w:rsidR="000D376E">
        <w:t>Github</w:t>
      </w:r>
      <w:proofErr w:type="spellEnd"/>
      <w:r w:rsidR="00CA45F4">
        <w:t xml:space="preserve">-Repository eine Website darstellen. </w:t>
      </w:r>
      <w:r w:rsidR="003B7338">
        <w:t xml:space="preserve">Anschließend wurde </w:t>
      </w:r>
      <w:r w:rsidR="00AC50AD">
        <w:t>über de</w:t>
      </w:r>
      <w:r w:rsidR="003B7338">
        <w:t>n</w:t>
      </w:r>
      <w:r w:rsidR="00AC50AD">
        <w:t xml:space="preserve"> Terminalbefehl </w:t>
      </w:r>
      <w:proofErr w:type="spellStart"/>
      <w:r w:rsidR="00AC50AD">
        <w:rPr>
          <w:i/>
          <w:iCs/>
        </w:rPr>
        <w:t>elm</w:t>
      </w:r>
      <w:proofErr w:type="spellEnd"/>
      <w:r w:rsidR="00AC50AD">
        <w:rPr>
          <w:i/>
          <w:iCs/>
        </w:rPr>
        <w:t xml:space="preserve"> </w:t>
      </w:r>
      <w:proofErr w:type="spellStart"/>
      <w:r w:rsidR="000D5A3D">
        <w:rPr>
          <w:i/>
          <w:iCs/>
        </w:rPr>
        <w:t>make</w:t>
      </w:r>
      <w:proofErr w:type="spellEnd"/>
      <w:r w:rsidR="002330CD">
        <w:rPr>
          <w:i/>
          <w:iCs/>
        </w:rPr>
        <w:t xml:space="preserve"> </w:t>
      </w:r>
      <w:r w:rsidR="002330CD">
        <w:t xml:space="preserve">zu jeder Visualisierung eine </w:t>
      </w:r>
      <w:r w:rsidR="002330CD" w:rsidRPr="007D42D6">
        <w:rPr>
          <w:i/>
          <w:iCs/>
        </w:rPr>
        <w:t>HTML-</w:t>
      </w:r>
      <w:r w:rsidR="002330CD">
        <w:t>Seite erstellt.</w:t>
      </w:r>
      <w:r w:rsidR="00087655">
        <w:t xml:space="preserve"> </w:t>
      </w:r>
      <w:r w:rsidR="008A76C4">
        <w:t>Basierend einer</w:t>
      </w:r>
      <w:r w:rsidR="00087655">
        <w:t xml:space="preserve"> entsprechende</w:t>
      </w:r>
      <w:r w:rsidR="008A76C4">
        <w:t>n</w:t>
      </w:r>
      <w:r w:rsidR="00087655">
        <w:t xml:space="preserve"> Vernetzung untereinander</w:t>
      </w:r>
      <w:r w:rsidR="00DC7E61">
        <w:t>, wird eine Interaktion ermöglich. Alle verwendeten</w:t>
      </w:r>
      <w:r w:rsidR="0015140C">
        <w:t xml:space="preserve"> </w:t>
      </w:r>
      <w:r w:rsidR="0015140C" w:rsidRPr="0015140C">
        <w:rPr>
          <w:i/>
          <w:iCs/>
        </w:rPr>
        <w:t>HTML-</w:t>
      </w:r>
      <w:r w:rsidR="0015140C" w:rsidRPr="0015140C">
        <w:t xml:space="preserve">Seiten </w:t>
      </w:r>
      <w:r w:rsidR="0015140C">
        <w:t xml:space="preserve">sind im gleichnamigen Ortner vorzufinden. </w:t>
      </w:r>
    </w:p>
    <w:p w14:paraId="53B30E4A" w14:textId="60B44CC5" w:rsidR="001453E2" w:rsidRDefault="00CF5087" w:rsidP="00262255">
      <w:pPr>
        <w:jc w:val="both"/>
      </w:pPr>
      <w:r>
        <w:t xml:space="preserve">Es folgt eine detaillierte Betrachtung des Quellcodes. </w:t>
      </w:r>
      <w:r w:rsidR="00C206BC">
        <w:t>Um</w:t>
      </w:r>
      <w:r w:rsidR="0031293F">
        <w:t xml:space="preserve"> eine Übersichtlichkeit dessen zu </w:t>
      </w:r>
      <w:r w:rsidR="00654192">
        <w:t>gewährleisten, wurde</w:t>
      </w:r>
      <w:r w:rsidR="0031293F">
        <w:t xml:space="preserve"> </w:t>
      </w:r>
      <w:r w:rsidR="000F48DB">
        <w:t xml:space="preserve">eine einheitliche Struktur des Codes anvisiert. </w:t>
      </w:r>
      <w:r w:rsidR="00FF55A0">
        <w:t xml:space="preserve">Zu Beginn jedes Codes werden alle notwendigen </w:t>
      </w:r>
      <w:r w:rsidR="00E92D66" w:rsidRPr="00D1566A">
        <w:rPr>
          <w:i/>
          <w:iCs/>
        </w:rPr>
        <w:t>Module importier</w:t>
      </w:r>
      <w:r w:rsidR="00581FAC" w:rsidRPr="00D1566A">
        <w:rPr>
          <w:i/>
          <w:iCs/>
        </w:rPr>
        <w:t>t</w:t>
      </w:r>
      <w:r w:rsidR="00581FAC">
        <w:t xml:space="preserve">. </w:t>
      </w:r>
      <w:r w:rsidR="00E224CC">
        <w:t xml:space="preserve">Die Schnittmenge aller drei Visualisierungen bildet in diesem Zusammenhang </w:t>
      </w:r>
      <w:r w:rsidR="00C43522">
        <w:t>der Zugriff auf die Packages „</w:t>
      </w:r>
      <w:proofErr w:type="spellStart"/>
      <w:r w:rsidR="00C43522" w:rsidRPr="007A6EC0">
        <w:rPr>
          <w:i/>
          <w:iCs/>
        </w:rPr>
        <w:t>Html</w:t>
      </w:r>
      <w:proofErr w:type="spellEnd"/>
      <w:r w:rsidR="00C43522">
        <w:t>“ sowie „</w:t>
      </w:r>
      <w:proofErr w:type="spellStart"/>
      <w:r w:rsidR="00C43522">
        <w:t>T</w:t>
      </w:r>
      <w:r w:rsidR="00C43522" w:rsidRPr="007A6EC0">
        <w:rPr>
          <w:i/>
          <w:iCs/>
        </w:rPr>
        <w:t>ypedSVG</w:t>
      </w:r>
      <w:proofErr w:type="spellEnd"/>
      <w:r w:rsidR="00C43522">
        <w:t>“.</w:t>
      </w:r>
      <w:r w:rsidR="007A6EC0">
        <w:t xml:space="preserve"> Anschließend folgt die </w:t>
      </w:r>
      <w:r w:rsidR="007A6EC0" w:rsidRPr="007A6EC0">
        <w:rPr>
          <w:i/>
          <w:iCs/>
        </w:rPr>
        <w:t>main</w:t>
      </w:r>
      <w:r w:rsidR="00D1566A">
        <w:rPr>
          <w:i/>
          <w:iCs/>
        </w:rPr>
        <w:t>-</w:t>
      </w:r>
      <w:r w:rsidR="00D1566A">
        <w:t>Funktion</w:t>
      </w:r>
      <w:r w:rsidR="00CC2E7F">
        <w:t>.</w:t>
      </w:r>
      <w:r w:rsidR="00B07CF2">
        <w:t xml:space="preserve"> </w:t>
      </w:r>
      <w:r w:rsidR="00CC2E7F">
        <w:t xml:space="preserve">Diese ermöglicht </w:t>
      </w:r>
      <w:r w:rsidR="00EE4CFF">
        <w:t>eine Datenspeicherung basierend eines Records. Folgend ist die</w:t>
      </w:r>
      <w:r w:rsidR="00D1566A">
        <w:t xml:space="preserve"> Definition </w:t>
      </w:r>
      <w:r w:rsidR="00A35EC9">
        <w:t>der „</w:t>
      </w:r>
      <w:r w:rsidR="00A35EC9" w:rsidRPr="00A35EC9">
        <w:rPr>
          <w:i/>
          <w:iCs/>
        </w:rPr>
        <w:t>type“</w:t>
      </w:r>
      <w:r w:rsidR="00A35EC9">
        <w:t xml:space="preserve"> und </w:t>
      </w:r>
      <w:r w:rsidR="00A35EC9" w:rsidRPr="00A35EC9">
        <w:rPr>
          <w:i/>
          <w:iCs/>
        </w:rPr>
        <w:t>„type alias</w:t>
      </w:r>
      <w:r w:rsidR="00A35EC9">
        <w:t>“</w:t>
      </w:r>
      <w:r w:rsidR="007A77DD">
        <w:t>.</w:t>
      </w:r>
      <w:r w:rsidR="00B07CF2">
        <w:t xml:space="preserve"> </w:t>
      </w:r>
      <w:r w:rsidR="00B40CD9">
        <w:t xml:space="preserve">Im Anschluss </w:t>
      </w:r>
      <w:r w:rsidR="00757900">
        <w:t xml:space="preserve">erfolgt der Prozess der </w:t>
      </w:r>
      <w:r w:rsidR="00757900" w:rsidRPr="003A5102">
        <w:rPr>
          <w:i/>
          <w:iCs/>
        </w:rPr>
        <w:t>Datenbeschaffung</w:t>
      </w:r>
      <w:r w:rsidR="00090C97">
        <w:t xml:space="preserve"> und des Dateneinlesens. </w:t>
      </w:r>
      <w:r w:rsidR="003A5102">
        <w:t xml:space="preserve">Die </w:t>
      </w:r>
      <w:r w:rsidR="003A5102" w:rsidRPr="003A5102">
        <w:rPr>
          <w:i/>
          <w:iCs/>
        </w:rPr>
        <w:t>Initialisierung</w:t>
      </w:r>
      <w:r w:rsidR="003A5102">
        <w:t xml:space="preserve"> bildet die Basis </w:t>
      </w:r>
      <w:r w:rsidR="00754BD2">
        <w:t xml:space="preserve">für das Durchlaufen des </w:t>
      </w:r>
      <w:r w:rsidR="00754BD2" w:rsidRPr="00754BD2">
        <w:rPr>
          <w:i/>
          <w:iCs/>
        </w:rPr>
        <w:t>Decoders</w:t>
      </w:r>
      <w:r w:rsidR="001453E2">
        <w:rPr>
          <w:i/>
          <w:iCs/>
        </w:rPr>
        <w:t>.</w:t>
      </w:r>
      <w:r w:rsidR="005A23DF">
        <w:t xml:space="preserve"> Im weiteren Verlauf werden Funktionen definiert. </w:t>
      </w:r>
      <w:r w:rsidR="00B7741C">
        <w:t>Diese dienen der Datenverarbeitung</w:t>
      </w:r>
      <w:r w:rsidR="00B058BB">
        <w:t xml:space="preserve">, sowie der Darstellung optischer Präferenzen. </w:t>
      </w:r>
      <w:r w:rsidR="007609DF">
        <w:t xml:space="preserve"> </w:t>
      </w:r>
      <w:r w:rsidR="001453E2">
        <w:t xml:space="preserve">Im finalen Block </w:t>
      </w:r>
      <w:r w:rsidR="00C8032D">
        <w:t>werden die Funkt</w:t>
      </w:r>
      <w:r w:rsidR="006B3A9C">
        <w:t xml:space="preserve">ionen </w:t>
      </w:r>
      <w:proofErr w:type="spellStart"/>
      <w:r w:rsidR="006B3A9C" w:rsidRPr="006B3A9C">
        <w:rPr>
          <w:i/>
          <w:iCs/>
        </w:rPr>
        <w:t>subscriptions</w:t>
      </w:r>
      <w:proofErr w:type="spellEnd"/>
      <w:r w:rsidR="00347A39">
        <w:rPr>
          <w:i/>
          <w:iCs/>
        </w:rPr>
        <w:t xml:space="preserve">, </w:t>
      </w:r>
      <w:r w:rsidR="00347A39">
        <w:t xml:space="preserve">gefolgt von dem </w:t>
      </w:r>
      <w:proofErr w:type="spellStart"/>
      <w:r w:rsidR="00347A39">
        <w:rPr>
          <w:i/>
          <w:iCs/>
        </w:rPr>
        <w:t>view</w:t>
      </w:r>
      <w:proofErr w:type="spellEnd"/>
      <w:r w:rsidR="00347A39">
        <w:rPr>
          <w:i/>
          <w:iCs/>
        </w:rPr>
        <w:t xml:space="preserve"> </w:t>
      </w:r>
      <w:r w:rsidR="00347A39">
        <w:t>und</w:t>
      </w:r>
      <w:r w:rsidR="00347A39" w:rsidRPr="00347A39">
        <w:rPr>
          <w:i/>
          <w:iCs/>
        </w:rPr>
        <w:t xml:space="preserve"> update</w:t>
      </w:r>
      <w:r w:rsidR="00347A39">
        <w:t>.</w:t>
      </w:r>
      <w:r w:rsidR="00C04FF3">
        <w:t xml:space="preserve"> Die </w:t>
      </w:r>
      <w:proofErr w:type="spellStart"/>
      <w:r w:rsidR="00C04FF3" w:rsidRPr="00C04FF3">
        <w:rPr>
          <w:i/>
          <w:iCs/>
        </w:rPr>
        <w:t>view</w:t>
      </w:r>
      <w:proofErr w:type="spellEnd"/>
      <w:r w:rsidR="00C04FF3" w:rsidRPr="00C04FF3">
        <w:rPr>
          <w:i/>
          <w:iCs/>
        </w:rPr>
        <w:t xml:space="preserve"> </w:t>
      </w:r>
      <w:r w:rsidR="00C04FF3">
        <w:t>Funktion veranlasst die Darstellung der Visualisierung</w:t>
      </w:r>
      <w:r w:rsidR="0039705E">
        <w:t xml:space="preserve">, das </w:t>
      </w:r>
      <w:proofErr w:type="spellStart"/>
      <w:r w:rsidR="0039705E">
        <w:rPr>
          <w:i/>
          <w:iCs/>
        </w:rPr>
        <w:t>update</w:t>
      </w:r>
      <w:proofErr w:type="spellEnd"/>
      <w:r w:rsidR="0039705E">
        <w:rPr>
          <w:i/>
          <w:iCs/>
        </w:rPr>
        <w:t xml:space="preserve"> </w:t>
      </w:r>
      <w:r w:rsidR="001453E2">
        <w:t>die Veränderung der Achsen entsprechend den hinterlegten Attributausprägungen.</w:t>
      </w:r>
      <w:r w:rsidR="004D726E">
        <w:t xml:space="preserve"> </w:t>
      </w:r>
      <w:r w:rsidR="00B31090">
        <w:t xml:space="preserve">Zur Steigerung der Übersichtlichkeit wurde der Quellcode mit erklärenden Kommentaren versehen. </w:t>
      </w:r>
    </w:p>
    <w:p w14:paraId="14E4EE22" w14:textId="1BD15E32" w:rsidR="00EA7E0D" w:rsidRDefault="003D7D1A" w:rsidP="00262255">
      <w:pPr>
        <w:jc w:val="both"/>
      </w:pPr>
      <w:r>
        <w:t xml:space="preserve">Die informatorische Grundlage für dieses Projekt bilden die Übungen, sowie Vorlesungen des Moduls: </w:t>
      </w:r>
      <w:r w:rsidR="005F5EED">
        <w:t>Information Retrieval und Visualisierung mit Schwerpunkt Information Visualisierung</w:t>
      </w:r>
      <w:r w:rsidR="0073375F">
        <w:t>, ge</w:t>
      </w:r>
      <w:r w:rsidR="000C74EF">
        <w:t>lehrt</w:t>
      </w:r>
      <w:r w:rsidR="0073375F">
        <w:t xml:space="preserve"> von </w:t>
      </w:r>
      <w:r w:rsidR="000C74EF">
        <w:t xml:space="preserve">PD Dr. Alexander </w:t>
      </w:r>
      <w:proofErr w:type="spellStart"/>
      <w:r w:rsidR="000C74EF">
        <w:t>Hinneburg</w:t>
      </w:r>
      <w:proofErr w:type="spellEnd"/>
      <w:r w:rsidR="000C74EF">
        <w:t xml:space="preserve"> an der </w:t>
      </w:r>
      <w:proofErr w:type="gramStart"/>
      <w:r w:rsidR="000C74EF">
        <w:t>Martin-Luther Universität</w:t>
      </w:r>
      <w:proofErr w:type="gramEnd"/>
      <w:r w:rsidR="000C74EF">
        <w:t xml:space="preserve"> Halle-Wittenberg</w:t>
      </w:r>
      <w:r w:rsidR="0073375F">
        <w:t>.</w:t>
      </w:r>
      <w:r w:rsidR="0032486C">
        <w:t xml:space="preserve"> </w:t>
      </w:r>
      <w:sdt>
        <w:sdtPr>
          <w:alias w:val="To edit, see citavi.com/edit"/>
          <w:tag w:val="CitaviPlaceholder#11ecc4e1-b72c-46c8-916a-b7dde1f5c648"/>
          <w:id w:val="-359283872"/>
          <w:placeholder>
            <w:docPart w:val="DefaultPlaceholder_-1854013440"/>
          </w:placeholder>
        </w:sdtPr>
        <w:sdtEndPr/>
        <w:sdtContent>
          <w:r w:rsidR="0032486C">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2EyMzQ1LThiMTYtNGI3Yi04MDMzLWEzMzdjMmRhZTY3NSIsIlJhbmdlTGVuZ3RoIjo0LCJSZWZlcmVuY2VJZCI6ImFmYzQyN2IyLWE1ZmMtNGI2NC1hZThkLTQ2N2IxNDE4YjE1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1c2Vycy5pbmZvcm1hdGlrLnVuaS1oYWxsZS5kZS9+aGlubmVidXIvIiwiVXJpU3RyaW5nIjoiaHR0cHM6Ly91c2Vycy5pbmZvcm1hdGlrLnVuaS1oYWxsZS5kZS9+aGlubmVidXI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}</w:instrText>
          </w:r>
          <w:r w:rsidR="0032486C">
            <w:fldChar w:fldCharType="separate"/>
          </w:r>
          <w:r w:rsidR="00416324">
            <w:t>[15]</w:t>
          </w:r>
          <w:r w:rsidR="0032486C">
            <w:fldChar w:fldCharType="end"/>
          </w:r>
        </w:sdtContent>
      </w:sdt>
      <w:r w:rsidR="00E553C9">
        <w:t xml:space="preserve"> </w:t>
      </w:r>
    </w:p>
    <w:p w14:paraId="134E2746" w14:textId="31511DA2" w:rsidR="00EA7E0D" w:rsidRDefault="009E412C" w:rsidP="00262255">
      <w:pPr>
        <w:jc w:val="both"/>
      </w:pPr>
      <w:r>
        <w:t xml:space="preserve">Die Umsetzung der Baumhierarchie basiert auf den Grundlagen der Übung </w:t>
      </w:r>
      <w:r w:rsidR="00C072B8">
        <w:t>10. Diese bat ein</w:t>
      </w:r>
      <w:r w:rsidR="00DB2DA5">
        <w:t>en</w:t>
      </w:r>
      <w:r w:rsidR="005A472E">
        <w:t xml:space="preserve"> nahezu</w:t>
      </w:r>
      <w:r w:rsidR="00D7122A">
        <w:t xml:space="preserve"> vollständigen Modell</w:t>
      </w:r>
      <w:r w:rsidR="00DB2DA5">
        <w:t xml:space="preserve"> Code für die erste Visualisierungstechnik. </w:t>
      </w:r>
      <w:r w:rsidR="00F8197D">
        <w:t>Entsprechende Abänderungen musste</w:t>
      </w:r>
      <w:r w:rsidR="00920B3E">
        <w:t>n</w:t>
      </w:r>
      <w:r w:rsidR="00F8197D">
        <w:t xml:space="preserve"> </w:t>
      </w:r>
      <w:r w:rsidR="00920B3E">
        <w:t xml:space="preserve">ausschließlich in der Datenbereitstellung vorgenommen werden. </w:t>
      </w:r>
      <w:r w:rsidR="00F703FB">
        <w:t xml:space="preserve">Folglich </w:t>
      </w:r>
      <w:r w:rsidR="00EF22DF">
        <w:t>bedurfte es des Einfügens des Pfades zur JASON-Datei.</w:t>
      </w:r>
      <w:r w:rsidR="006B3D2D">
        <w:t xml:space="preserve"> Entsprechend </w:t>
      </w:r>
      <w:r w:rsidR="001C6F3D">
        <w:t>entsprach</w:t>
      </w:r>
      <w:r w:rsidR="004A5AF8">
        <w:t xml:space="preserve"> das Programmieren des Codes dieser Visualisierungstechnik </w:t>
      </w:r>
      <w:r w:rsidR="001C6F3D">
        <w:t>wenig Herausforderung. Im Gegenzug dessen gestaltete sich die Bereitstellung der Daten als de</w:t>
      </w:r>
      <w:r w:rsidR="008B1D06">
        <w:t>utlich anspruchsvoller und zeitintensiver.</w:t>
      </w:r>
      <w:r w:rsidR="004F3A88">
        <w:t xml:space="preserve"> </w:t>
      </w:r>
      <w:r w:rsidR="002E468E">
        <w:t xml:space="preserve">Ursächlich dafür war die Notwendigkeit der </w:t>
      </w:r>
      <w:r w:rsidR="003D56B6">
        <w:t xml:space="preserve">Umwandlung der CSV-Dateien in ein JASON-Format. </w:t>
      </w:r>
      <w:r w:rsidR="005D15FB">
        <w:t xml:space="preserve">Für diesen Prozess konnte keine zufriedenstellende, automatisierte Lösung gefunden werden. Schlussfolgernd wurde die JASON-Datei manuell </w:t>
      </w:r>
      <w:r w:rsidR="00075D88">
        <w:t xml:space="preserve">in </w:t>
      </w:r>
      <w:r w:rsidR="00075D88" w:rsidRPr="00075D88">
        <w:t xml:space="preserve">Visual Studio Code </w:t>
      </w:r>
      <w:r w:rsidR="005D15FB">
        <w:t xml:space="preserve">angefertigt. </w:t>
      </w:r>
    </w:p>
    <w:p w14:paraId="05B043A2" w14:textId="69E200F9" w:rsidR="00EE4CFF" w:rsidRDefault="00EA7E0D" w:rsidP="00262255">
      <w:pPr>
        <w:jc w:val="both"/>
      </w:pPr>
      <w:r>
        <w:t>Bezüglich der zweiten Visualisierungstechnik sind i</w:t>
      </w:r>
      <w:r w:rsidR="002E3456">
        <w:t xml:space="preserve">nsbesondere sind </w:t>
      </w:r>
      <w:r w:rsidR="00EE60CC">
        <w:t>die erste sowie dritte Übung</w:t>
      </w:r>
      <w:r w:rsidR="002E3456">
        <w:t xml:space="preserve"> von erhöhter Bedeutung. </w:t>
      </w:r>
      <w:r w:rsidR="00D20881">
        <w:t>Diese bedienten die Themen des Scatterplots und dessen Optionen der Interaktionen.</w:t>
      </w:r>
      <w:r w:rsidR="00D72468">
        <w:t xml:space="preserve"> </w:t>
      </w:r>
      <w:r w:rsidR="007368A1">
        <w:t>De</w:t>
      </w:r>
      <w:r w:rsidR="00E96919">
        <w:t xml:space="preserve">r Code für die Darstellung des Scatterplots konnte zu großen Teilen aus Übung </w:t>
      </w:r>
      <w:r w:rsidR="00662563">
        <w:t>eins</w:t>
      </w:r>
      <w:r w:rsidR="00E96919">
        <w:t xml:space="preserve"> entnommen werden. </w:t>
      </w:r>
      <w:r w:rsidR="007A187C">
        <w:t>Der Unterschied zu den Übungen lag im Projekt in der Vera</w:t>
      </w:r>
      <w:r w:rsidR="00D81D6D">
        <w:t xml:space="preserve">rbeitung einer CSV-Datei, welche zuvor importiert werden musste. </w:t>
      </w:r>
      <w:r w:rsidR="00596FB1">
        <w:t>E</w:t>
      </w:r>
      <w:r w:rsidR="00807045">
        <w:t xml:space="preserve">in Beispiel für diesen Prozess konnte Übung 8 entnommen werden. </w:t>
      </w:r>
      <w:r w:rsidR="003631F0">
        <w:t>Dieser entsprang die Vorlage des CSV-Decoders</w:t>
      </w:r>
      <w:r w:rsidR="002D7878">
        <w:t xml:space="preserve">, welche in der Darstellung des Scatterplots, sowie der Paralallen Koordinaten </w:t>
      </w:r>
      <w:r w:rsidR="00E50B02">
        <w:t>voraus</w:t>
      </w:r>
      <w:r w:rsidR="00814044">
        <w:t>gesetzt</w:t>
      </w:r>
      <w:r w:rsidR="00050295">
        <w:t xml:space="preserve"> wurde.</w:t>
      </w:r>
      <w:r w:rsidR="00814044">
        <w:t xml:space="preserve"> Eine identische Übernahme </w:t>
      </w:r>
      <w:r w:rsidR="001E3DF4">
        <w:t xml:space="preserve">war nicht möglich. Vielmehr mussten </w:t>
      </w:r>
      <w:r w:rsidR="00A900FA">
        <w:t xml:space="preserve">die Funktionen entsprechend der Darstellung </w:t>
      </w:r>
      <w:r w:rsidR="00633F45">
        <w:t>u</w:t>
      </w:r>
      <w:r w:rsidR="00187420">
        <w:t xml:space="preserve">m die dazustellenden Werte </w:t>
      </w:r>
      <w:r w:rsidR="00A900FA">
        <w:t xml:space="preserve">erweitert werden. </w:t>
      </w:r>
      <w:r w:rsidR="002E5BCE">
        <w:t xml:space="preserve">Um eine Interaktion für den Anwender zu </w:t>
      </w:r>
      <w:r w:rsidR="00CF1030">
        <w:t>ermöglichen,</w:t>
      </w:r>
      <w:r w:rsidR="002E5BCE">
        <w:t xml:space="preserve"> </w:t>
      </w:r>
      <w:r w:rsidR="00743CDB">
        <w:t>wurde</w:t>
      </w:r>
      <w:r w:rsidR="002449C1">
        <w:t xml:space="preserve"> sich für die Verwendung von Buttons entschieden. </w:t>
      </w:r>
      <w:r w:rsidR="00575061">
        <w:t xml:space="preserve">Durch deren Betätigung </w:t>
      </w:r>
      <w:r w:rsidR="004449BC">
        <w:t>soll</w:t>
      </w:r>
      <w:r w:rsidR="00575061">
        <w:t xml:space="preserve"> eine Veränderung des Attributes an </w:t>
      </w:r>
      <w:r w:rsidR="00A20B8C">
        <w:t>x- oder y-Achse des Scatterplots hervorgerufen</w:t>
      </w:r>
      <w:r w:rsidR="004449BC">
        <w:t xml:space="preserve"> werden</w:t>
      </w:r>
      <w:r w:rsidR="00A20B8C">
        <w:t>.</w:t>
      </w:r>
      <w:r w:rsidR="00E553C9">
        <w:t xml:space="preserve"> Dessen </w:t>
      </w:r>
      <w:r w:rsidR="005C2662">
        <w:t>Realisierung stellte eine Herausforderung dar</w:t>
      </w:r>
      <w:r w:rsidR="001D1876">
        <w:t xml:space="preserve">. </w:t>
      </w:r>
      <w:r w:rsidR="00A52565">
        <w:t xml:space="preserve">Probleme entstanden bei </w:t>
      </w:r>
      <w:r w:rsidR="00481730">
        <w:t xml:space="preserve">Anpassungen der Programmgliederung. </w:t>
      </w:r>
      <w:r w:rsidR="00A20B8C">
        <w:t>Dementsprechend</w:t>
      </w:r>
      <w:r w:rsidR="003E59BE">
        <w:t xml:space="preserve"> </w:t>
      </w:r>
      <w:r w:rsidR="000C4809">
        <w:t>wurden Informationen aus der dritten und achten Übung entnommen</w:t>
      </w:r>
      <w:r w:rsidR="00077200">
        <w:t xml:space="preserve"> und </w:t>
      </w:r>
      <w:r w:rsidR="004449BC">
        <w:t xml:space="preserve">in der Update-Funktion </w:t>
      </w:r>
      <w:r w:rsidR="00345040">
        <w:t>integriert</w:t>
      </w:r>
      <w:r w:rsidR="00077200">
        <w:t xml:space="preserve">. </w:t>
      </w:r>
      <w:r w:rsidR="00014E01">
        <w:t>Ergänzend</w:t>
      </w:r>
      <w:r w:rsidR="00CB05F2">
        <w:t xml:space="preserve"> verhalf die </w:t>
      </w:r>
      <w:r w:rsidR="00822C29" w:rsidRPr="00822C29">
        <w:t>Recherch</w:t>
      </w:r>
      <w:r w:rsidR="00822C29">
        <w:t>e der Elm-Dokumentation zur Umsetzung.</w:t>
      </w:r>
      <w:r w:rsidR="006269B4">
        <w:t xml:space="preserve"> </w:t>
      </w:r>
      <w:sdt>
        <w:sdtPr>
          <w:alias w:val="To edit, see citavi.com/edit"/>
          <w:tag w:val="CitaviPlaceholder#19ba91a3-c6fa-406d-8291-fef4120285e4"/>
          <w:id w:val="-1769142878"/>
          <w:placeholder>
            <w:docPart w:val="DefaultPlaceholder_-1854013440"/>
          </w:placeholder>
        </w:sdtPr>
        <w:sdtEndPr/>
        <w:sdtContent>
          <w:r w:rsidR="006269B4">
            <w:fldChar w:fldCharType="begin"/>
          </w:r>
          <w:r w:rsidR="002A39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Y1YzBlLWY4NTUtNDhlOC04MzkxLWJkNTIzNjA0M2JjOSIsIlJhbmdlTGVuZ3RoIjozLCJSZWZlcmVuY2VJZCI6ImYxOWU0YmRmLTM5ZDEtNGIxZi05OGE2LTg5OTJhOGI2NTcz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lbG0tbGFuZy5vcmcvZG9jcyIsIlVyaVN0cmluZyI6Imh0dHBzOi8vZWxtLWxhbmcub3JnL2RvY3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}</w:instrText>
          </w:r>
          <w:r w:rsidR="006269B4">
            <w:fldChar w:fldCharType="separate"/>
          </w:r>
          <w:r w:rsidR="00416324">
            <w:t>[8]</w:t>
          </w:r>
          <w:r w:rsidR="006269B4">
            <w:fldChar w:fldCharType="end"/>
          </w:r>
        </w:sdtContent>
      </w:sdt>
      <w:r w:rsidR="00822C29">
        <w:t xml:space="preserve"> </w:t>
      </w:r>
      <w:r w:rsidR="00D42242">
        <w:t>Neben Anpassungen der Update-Funktion</w:t>
      </w:r>
      <w:r w:rsidR="00786706">
        <w:t xml:space="preserve"> </w:t>
      </w:r>
      <w:r w:rsidR="00652111">
        <w:t xml:space="preserve">setzt die Umsetzung </w:t>
      </w:r>
      <w:r w:rsidR="00453216">
        <w:t>der gewünschten Aktivität der Buttons weitere Datenverarbeitungen, sowie die</w:t>
      </w:r>
      <w:r w:rsidR="002B0104">
        <w:t xml:space="preserve"> Verknüpfung der Date</w:t>
      </w:r>
      <w:r w:rsidR="008125B2">
        <w:t>n</w:t>
      </w:r>
      <w:r w:rsidR="00453216">
        <w:t xml:space="preserve"> mit den Buttons voraus. Entsprechend</w:t>
      </w:r>
      <w:r w:rsidR="00D34DB6">
        <w:t xml:space="preserve"> fanden unter anderem Anpassungen am CSV-Decoder </w:t>
      </w:r>
      <w:r w:rsidR="00CE6EEE">
        <w:t>statt.</w:t>
      </w:r>
    </w:p>
    <w:p w14:paraId="3702D282" w14:textId="28678B4F" w:rsidR="000C74EF" w:rsidRDefault="00B50652" w:rsidP="00262255">
      <w:pPr>
        <w:jc w:val="both"/>
      </w:pPr>
      <w:r>
        <w:t>Für die Visualisierungstechnik der Parallelelen D</w:t>
      </w:r>
      <w:r w:rsidR="006E75DF">
        <w:t xml:space="preserve">aten wurden Informationen </w:t>
      </w:r>
      <w:r w:rsidR="00E248B8">
        <w:t>der Übung sieben benötigt.</w:t>
      </w:r>
      <w:r w:rsidR="009D58F7">
        <w:t xml:space="preserve"> </w:t>
      </w:r>
      <w:r w:rsidR="00DF23F7">
        <w:t xml:space="preserve">Der Quellcode dieser </w:t>
      </w:r>
      <w:r w:rsidR="00AE78D1">
        <w:t xml:space="preserve">Übung speigelte die Vorlage für die Programmierung der Parallelen Koordinaten wieder. </w:t>
      </w:r>
      <w:r w:rsidR="00B63AE5">
        <w:t xml:space="preserve">Zusätzlich konnten </w:t>
      </w:r>
      <w:r w:rsidR="00DF23F7">
        <w:t xml:space="preserve">gewonnen Erkenntnisse aus </w:t>
      </w:r>
      <w:r w:rsidR="005E77C9">
        <w:t>dem Erstellen des Codes</w:t>
      </w:r>
      <w:r w:rsidR="00DF23F7">
        <w:t xml:space="preserve"> des Scatterplots übernommen werden.</w:t>
      </w:r>
      <w:r w:rsidR="00321A7F">
        <w:t xml:space="preserve"> Beispielsweise fand der CSV-Decoder des Scatterplots Anwendung im Code der Parallelen Koordinaten. </w:t>
      </w:r>
    </w:p>
    <w:p w14:paraId="13295880" w14:textId="57EFE5CA" w:rsidR="002F6E36" w:rsidRPr="00DE46F0" w:rsidRDefault="00CB5BF8" w:rsidP="00262255">
      <w:pPr>
        <w:jc w:val="both"/>
      </w:pPr>
      <w:r>
        <w:t>Zusammenfassend stellt</w:t>
      </w:r>
      <w:r w:rsidR="004001E3">
        <w:t>e rückblickend die Erweiterung des CSV-Decoder</w:t>
      </w:r>
      <w:r w:rsidR="00172481">
        <w:t xml:space="preserve"> die größte Herausforderung dar. </w:t>
      </w:r>
      <w:r w:rsidR="00D527EA">
        <w:t>Dieser musste d</w:t>
      </w:r>
      <w:r w:rsidR="003A6DE3">
        <w:t>ie Anforderung umsetzen</w:t>
      </w:r>
      <w:r w:rsidR="00163FC9">
        <w:t xml:space="preserve"> mehr als</w:t>
      </w:r>
      <w:r w:rsidR="003A6DE3">
        <w:t xml:space="preserve"> vier Spalten simultan verarbeiten zu können.</w:t>
      </w:r>
      <w:r w:rsidR="004001E3">
        <w:t xml:space="preserve"> </w:t>
      </w:r>
      <w:r w:rsidR="00E41B53">
        <w:t>Contra produktiv in diesem Zusammenhan</w:t>
      </w:r>
      <w:r w:rsidR="00812259">
        <w:t>g ist die Eigenschaft, dass Tupel in El</w:t>
      </w:r>
      <w:r w:rsidR="00917510">
        <w:t xml:space="preserve">m maximal drei Items annehmen. Schlussfolgernd musste </w:t>
      </w:r>
      <w:r w:rsidR="00B71DE5">
        <w:t xml:space="preserve">der Decoder neu geschrieben werden. </w:t>
      </w:r>
    </w:p>
    <w:p w14:paraId="62E42623" w14:textId="05CAE2A0" w:rsidR="00DD6EAF" w:rsidRDefault="00DD6EAF" w:rsidP="00262255">
      <w:pPr>
        <w:pStyle w:val="berschrift1"/>
        <w:jc w:val="both"/>
      </w:pPr>
      <w:bookmarkStart w:id="39" w:name="_Toc90487326"/>
      <w:r>
        <w:t>Anwe</w:t>
      </w:r>
      <w:r w:rsidR="00AF4DBA">
        <w:t>n</w:t>
      </w:r>
      <w:r>
        <w:t>dungs</w:t>
      </w:r>
      <w:r w:rsidR="00AF4DBA">
        <w:t>fälle</w:t>
      </w:r>
      <w:bookmarkEnd w:id="39"/>
    </w:p>
    <w:p w14:paraId="72D4A708" w14:textId="60C368E9" w:rsidR="00C90FB8" w:rsidRPr="00C90FB8" w:rsidRDefault="00C4348A" w:rsidP="00262255">
      <w:pPr>
        <w:jc w:val="both"/>
      </w:pPr>
      <w:r>
        <w:t xml:space="preserve">Dieses Kapitel befasst sich mit möglichen </w:t>
      </w:r>
      <w:r w:rsidR="002F511D">
        <w:t>Anwendungsfälle</w:t>
      </w:r>
      <w:r>
        <w:t>n</w:t>
      </w:r>
      <w:r w:rsidR="002F511D">
        <w:t xml:space="preserve"> der drei Visualisierungen </w:t>
      </w:r>
      <w:r w:rsidR="00661A7F">
        <w:t>vorgestellt</w:t>
      </w:r>
      <w:r w:rsidR="002F511D">
        <w:t xml:space="preserve">. </w:t>
      </w:r>
      <w:r w:rsidR="005D68E8">
        <w:t xml:space="preserve">Basierend des gegebenen </w:t>
      </w:r>
      <w:r w:rsidR="003C4128">
        <w:t xml:space="preserve">inhaltlichen Hintergrunds der </w:t>
      </w:r>
      <w:r w:rsidR="00345EBF">
        <w:t>gewünschten Nutzung</w:t>
      </w:r>
      <w:r w:rsidR="00522B27">
        <w:t xml:space="preserve"> der Daten, wird bei der Analyse der Fokus auf </w:t>
      </w:r>
      <w:r w:rsidR="00FF0897">
        <w:t>die Zielgruppe des Data Scientist gelegt. Anwendungsfälle für die</w:t>
      </w:r>
      <w:r w:rsidR="00345EBF">
        <w:t xml:space="preserve"> zwei weiteren</w:t>
      </w:r>
      <w:r w:rsidR="00FF0897">
        <w:t xml:space="preserve"> erwähnten Zielgruppen </w:t>
      </w:r>
      <w:r w:rsidR="00795D34">
        <w:t>werden ausschließlich komprimiert betrachtet.</w:t>
      </w:r>
      <w:r w:rsidR="000D6AB1" w:rsidRPr="000D6AB1">
        <w:t xml:space="preserve"> </w:t>
      </w:r>
      <w:r w:rsidR="000D6AB1">
        <w:t xml:space="preserve">Wie bereits im Kapitel </w:t>
      </w:r>
      <w:r w:rsidR="000D6AB1">
        <w:fldChar w:fldCharType="begin"/>
      </w:r>
      <w:r w:rsidR="000D6AB1">
        <w:instrText xml:space="preserve"> REF _Ref80273977 \r \h </w:instrText>
      </w:r>
      <w:r w:rsidR="00043CE8">
        <w:instrText xml:space="preserve"> \* MERGEFORMAT </w:instrText>
      </w:r>
      <w:r w:rsidR="000D6AB1">
        <w:fldChar w:fldCharType="separate"/>
      </w:r>
      <w:r w:rsidR="000D6AB1">
        <w:t>1.1</w:t>
      </w:r>
      <w:r w:rsidR="000D6AB1">
        <w:fldChar w:fldCharType="end"/>
      </w:r>
      <w:r w:rsidR="000D6AB1">
        <w:t xml:space="preserve"> näher erläutert, ist der Trainingsdatensatzes in Bezug zum maschinellen</w:t>
      </w:r>
      <w:r w:rsidR="00111A45">
        <w:t xml:space="preserve"> Lernen</w:t>
      </w:r>
      <w:r w:rsidR="000D6AB1">
        <w:t xml:space="preserve"> von enormer Bedeutung. </w:t>
      </w:r>
      <w:r w:rsidR="0086074E">
        <w:t>Der Trainingsdatensatz ist ein Datensatz mit Beispielen, die für das Lernen der Muster und Zusammenhänge in den Daten verwendet wird. Die Anpassung der Gewichte des Algorithmus wird über den Trainingsdatensatz antrainier</w:t>
      </w:r>
      <w:r w:rsidR="0015401E">
        <w:t>t</w:t>
      </w:r>
      <w:r w:rsidR="0086074E">
        <w:t>.</w:t>
      </w:r>
      <w:r w:rsidR="0015401E">
        <w:t xml:space="preserve"> Dies bedeutet der Algorithmus lernt aus den Daten. </w:t>
      </w:r>
      <w:r w:rsidR="00484850">
        <w:t xml:space="preserve"> Entsprechend </w:t>
      </w:r>
      <w:r w:rsidR="00D10583">
        <w:t xml:space="preserve">muss der </w:t>
      </w:r>
      <w:r w:rsidR="0033164C">
        <w:t>Trainingsdatensatz</w:t>
      </w:r>
      <w:r w:rsidR="00D10583">
        <w:t xml:space="preserve"> </w:t>
      </w:r>
      <w:proofErr w:type="spellStart"/>
      <w:r w:rsidR="0033164C">
        <w:t>Unverzerrtheit</w:t>
      </w:r>
      <w:proofErr w:type="spellEnd"/>
      <w:r w:rsidR="00843713">
        <w:t xml:space="preserve">, sowie einen ausreichenden Umfang </w:t>
      </w:r>
      <w:r w:rsidR="00004058">
        <w:t xml:space="preserve">aufweisen. </w:t>
      </w:r>
      <w:r w:rsidR="000D6AB1">
        <w:t>Folglich muss</w:t>
      </w:r>
      <w:r w:rsidR="00D10583">
        <w:t xml:space="preserve"> dieser</w:t>
      </w:r>
      <w:r w:rsidR="000D6AB1">
        <w:t xml:space="preserve"> vor</w:t>
      </w:r>
      <w:r w:rsidR="00111A45">
        <w:t xml:space="preserve"> </w:t>
      </w:r>
      <w:r w:rsidR="000D6AB1">
        <w:t>dessen</w:t>
      </w:r>
      <w:r w:rsidR="00111A45">
        <w:t xml:space="preserve"> Verwe</w:t>
      </w:r>
      <w:r w:rsidR="00D10583">
        <w:t>ndung analysiert und evaluiert werden.</w:t>
      </w:r>
      <w:r w:rsidR="000D6AB1">
        <w:t xml:space="preserve"> </w:t>
      </w:r>
      <w:r w:rsidR="00043CE8">
        <w:t xml:space="preserve">Die drei umgesetzten Visualisierungstechniken sollen diesen Prozess erleichtern. Entsprechend </w:t>
      </w:r>
      <w:r w:rsidR="009E6EDA">
        <w:t>wird im Folgenden jede Darstellung den Trainingsdatensatz aus unterschiedlicher Perspektive a</w:t>
      </w:r>
      <w:r w:rsidR="00793D13">
        <w:t xml:space="preserve">nalysieren. </w:t>
      </w:r>
      <w:r w:rsidR="00DA7554" w:rsidRPr="004B2D42">
        <w:rPr>
          <w:color w:val="FF0000"/>
        </w:rPr>
        <w:t xml:space="preserve">Die </w:t>
      </w:r>
      <w:r w:rsidR="00A9570B">
        <w:t>fachspezifische</w:t>
      </w:r>
      <w:r w:rsidR="009B6711">
        <w:t xml:space="preserve"> Bewertung de</w:t>
      </w:r>
      <w:r w:rsidR="00A9570B">
        <w:t>s Datensatzes kann ausschließlich durch einen Spezialisten der Branche ausgeführt</w:t>
      </w:r>
      <w:r w:rsidR="009B6711">
        <w:t xml:space="preserve"> und nicht vom Verfasser dieser Arbeit vorgenommen werden</w:t>
      </w:r>
      <w:r w:rsidR="00A9570B">
        <w:t>.</w:t>
      </w:r>
      <w:r w:rsidR="007E066B">
        <w:t xml:space="preserve"> Die</w:t>
      </w:r>
      <w:r w:rsidR="009A7A55">
        <w:t xml:space="preserve"> Beispiele</w:t>
      </w:r>
      <w:r w:rsidR="007E066B">
        <w:t xml:space="preserve"> stell</w:t>
      </w:r>
      <w:r w:rsidR="007343A9">
        <w:t>en</w:t>
      </w:r>
      <w:r w:rsidR="007E066B">
        <w:t xml:space="preserve"> dieses </w:t>
      </w:r>
      <w:r w:rsidR="007343A9">
        <w:t>V</w:t>
      </w:r>
      <w:r w:rsidR="007E066B">
        <w:t>orgehen</w:t>
      </w:r>
      <w:r w:rsidR="007343A9">
        <w:t xml:space="preserve"> exemplarisch</w:t>
      </w:r>
      <w:r w:rsidR="007E066B">
        <w:t xml:space="preserve"> dar.</w:t>
      </w:r>
    </w:p>
    <w:p w14:paraId="5F2B9289" w14:textId="69B86B01" w:rsidR="00AF4DBA" w:rsidRDefault="00AF4DBA" w:rsidP="00262255">
      <w:pPr>
        <w:pStyle w:val="berschrift2"/>
        <w:jc w:val="both"/>
      </w:pPr>
      <w:bookmarkStart w:id="40" w:name="_Toc90487327"/>
      <w:r>
        <w:t>Anwendung Visualisierung Eins</w:t>
      </w:r>
      <w:bookmarkEnd w:id="40"/>
    </w:p>
    <w:p w14:paraId="03AE9A5D" w14:textId="7941008D" w:rsidR="00BD68A3" w:rsidRDefault="00D50443" w:rsidP="00262255">
      <w:pPr>
        <w:jc w:val="both"/>
      </w:pPr>
      <w:r>
        <w:t>Die Vorteile des Baumdiagrammes sind in zwei wesentlichen Aspekten zu sehen</w:t>
      </w:r>
      <w:r w:rsidR="004A6DF0">
        <w:t xml:space="preserve">. </w:t>
      </w:r>
      <w:r w:rsidR="00EC2F49">
        <w:t xml:space="preserve">Zunächst bietet es dem Data Scientist </w:t>
      </w:r>
      <w:r w:rsidR="005349C2">
        <w:t xml:space="preserve">die Möglichkeit einen anschaulichen Überblick über </w:t>
      </w:r>
      <w:r w:rsidR="0024681B">
        <w:t>die verfügbaren Marken der Gebrauchtwagen, sowie deren Modell</w:t>
      </w:r>
      <w:r w:rsidR="006E5F57">
        <w:t>vielfalt</w:t>
      </w:r>
      <w:r w:rsidR="0024681B">
        <w:t xml:space="preserve"> zu bekommen.</w:t>
      </w:r>
      <w:r w:rsidR="00E27508">
        <w:t xml:space="preserve"> </w:t>
      </w:r>
      <w:r w:rsidR="00610ED8">
        <w:t>A</w:t>
      </w:r>
      <w:r w:rsidR="00E27508">
        <w:t>dditional</w:t>
      </w:r>
      <w:r w:rsidR="004A4144">
        <w:t xml:space="preserve"> besteht </w:t>
      </w:r>
      <w:r w:rsidR="00785787">
        <w:t>der</w:t>
      </w:r>
      <w:r w:rsidR="00853572">
        <w:t xml:space="preserve"> Vorteil</w:t>
      </w:r>
      <w:r w:rsidR="002215D2">
        <w:t xml:space="preserve"> </w:t>
      </w:r>
      <w:r w:rsidR="00CA1B07">
        <w:t>der strukturierenden</w:t>
      </w:r>
      <w:r w:rsidR="00AE7411">
        <w:t xml:space="preserve"> Eigenschaft </w:t>
      </w:r>
      <w:r w:rsidR="00833C8F">
        <w:t>der Baumhierarchi</w:t>
      </w:r>
      <w:r w:rsidR="009044DC">
        <w:t xml:space="preserve">e darin, </w:t>
      </w:r>
      <w:r w:rsidR="0003655B">
        <w:t>eine Verteilung</w:t>
      </w:r>
      <w:r w:rsidR="0019480C">
        <w:t xml:space="preserve"> oder </w:t>
      </w:r>
      <w:r w:rsidR="005A7850">
        <w:t>Ungleichverteilung der</w:t>
      </w:r>
      <w:r w:rsidR="0003655B">
        <w:t xml:space="preserve"> Daten erkennen</w:t>
      </w:r>
      <w:r w:rsidR="0019480C">
        <w:t xml:space="preserve"> oder abzuleiten ist</w:t>
      </w:r>
      <w:r w:rsidR="0003655B">
        <w:t xml:space="preserve"> zu können.</w:t>
      </w:r>
      <w:r w:rsidR="000B6144">
        <w:t xml:space="preserve"> </w:t>
      </w:r>
      <w:r w:rsidR="000B6144" w:rsidRPr="007A1858">
        <w:t xml:space="preserve">Wie Absatz </w:t>
      </w:r>
      <w:r w:rsidR="00CA1B07" w:rsidRPr="007A1858">
        <w:fldChar w:fldCharType="begin"/>
      </w:r>
      <w:r w:rsidR="00CA1B07" w:rsidRPr="007A1858">
        <w:instrText xml:space="preserve"> REF _Ref80273977 \r \h </w:instrText>
      </w:r>
      <w:r w:rsidR="0078434E">
        <w:instrText xml:space="preserve"> \* MERGEFORMAT </w:instrText>
      </w:r>
      <w:r w:rsidR="00CA1B07" w:rsidRPr="007A1858">
        <w:fldChar w:fldCharType="separate"/>
      </w:r>
      <w:r w:rsidR="00CA1B07" w:rsidRPr="007A1858">
        <w:t>1.1</w:t>
      </w:r>
      <w:r w:rsidR="00CA1B07" w:rsidRPr="007A1858">
        <w:fldChar w:fldCharType="end"/>
      </w:r>
      <w:r w:rsidR="000B6144" w:rsidRPr="007A1858">
        <w:t xml:space="preserve"> </w:t>
      </w:r>
      <w:r w:rsidR="00AD7E11" w:rsidRPr="007A1858">
        <w:t xml:space="preserve">zu entnehmen, </w:t>
      </w:r>
      <w:r w:rsidR="00DB7F48" w:rsidRPr="007A1858">
        <w:t>ist</w:t>
      </w:r>
      <w:r w:rsidR="00AD7E11" w:rsidRPr="007A1858">
        <w:t xml:space="preserve"> es notwendig,</w:t>
      </w:r>
      <w:r w:rsidR="004132E2" w:rsidRPr="007A1858">
        <w:t xml:space="preserve"> dass alle Marken</w:t>
      </w:r>
      <w:r w:rsidR="00AD7E11" w:rsidRPr="007A1858">
        <w:t>,</w:t>
      </w:r>
      <w:r w:rsidR="004132E2" w:rsidRPr="007A1858">
        <w:t xml:space="preserve"> Modelle und Fahrzeuge in gleicher Qualität als </w:t>
      </w:r>
      <w:r w:rsidR="00FA56FC" w:rsidRPr="007A1858">
        <w:t>D</w:t>
      </w:r>
      <w:r w:rsidR="004132E2" w:rsidRPr="007A1858">
        <w:t>aten verfügbar sind</w:t>
      </w:r>
      <w:r w:rsidR="00DB7F48" w:rsidRPr="007A1858">
        <w:t>,</w:t>
      </w:r>
      <w:r w:rsidR="004132E2" w:rsidRPr="007A1858">
        <w:t xml:space="preserve"> um </w:t>
      </w:r>
      <w:r w:rsidR="00DB7F48" w:rsidRPr="007A1858">
        <w:t xml:space="preserve">eine </w:t>
      </w:r>
      <w:r w:rsidR="000B6144" w:rsidRPr="007A1858">
        <w:t>konsi</w:t>
      </w:r>
      <w:r w:rsidR="00FF7993" w:rsidRPr="007A1858">
        <w:t>s</w:t>
      </w:r>
      <w:r w:rsidR="000B6144" w:rsidRPr="007A1858">
        <w:t xml:space="preserve">tente Datenqualität </w:t>
      </w:r>
      <w:r w:rsidR="00FF7993" w:rsidRPr="007A1858">
        <w:t>der Ergebnisse zu ermöglichen</w:t>
      </w:r>
      <w:r w:rsidR="00FF7993" w:rsidRPr="00664395">
        <w:t>.</w:t>
      </w:r>
      <w:r w:rsidR="007A1858" w:rsidRPr="00664395">
        <w:t xml:space="preserve"> </w:t>
      </w:r>
      <w:r w:rsidR="00664395" w:rsidRPr="00664395">
        <w:t>Da</w:t>
      </w:r>
      <w:r w:rsidR="00237077" w:rsidRPr="00664395">
        <w:t xml:space="preserve"> </w:t>
      </w:r>
      <w:r w:rsidR="00545C21">
        <w:t>auf Basis des Trainingsdatensatzes</w:t>
      </w:r>
      <w:r w:rsidR="00137A65">
        <w:t xml:space="preserve"> die Anpassung der Gewichtung des Algorithmus </w:t>
      </w:r>
      <w:r w:rsidR="005513D1">
        <w:t>erfolgt</w:t>
      </w:r>
      <w:r w:rsidR="006B5721">
        <w:t>.</w:t>
      </w:r>
      <w:r w:rsidR="00124290">
        <w:t xml:space="preserve"> Entsprechend kann ausschließlich</w:t>
      </w:r>
      <w:r w:rsidR="0057171D" w:rsidRPr="000B5D68">
        <w:rPr>
          <w:color w:val="FF0000"/>
        </w:rPr>
        <w:t xml:space="preserve"> </w:t>
      </w:r>
      <w:r w:rsidR="0057171D" w:rsidRPr="00124290">
        <w:t>durc</w:t>
      </w:r>
      <w:r w:rsidR="0057171D">
        <w:t>h eine homogene Gewichtung</w:t>
      </w:r>
      <w:r w:rsidR="00124290">
        <w:t xml:space="preserve"> der Datensätze</w:t>
      </w:r>
      <w:r w:rsidR="0057171D">
        <w:t xml:space="preserve"> eine</w:t>
      </w:r>
      <w:r w:rsidR="000B5D68">
        <w:t xml:space="preserve"> gleichbleibende Qualität der Bewertung er</w:t>
      </w:r>
      <w:r w:rsidR="00124290">
        <w:t>zielt</w:t>
      </w:r>
      <w:r w:rsidR="000B5D68">
        <w:t xml:space="preserve"> werden. </w:t>
      </w:r>
    </w:p>
    <w:p w14:paraId="50CE77C9" w14:textId="77777777" w:rsidR="0080447A" w:rsidRDefault="00E546F6" w:rsidP="00262255">
      <w:pPr>
        <w:jc w:val="both"/>
      </w:pPr>
      <w:r>
        <w:t>Bei</w:t>
      </w:r>
      <w:r w:rsidR="00AA317B">
        <w:t xml:space="preserve"> Betrachtung des Baumdiagrammes wird </w:t>
      </w:r>
      <w:r>
        <w:t>erkenntlich</w:t>
      </w:r>
      <w:r w:rsidR="00AA317B">
        <w:t>, dass eine gleichmäßige Verteilung der Daten nicht vorliegt</w:t>
      </w:r>
      <w:r w:rsidR="000B1571">
        <w:t xml:space="preserve">. </w:t>
      </w:r>
      <w:r w:rsidR="00AA317B">
        <w:t xml:space="preserve"> </w:t>
      </w:r>
      <w:r w:rsidR="007E21B7">
        <w:t>Auf keiner Ebene der</w:t>
      </w:r>
      <w:r w:rsidR="00390977">
        <w:t xml:space="preserve"> Baumhierarchie </w:t>
      </w:r>
      <w:r w:rsidR="00CD2400">
        <w:t>erfüllt der Datensatz diese Voraussetzung.</w:t>
      </w:r>
      <w:r w:rsidR="00FF64E5">
        <w:t xml:space="preserve"> Entsprechend kann eine Ungleichverteilung auf allen Ebenen identifiziert werden.</w:t>
      </w:r>
      <w:r w:rsidR="00E72DDB">
        <w:t xml:space="preserve"> </w:t>
      </w:r>
    </w:p>
    <w:p w14:paraId="705E3A8A" w14:textId="4DBF26BF" w:rsidR="00352D5F" w:rsidRDefault="00416E9B" w:rsidP="00262255">
      <w:pPr>
        <w:jc w:val="both"/>
      </w:pPr>
      <w:r>
        <w:t xml:space="preserve">Zur Verdeutlichung werden im Folgenden </w:t>
      </w:r>
      <w:r w:rsidR="00CB1B6B">
        <w:t xml:space="preserve">Beispiele </w:t>
      </w:r>
      <w:r w:rsidR="00E72DDB">
        <w:t xml:space="preserve">dessen </w:t>
      </w:r>
      <w:r w:rsidR="00CB1B6B">
        <w:t>angeführt</w:t>
      </w:r>
      <w:r w:rsidR="00EC559E">
        <w:t xml:space="preserve">. </w:t>
      </w:r>
      <w:r w:rsidR="00AE387E">
        <w:t xml:space="preserve">In Betrachtung der </w:t>
      </w:r>
      <w:r w:rsidR="00EC559E">
        <w:t xml:space="preserve">Markenebene ist festzustellen, dass </w:t>
      </w:r>
      <w:r w:rsidR="006A07CC">
        <w:t xml:space="preserve">die Marke Bentley </w:t>
      </w:r>
      <w:r w:rsidR="00C1795D">
        <w:t>ausschließlich mit dem Model „</w:t>
      </w:r>
      <w:r w:rsidR="00C1795D" w:rsidRPr="00C1795D">
        <w:t>Bentley Continental</w:t>
      </w:r>
      <w:r w:rsidR="00C1795D">
        <w:t>“</w:t>
      </w:r>
      <w:r w:rsidR="00DA6465">
        <w:t xml:space="preserve"> und diese ausschließlich mit einem Fahrzeug </w:t>
      </w:r>
      <w:r w:rsidR="00C31175">
        <w:t>„</w:t>
      </w:r>
      <w:r w:rsidR="00C31175" w:rsidRPr="00C31175">
        <w:t>Bentley Continental Flying Spur</w:t>
      </w:r>
      <w:r w:rsidR="00C31175">
        <w:t xml:space="preserve">“ </w:t>
      </w:r>
      <w:r w:rsidR="00B63092">
        <w:t>vertreten ist</w:t>
      </w:r>
      <w:r w:rsidR="00155B60">
        <w:t xml:space="preserve">. </w:t>
      </w:r>
      <w:r w:rsidR="00483B26">
        <w:t>Im Gegensatz dazu</w:t>
      </w:r>
      <w:r w:rsidR="002307AA">
        <w:t xml:space="preserve"> kann die Marke Honda </w:t>
      </w:r>
      <w:r w:rsidR="00C0509B">
        <w:t xml:space="preserve">angeführt werden. </w:t>
      </w:r>
      <w:r w:rsidR="00D579C4">
        <w:t xml:space="preserve">Die Marke Honda wird durch </w:t>
      </w:r>
      <w:r w:rsidR="00396469">
        <w:t>elf Modelle re</w:t>
      </w:r>
      <w:r w:rsidR="009633AD">
        <w:t xml:space="preserve">präsentiert, </w:t>
      </w:r>
      <w:r w:rsidR="002479A4">
        <w:t xml:space="preserve">welche insgesamt sechshunderteins Fahrzeuge inkludieren. </w:t>
      </w:r>
      <w:r w:rsidR="00B90ACC">
        <w:t>Äquivalent kann d</w:t>
      </w:r>
      <w:r w:rsidR="00D77E29">
        <w:t xml:space="preserve">ie Marke Jeep </w:t>
      </w:r>
      <w:r w:rsidR="00C67A7E">
        <w:t>genannten werden. Diese wird durch ein Modell „Jeep Compass“</w:t>
      </w:r>
      <w:r w:rsidR="004E7D7C">
        <w:t xml:space="preserve"> vertreten</w:t>
      </w:r>
      <w:r w:rsidR="00C67A7E">
        <w:t xml:space="preserve">, welches </w:t>
      </w:r>
      <w:r w:rsidR="002B5EF7">
        <w:t>mit</w:t>
      </w:r>
      <w:r w:rsidR="004E7D7C">
        <w:t xml:space="preserve"> fünfzehn Fahrzeuge</w:t>
      </w:r>
      <w:r w:rsidR="002B5EF7">
        <w:t xml:space="preserve"> angegeben wird. </w:t>
      </w:r>
      <w:r w:rsidR="00A20728">
        <w:t>Quanti</w:t>
      </w:r>
      <w:r w:rsidR="004B316A">
        <w:t xml:space="preserve">tativ repräsentativer sind Angaben der </w:t>
      </w:r>
      <w:r w:rsidR="0040312B">
        <w:t xml:space="preserve">Marke Hyundai. Diese </w:t>
      </w:r>
      <w:r w:rsidR="0049647A">
        <w:t>wird durch fünfzehn Modelle</w:t>
      </w:r>
      <w:r w:rsidR="00817BB2">
        <w:t>, sowie eintausendeinundfünfzig Fahrzeuge</w:t>
      </w:r>
      <w:r w:rsidR="00C31CE1">
        <w:t xml:space="preserve"> angegeben.</w:t>
      </w:r>
      <w:r w:rsidR="0040312B">
        <w:t xml:space="preserve"> </w:t>
      </w:r>
      <w:r w:rsidR="00C67A7E">
        <w:t xml:space="preserve"> </w:t>
      </w:r>
      <w:r w:rsidR="00095632">
        <w:t>Diese Beispiel</w:t>
      </w:r>
      <w:r w:rsidR="00C31CE1">
        <w:t>e</w:t>
      </w:r>
      <w:r w:rsidR="00095632">
        <w:t xml:space="preserve"> </w:t>
      </w:r>
      <w:r w:rsidR="00C31CE1">
        <w:t>stellen</w:t>
      </w:r>
      <w:r w:rsidR="00095632">
        <w:t xml:space="preserve"> eine Stichprobe</w:t>
      </w:r>
      <w:r w:rsidR="00C31CE1">
        <w:t xml:space="preserve"> dar</w:t>
      </w:r>
      <w:r w:rsidR="00095632">
        <w:t xml:space="preserve"> und </w:t>
      </w:r>
      <w:r w:rsidR="002800BB">
        <w:t>soll</w:t>
      </w:r>
      <w:r w:rsidR="00C31CE1">
        <w:t>en</w:t>
      </w:r>
      <w:r w:rsidR="002800BB">
        <w:t xml:space="preserve"> die</w:t>
      </w:r>
      <w:r w:rsidR="00C31CE1">
        <w:t xml:space="preserve"> vorliegende</w:t>
      </w:r>
      <w:r w:rsidR="002800BB">
        <w:t xml:space="preserve"> Ungleichverteilung verdeutlichen</w:t>
      </w:r>
      <w:r w:rsidR="00724FC7">
        <w:t>.</w:t>
      </w:r>
      <w:r w:rsidR="00352D5F">
        <w:t xml:space="preserve"> In </w:t>
      </w:r>
      <w:r w:rsidR="00352D5F">
        <w:fldChar w:fldCharType="begin"/>
      </w:r>
      <w:r w:rsidR="00352D5F">
        <w:instrText xml:space="preserve"> REF _Ref80618481 \h </w:instrText>
      </w:r>
      <w:r w:rsidR="0078434E">
        <w:instrText xml:space="preserve"> \* MERGEFORMAT </w:instrText>
      </w:r>
      <w:r w:rsidR="00352D5F">
        <w:fldChar w:fldCharType="separate"/>
      </w:r>
      <w:r w:rsidR="00352D5F">
        <w:t xml:space="preserve">Abbildung </w:t>
      </w:r>
      <w:r w:rsidR="00352D5F">
        <w:rPr>
          <w:noProof/>
        </w:rPr>
        <w:t>5</w:t>
      </w:r>
      <w:r w:rsidR="00352D5F">
        <w:fldChar w:fldCharType="end"/>
      </w:r>
      <w:r w:rsidR="00352D5F">
        <w:t xml:space="preserve"> ist ein Ausschnitt der Baumdiagrammes zu sehen. Im </w:t>
      </w:r>
      <w:r w:rsidR="008875A3">
        <w:t xml:space="preserve">Fokus steht die Marke Honda </w:t>
      </w:r>
      <w:r w:rsidR="00C904A2">
        <w:t>mit dem Modell „Honda City“, sowie dessen Vertretung der Fahrzeuge.</w:t>
      </w:r>
    </w:p>
    <w:p w14:paraId="0B06B7B8" w14:textId="6F85A3EE" w:rsidR="00383D88" w:rsidRDefault="00646993" w:rsidP="00262255">
      <w:pPr>
        <w:jc w:val="both"/>
      </w:pPr>
      <w:r>
        <w:t>Zusammenfassend sind</w:t>
      </w:r>
      <w:r w:rsidR="00A5392E">
        <w:t xml:space="preserve"> drei</w:t>
      </w:r>
      <w:r>
        <w:t xml:space="preserve"> Auswirkungen auf die </w:t>
      </w:r>
      <w:r w:rsidR="0034757A">
        <w:t>Validität</w:t>
      </w:r>
      <w:r>
        <w:t xml:space="preserve"> </w:t>
      </w:r>
      <w:r w:rsidR="0034757A">
        <w:t xml:space="preserve">des Datensatzes </w:t>
      </w:r>
      <w:r w:rsidR="00CE45D6">
        <w:t xml:space="preserve">und folglich </w:t>
      </w:r>
      <w:r w:rsidR="002C3594">
        <w:t xml:space="preserve">auf dessen Verwendung für das Onlineportal, </w:t>
      </w:r>
      <w:r w:rsidR="0034757A">
        <w:t>festzustellen.</w:t>
      </w:r>
      <w:r w:rsidR="00A5392E">
        <w:t xml:space="preserve"> Erstens </w:t>
      </w:r>
      <w:r w:rsidR="00CE45D6">
        <w:t xml:space="preserve">sind Modelle und entsprechende Fahrzeuge nicht im Datensatz erhalten, kann </w:t>
      </w:r>
      <w:r w:rsidR="004511AE">
        <w:t xml:space="preserve">für diese keine qualitative Bewertung erfolgen. Zweitens </w:t>
      </w:r>
      <w:r w:rsidR="00D614CD">
        <w:t>wird eine Marke ausschließlich durch ein Modell und ein Fahrzeug repräsentiert</w:t>
      </w:r>
      <w:r w:rsidR="00883420">
        <w:t xml:space="preserve">, </w:t>
      </w:r>
      <w:r w:rsidR="0031311F">
        <w:t xml:space="preserve">bilden diese Werte die einzige Grundlage der qualitativen Bewertung. Folglich ist die Wahrscheinlichkeit </w:t>
      </w:r>
      <w:r w:rsidR="00A5515B">
        <w:t xml:space="preserve">der Verzerrung hoch für diesen Datensatz. Drittens </w:t>
      </w:r>
      <w:r w:rsidR="00EC6239">
        <w:t xml:space="preserve">wenn es das Ziel des Onlineportals sein soll, alle </w:t>
      </w:r>
      <w:r w:rsidR="00877E53">
        <w:t>verfügbaren Automarken zu klassifizieren und zu bewerten</w:t>
      </w:r>
      <w:r w:rsidR="00C94D4A">
        <w:t>,</w:t>
      </w:r>
      <w:r w:rsidR="00877E53">
        <w:t xml:space="preserve"> </w:t>
      </w:r>
      <w:r w:rsidR="006141E5">
        <w:t xml:space="preserve">ist der vorliegende Trainingsdatensatz nicht ausreichend. </w:t>
      </w:r>
    </w:p>
    <w:p w14:paraId="06B0DDFF" w14:textId="41FB0AF3" w:rsidR="00AC5DA9" w:rsidRPr="00533728" w:rsidRDefault="007C4AA8" w:rsidP="00262255">
      <w:pPr>
        <w:jc w:val="both"/>
      </w:pPr>
      <w:r>
        <w:rPr>
          <w:noProof/>
        </w:rPr>
        <w:drawing>
          <wp:inline distT="0" distB="0" distL="0" distR="0" wp14:anchorId="4A829067" wp14:editId="6F4F2D2F">
            <wp:extent cx="5760720" cy="2719705"/>
            <wp:effectExtent l="0" t="0" r="0" b="4445"/>
            <wp:docPr id="234" name="Grafik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2719705"/>
                    </a:xfrm>
                    <a:prstGeom prst="rect">
                      <a:avLst/>
                    </a:prstGeom>
                    <a:noFill/>
                    <a:ln>
                      <a:noFill/>
                    </a:ln>
                  </pic:spPr>
                </pic:pic>
              </a:graphicData>
            </a:graphic>
          </wp:inline>
        </w:drawing>
      </w:r>
    </w:p>
    <w:p w14:paraId="6235364C" w14:textId="5508AE2B" w:rsidR="00F40894" w:rsidRDefault="009566A5" w:rsidP="00262255">
      <w:pPr>
        <w:pStyle w:val="Beschriftung"/>
        <w:jc w:val="both"/>
      </w:pPr>
      <w:bookmarkStart w:id="41" w:name="_Ref90046556"/>
      <w:bookmarkStart w:id="42" w:name="_Ref80618481"/>
      <w:bookmarkStart w:id="43" w:name="_Toc90486484"/>
      <w:r>
        <w:t xml:space="preserve">Abbildung </w:t>
      </w:r>
      <w:r w:rsidR="00DE63C2">
        <w:fldChar w:fldCharType="begin"/>
      </w:r>
      <w:r w:rsidR="00DE63C2">
        <w:instrText xml:space="preserve"> SEQ Abbildung \* ARABIC </w:instrText>
      </w:r>
      <w:r w:rsidR="00DE63C2">
        <w:fldChar w:fldCharType="separate"/>
      </w:r>
      <w:r w:rsidR="00C9078B">
        <w:rPr>
          <w:noProof/>
        </w:rPr>
        <w:t>5</w:t>
      </w:r>
      <w:r w:rsidR="00DE63C2">
        <w:rPr>
          <w:noProof/>
        </w:rPr>
        <w:fldChar w:fldCharType="end"/>
      </w:r>
      <w:bookmarkEnd w:id="42"/>
      <w:r>
        <w:t xml:space="preserve">: </w:t>
      </w:r>
      <w:r w:rsidR="00C94D4A">
        <w:t xml:space="preserve">Ausschnitt aus dem Baumdiagramm </w:t>
      </w:r>
      <w:r w:rsidR="00A15D08">
        <w:t>der Marke Honda</w:t>
      </w:r>
      <w:r>
        <w:t xml:space="preserve"> (Quelle: eigene Darstellung)</w:t>
      </w:r>
      <w:bookmarkEnd w:id="41"/>
      <w:bookmarkEnd w:id="43"/>
    </w:p>
    <w:p w14:paraId="063E904A" w14:textId="3BF70B72" w:rsidR="00AF4DBA" w:rsidRDefault="00AF4DBA" w:rsidP="00262255">
      <w:pPr>
        <w:pStyle w:val="berschrift2"/>
        <w:jc w:val="both"/>
      </w:pPr>
      <w:bookmarkStart w:id="44" w:name="_Toc90487328"/>
      <w:r>
        <w:t>Anwendung Visualisierung Zwei</w:t>
      </w:r>
      <w:bookmarkEnd w:id="44"/>
    </w:p>
    <w:p w14:paraId="250606C2" w14:textId="4DBB99EE" w:rsidR="00856F4F" w:rsidRDefault="00856F4F" w:rsidP="00262255">
      <w:pPr>
        <w:jc w:val="both"/>
      </w:pPr>
      <w:r>
        <w:t xml:space="preserve">Die Zweite Visualisierung dient </w:t>
      </w:r>
      <w:r w:rsidR="007D064D">
        <w:t xml:space="preserve">dem Vergleich zweier Eigenschaften des Gebrauchtwagens. </w:t>
      </w:r>
      <w:r w:rsidR="009D5B3E">
        <w:t xml:space="preserve">Der Website </w:t>
      </w:r>
      <w:r w:rsidR="00032F2E">
        <w:rPr>
          <w:i/>
          <w:iCs/>
        </w:rPr>
        <w:t xml:space="preserve">mobile.de </w:t>
      </w:r>
      <w:r w:rsidR="00032F2E">
        <w:t xml:space="preserve">zu entnehmen, sind die Attribute Preis, Pferdestärken, </w:t>
      </w:r>
      <w:r w:rsidR="00475D86">
        <w:t xml:space="preserve">Baujahr und Kilometerstand, deklarierend </w:t>
      </w:r>
      <w:r w:rsidR="00E33EFA">
        <w:t xml:space="preserve">für den Zustand eines Gebrauchtwagens. </w:t>
      </w:r>
      <w:r w:rsidR="005674AD">
        <w:t>D</w:t>
      </w:r>
      <w:r w:rsidR="0016728C">
        <w:t xml:space="preserve">ie gewünschte Verwendung des Trainingsdatensatzes </w:t>
      </w:r>
      <w:r w:rsidR="005674AD">
        <w:t xml:space="preserve">ist </w:t>
      </w:r>
      <w:r w:rsidR="003E7A63">
        <w:t>für ein Onlineportal</w:t>
      </w:r>
      <w:r w:rsidR="00087A0E">
        <w:t xml:space="preserve"> vorgesehen</w:t>
      </w:r>
      <w:r w:rsidR="005674AD">
        <w:t xml:space="preserve">. Dieses soll Gebrauchtwagen anhand von Attributen preislich validieren. Entsprechend </w:t>
      </w:r>
      <w:r w:rsidR="00124CDA">
        <w:t>könne</w:t>
      </w:r>
      <w:r w:rsidR="00DE77B8">
        <w:t>n</w:t>
      </w:r>
      <w:r w:rsidR="00124CDA">
        <w:t xml:space="preserve"> Prallelen zur Funktion von </w:t>
      </w:r>
      <w:r w:rsidR="00124CDA" w:rsidRPr="00124CDA">
        <w:rPr>
          <w:i/>
          <w:iCs/>
        </w:rPr>
        <w:t>mobile.de</w:t>
      </w:r>
      <w:r w:rsidR="00124CDA">
        <w:rPr>
          <w:i/>
          <w:iCs/>
        </w:rPr>
        <w:t xml:space="preserve"> </w:t>
      </w:r>
      <w:r w:rsidR="00124CDA">
        <w:t>gezogen werden</w:t>
      </w:r>
      <w:r w:rsidR="00430016">
        <w:t xml:space="preserve">. </w:t>
      </w:r>
      <w:r w:rsidR="00DE3472">
        <w:t>Demzufolge</w:t>
      </w:r>
      <w:r w:rsidR="00430016">
        <w:t xml:space="preserve"> w</w:t>
      </w:r>
      <w:r w:rsidR="00D91425">
        <w:t xml:space="preserve">erden die genannten Attribute in der Betrachtung fokussiert. </w:t>
      </w:r>
      <w:r w:rsidR="006E7312">
        <w:t xml:space="preserve">Ziel </w:t>
      </w:r>
      <w:r w:rsidR="001E64B9">
        <w:t>ist es mögliche Ausreißer, sowie Fahrzeug</w:t>
      </w:r>
      <w:r w:rsidR="00D46333">
        <w:t>e</w:t>
      </w:r>
      <w:r w:rsidR="001E64B9">
        <w:t xml:space="preserve"> mit </w:t>
      </w:r>
      <w:r w:rsidR="00D46333">
        <w:t>auffälligen Werten zu identifizieren. Diese</w:t>
      </w:r>
      <w:r w:rsidR="00EA4981">
        <w:t>n bedarf es eine</w:t>
      </w:r>
      <w:r w:rsidR="004243FC">
        <w:t>r</w:t>
      </w:r>
      <w:r w:rsidR="00EA4981">
        <w:t xml:space="preserve"> intensiviere</w:t>
      </w:r>
      <w:r w:rsidR="004243FC">
        <w:t>n</w:t>
      </w:r>
      <w:r w:rsidR="00EA4981">
        <w:t xml:space="preserve"> Betrachtung</w:t>
      </w:r>
      <w:r w:rsidR="00AA5572">
        <w:t xml:space="preserve">, da eine mögliche Verzerrung des Trainingsdatensatzes nicht ausgeschlossen werden kann. </w:t>
      </w:r>
    </w:p>
    <w:p w14:paraId="77C8EB15" w14:textId="18B9CD95" w:rsidR="00321F34" w:rsidRDefault="000B35D2" w:rsidP="00262255">
      <w:pPr>
        <w:jc w:val="both"/>
      </w:pPr>
      <w:r>
        <w:t>Bei Gegenüberstellung der vier genannten Attribut</w:t>
      </w:r>
      <w:r w:rsidR="00525582">
        <w:t xml:space="preserve">e </w:t>
      </w:r>
      <w:r w:rsidR="00A74B49">
        <w:t>zeigten</w:t>
      </w:r>
      <w:r w:rsidR="0078434E">
        <w:t xml:space="preserve"> zwei Datensätze Auffälligkeiten. </w:t>
      </w:r>
      <w:r w:rsidR="00AF694E">
        <w:t xml:space="preserve">In </w:t>
      </w:r>
      <w:r w:rsidR="00AF694E">
        <w:fldChar w:fldCharType="begin"/>
      </w:r>
      <w:r w:rsidR="00AF694E">
        <w:instrText xml:space="preserve"> REF _Ref80620466 \h </w:instrText>
      </w:r>
      <w:r w:rsidR="00E81C12">
        <w:instrText xml:space="preserve"> \* MERGEFORMAT </w:instrText>
      </w:r>
      <w:r w:rsidR="00DE63C2">
        <w:fldChar w:fldCharType="separate"/>
      </w:r>
      <w:r w:rsidR="00AF694E">
        <w:fldChar w:fldCharType="end"/>
      </w:r>
      <w:r w:rsidR="00AF694E">
        <w:fldChar w:fldCharType="begin"/>
      </w:r>
      <w:r w:rsidR="00AF694E">
        <w:instrText xml:space="preserve"> REF _Ref80620471 \h </w:instrText>
      </w:r>
      <w:r w:rsidR="00E81C12">
        <w:instrText xml:space="preserve"> \* MERGEFORMAT </w:instrText>
      </w:r>
      <w:r w:rsidR="00AF694E">
        <w:fldChar w:fldCharType="separate"/>
      </w:r>
      <w:r w:rsidR="00AF694E">
        <w:t xml:space="preserve">Abbildung </w:t>
      </w:r>
      <w:r w:rsidR="00AF694E">
        <w:rPr>
          <w:noProof/>
        </w:rPr>
        <w:t>6</w:t>
      </w:r>
      <w:r w:rsidR="00AF694E">
        <w:fldChar w:fldCharType="end"/>
      </w:r>
      <w:r w:rsidR="00AF694E">
        <w:t xml:space="preserve"> </w:t>
      </w:r>
      <w:r w:rsidR="00921CEB">
        <w:t xml:space="preserve">und </w:t>
      </w:r>
      <w:r w:rsidR="00921CEB">
        <w:fldChar w:fldCharType="begin"/>
      </w:r>
      <w:r w:rsidR="00921CEB">
        <w:instrText xml:space="preserve"> REF _Ref80622873 \h </w:instrText>
      </w:r>
      <w:r w:rsidR="00E81C12">
        <w:instrText xml:space="preserve"> \* MERGEFORMAT </w:instrText>
      </w:r>
      <w:r w:rsidR="00921CEB">
        <w:fldChar w:fldCharType="separate"/>
      </w:r>
      <w:r w:rsidR="00921CEB">
        <w:t xml:space="preserve">Abbildung </w:t>
      </w:r>
      <w:r w:rsidR="00921CEB">
        <w:rPr>
          <w:noProof/>
        </w:rPr>
        <w:t>7</w:t>
      </w:r>
      <w:r w:rsidR="00921CEB">
        <w:fldChar w:fldCharType="end"/>
      </w:r>
      <w:r w:rsidR="00921CEB">
        <w:t xml:space="preserve"> </w:t>
      </w:r>
      <w:r w:rsidR="009B5ABD">
        <w:t>sind die</w:t>
      </w:r>
      <w:r w:rsidR="00921CEB">
        <w:t xml:space="preserve"> Vergleich</w:t>
      </w:r>
      <w:r w:rsidR="009B5ABD">
        <w:t>e</w:t>
      </w:r>
      <w:r w:rsidR="00921CEB">
        <w:t xml:space="preserve"> der Eigenschaften Preis in Euro</w:t>
      </w:r>
      <w:r w:rsidR="009B5ABD">
        <w:t xml:space="preserve"> und Kilometerstand, sowie Pferdestärken </w:t>
      </w:r>
      <w:r w:rsidR="00BA0234">
        <w:t xml:space="preserve">und Kilometerstand abgebildet. </w:t>
      </w:r>
      <w:r w:rsidR="00383294">
        <w:t xml:space="preserve">Aus beiden Zusammenhängen </w:t>
      </w:r>
      <w:r w:rsidR="00E1088D">
        <w:t xml:space="preserve">kann jeweils </w:t>
      </w:r>
      <w:r w:rsidR="00383294">
        <w:t xml:space="preserve">Datensatz des </w:t>
      </w:r>
      <w:r w:rsidR="00935D4B">
        <w:t xml:space="preserve">Fahrzeugs </w:t>
      </w:r>
      <w:r w:rsidR="00935D4B" w:rsidRPr="00935D4B">
        <w:rPr>
          <w:i/>
          <w:iCs/>
        </w:rPr>
        <w:t>BMW X5 xDrive 30d M Sport</w:t>
      </w:r>
      <w:r w:rsidR="00935D4B">
        <w:rPr>
          <w:i/>
          <w:iCs/>
        </w:rPr>
        <w:t xml:space="preserve"> </w:t>
      </w:r>
      <w:r w:rsidR="00935D4B">
        <w:t>mit der ID</w:t>
      </w:r>
      <w:r w:rsidR="0033334D">
        <w:t xml:space="preserve"> </w:t>
      </w:r>
      <w:r w:rsidR="0033334D" w:rsidRPr="0033334D">
        <w:t>129456</w:t>
      </w:r>
      <w:r w:rsidR="00E1088D">
        <w:t xml:space="preserve"> </w:t>
      </w:r>
      <w:r w:rsidR="00115D90">
        <w:t xml:space="preserve">als Ausreißer identifiziert werden. Ausschlaggebend </w:t>
      </w:r>
      <w:r w:rsidR="005F4B4A">
        <w:t xml:space="preserve">dafür ist der Wert des Kilometerstandes. </w:t>
      </w:r>
      <w:r w:rsidR="004715F8">
        <w:t xml:space="preserve">Dieser liegt bei </w:t>
      </w:r>
      <w:r w:rsidR="004715F8" w:rsidRPr="004715F8">
        <w:t>6</w:t>
      </w:r>
      <w:r w:rsidR="004715F8">
        <w:t>.</w:t>
      </w:r>
      <w:r w:rsidR="004715F8" w:rsidRPr="004715F8">
        <w:t>500</w:t>
      </w:r>
      <w:r w:rsidR="004715F8">
        <w:t>.</w:t>
      </w:r>
      <w:r w:rsidR="004715F8" w:rsidRPr="004715F8">
        <w:t>000</w:t>
      </w:r>
      <w:r w:rsidR="00FB627D">
        <w:t xml:space="preserve"> </w:t>
      </w:r>
      <w:r w:rsidR="004715F8">
        <w:t>km.</w:t>
      </w:r>
      <w:r w:rsidR="00FB627D">
        <w:t xml:space="preserve"> </w:t>
      </w:r>
      <w:r w:rsidR="009362DE">
        <w:t xml:space="preserve">Folglich muss dieser Wert analysiert werden. Zunächst </w:t>
      </w:r>
      <w:r w:rsidR="0060175D">
        <w:t xml:space="preserve">wurde der Fehler </w:t>
      </w:r>
      <w:r w:rsidR="00AA263A">
        <w:t>bei der Datenübernahme</w:t>
      </w:r>
      <w:r w:rsidR="0060175D">
        <w:t xml:space="preserve"> </w:t>
      </w:r>
      <w:r w:rsidR="00FE56FF">
        <w:t xml:space="preserve">ausgeschlossen. </w:t>
      </w:r>
      <w:r w:rsidR="006837C0">
        <w:t>Die Datengrundlage</w:t>
      </w:r>
      <w:r w:rsidR="006D2309">
        <w:t xml:space="preserve">, dass </w:t>
      </w:r>
      <w:r w:rsidR="00C31B68">
        <w:t>ein BMW</w:t>
      </w:r>
      <w:r w:rsidR="006D2309" w:rsidRPr="00935D4B">
        <w:rPr>
          <w:i/>
          <w:iCs/>
        </w:rPr>
        <w:t xml:space="preserve"> X5 xDrive 30d M Sport</w:t>
      </w:r>
      <w:r w:rsidR="001A55B7">
        <w:rPr>
          <w:i/>
          <w:iCs/>
        </w:rPr>
        <w:t xml:space="preserve">, Baujahr 2017, </w:t>
      </w:r>
      <w:r w:rsidR="001A55B7">
        <w:t xml:space="preserve">einen Kilometerstand von </w:t>
      </w:r>
      <w:r w:rsidR="001A55B7" w:rsidRPr="004715F8">
        <w:t>6</w:t>
      </w:r>
      <w:r w:rsidR="001A55B7">
        <w:t>.</w:t>
      </w:r>
      <w:r w:rsidR="001A55B7" w:rsidRPr="004715F8">
        <w:t>500</w:t>
      </w:r>
      <w:r w:rsidR="001A55B7">
        <w:t>.</w:t>
      </w:r>
      <w:r w:rsidR="001A55B7" w:rsidRPr="004715F8">
        <w:t>000</w:t>
      </w:r>
      <w:r w:rsidR="001A55B7">
        <w:t>km vorweist</w:t>
      </w:r>
      <w:r w:rsidR="006B031A">
        <w:t xml:space="preserve">, wird </w:t>
      </w:r>
      <w:r w:rsidR="006837C0">
        <w:t xml:space="preserve">als Extremfall eingestuft. </w:t>
      </w:r>
      <w:r w:rsidR="0018732A">
        <w:t>Die Annahme, dass ein Fahrzeug dieses Models einen Kilometerstand von 6.500.000 km erreichen kann, wird als unwahrscheinlich angesehen. Ents</w:t>
      </w:r>
      <w:r w:rsidR="00AD134C">
        <w:t xml:space="preserve">prechend kann dieser Datensatz eine Verzerrung des Trainingsdatensatzes begünstigen. </w:t>
      </w:r>
      <w:r w:rsidR="00B31430">
        <w:t xml:space="preserve">Folglich wird der Ausschluss aus dem Datensatz empfohlen. </w:t>
      </w:r>
    </w:p>
    <w:p w14:paraId="63FC96FB" w14:textId="6D01D249" w:rsidR="00571B2E" w:rsidRPr="00321F34" w:rsidRDefault="00571B2E" w:rsidP="00262255">
      <w:pPr>
        <w:jc w:val="both"/>
      </w:pPr>
      <w:r>
        <w:rPr>
          <w:noProof/>
        </w:rPr>
        <w:drawing>
          <wp:inline distT="0" distB="0" distL="0" distR="0" wp14:anchorId="15D3495E" wp14:editId="251F8AC6">
            <wp:extent cx="5761976" cy="2798466"/>
            <wp:effectExtent l="0" t="0" r="0" b="1905"/>
            <wp:docPr id="225" name="Grafik 225"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isch enthält.&#10;&#10;Automatisch generierte Beschreibu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9084" cy="2811632"/>
                    </a:xfrm>
                    <a:prstGeom prst="rect">
                      <a:avLst/>
                    </a:prstGeom>
                    <a:noFill/>
                    <a:ln>
                      <a:noFill/>
                    </a:ln>
                  </pic:spPr>
                </pic:pic>
              </a:graphicData>
            </a:graphic>
          </wp:inline>
        </w:drawing>
      </w:r>
    </w:p>
    <w:p w14:paraId="780AE704" w14:textId="1252ACEE" w:rsidR="00175D79" w:rsidRDefault="00950086" w:rsidP="00262255">
      <w:pPr>
        <w:pStyle w:val="Beschriftung"/>
        <w:jc w:val="both"/>
      </w:pPr>
      <w:bookmarkStart w:id="45" w:name="_Ref80620466"/>
      <w:bookmarkStart w:id="46" w:name="_Ref80620471"/>
      <w:bookmarkStart w:id="47" w:name="_Toc90486485"/>
      <w:r>
        <w:t xml:space="preserve">Abbildung </w:t>
      </w:r>
      <w:r w:rsidR="00DE63C2">
        <w:fldChar w:fldCharType="begin"/>
      </w:r>
      <w:r w:rsidR="00DE63C2">
        <w:instrText xml:space="preserve"> SEQ Abbildung \* ARABIC </w:instrText>
      </w:r>
      <w:r w:rsidR="00DE63C2">
        <w:fldChar w:fldCharType="separate"/>
      </w:r>
      <w:r w:rsidR="00C9078B">
        <w:rPr>
          <w:noProof/>
        </w:rPr>
        <w:t>6</w:t>
      </w:r>
      <w:r w:rsidR="00DE63C2">
        <w:rPr>
          <w:noProof/>
        </w:rPr>
        <w:fldChar w:fldCharType="end"/>
      </w:r>
      <w:bookmarkEnd w:id="46"/>
      <w:r>
        <w:t xml:space="preserve">: Gegenüberstellung der Eigenschaften </w:t>
      </w:r>
      <w:r w:rsidR="001B1B37">
        <w:t>Preis in Euro und Kilometerstand mittels eines Scatterplots</w:t>
      </w:r>
      <w:r w:rsidR="00A22B3E">
        <w:t xml:space="preserve"> </w:t>
      </w:r>
      <w:r w:rsidR="008F7E87">
        <w:t xml:space="preserve">(Quelle: </w:t>
      </w:r>
      <w:r w:rsidR="00147E18">
        <w:t>e</w:t>
      </w:r>
      <w:r w:rsidR="008F7E87">
        <w:t>igene Darstellung)</w:t>
      </w:r>
      <w:bookmarkEnd w:id="45"/>
      <w:bookmarkEnd w:id="47"/>
    </w:p>
    <w:p w14:paraId="0FDA2A68" w14:textId="6509F23B" w:rsidR="00AD10EB" w:rsidRDefault="00A22B3E" w:rsidP="00262255">
      <w:pPr>
        <w:jc w:val="both"/>
      </w:pPr>
      <w:r>
        <w:t xml:space="preserve">Im Zuge der Gegenüberstellung </w:t>
      </w:r>
      <w:r w:rsidR="0028548D">
        <w:t xml:space="preserve">der Eigenschaften Preis in Euro </w:t>
      </w:r>
      <w:r w:rsidR="0025133D">
        <w:t xml:space="preserve">und Baujahr </w:t>
      </w:r>
      <w:r w:rsidR="00E41A81">
        <w:t xml:space="preserve">erwies sich der Datensatz des Fahrzeugs </w:t>
      </w:r>
      <w:r w:rsidR="003944C1" w:rsidRPr="003944C1">
        <w:rPr>
          <w:i/>
          <w:iCs/>
        </w:rPr>
        <w:t>Land Rover Range Rover 3.0 Diesel LWB Vogue</w:t>
      </w:r>
      <w:r w:rsidR="00392D19">
        <w:rPr>
          <w:i/>
          <w:iCs/>
        </w:rPr>
        <w:t xml:space="preserve"> </w:t>
      </w:r>
      <w:r w:rsidR="00392D19">
        <w:t xml:space="preserve">mit der ID </w:t>
      </w:r>
      <w:r w:rsidR="00392D19" w:rsidRPr="00392D19">
        <w:t>131154</w:t>
      </w:r>
      <w:r w:rsidR="000468AF">
        <w:t xml:space="preserve"> als auffällig. Dieser Zusammenhang kann </w:t>
      </w:r>
      <w:r w:rsidR="0036001E">
        <w:rPr>
          <w:color w:val="FF0000"/>
        </w:rPr>
        <w:fldChar w:fldCharType="begin"/>
      </w:r>
      <w:r w:rsidR="0036001E">
        <w:instrText xml:space="preserve"> REF _Ref90141641 \h </w:instrText>
      </w:r>
      <w:r w:rsidR="00185DCF">
        <w:rPr>
          <w:color w:val="FF0000"/>
        </w:rPr>
        <w:instrText xml:space="preserve"> \* MERGEFORMAT </w:instrText>
      </w:r>
      <w:r w:rsidR="0036001E">
        <w:rPr>
          <w:color w:val="FF0000"/>
        </w:rPr>
      </w:r>
      <w:r w:rsidR="0036001E">
        <w:rPr>
          <w:color w:val="FF0000"/>
        </w:rPr>
        <w:fldChar w:fldCharType="separate"/>
      </w:r>
      <w:r w:rsidR="0036001E">
        <w:t xml:space="preserve">Abbildung </w:t>
      </w:r>
      <w:r w:rsidR="0036001E">
        <w:rPr>
          <w:noProof/>
        </w:rPr>
        <w:t>8</w:t>
      </w:r>
      <w:r w:rsidR="0036001E">
        <w:rPr>
          <w:color w:val="FF0000"/>
        </w:rPr>
        <w:fldChar w:fldCharType="end"/>
      </w:r>
      <w:r w:rsidR="0036001E">
        <w:rPr>
          <w:color w:val="FF0000"/>
        </w:rPr>
        <w:t xml:space="preserve"> </w:t>
      </w:r>
      <w:r w:rsidR="00110556">
        <w:t xml:space="preserve">entnommen werden. </w:t>
      </w:r>
      <w:r w:rsidR="00AA2421">
        <w:t xml:space="preserve">Der Punkt des genannten Fahrzeugs </w:t>
      </w:r>
      <w:r w:rsidR="00C80D51">
        <w:t xml:space="preserve">liegt deutlich </w:t>
      </w:r>
      <w:r w:rsidR="00E81C12">
        <w:t>über de</w:t>
      </w:r>
      <w:r w:rsidR="00B06CC8">
        <w:t>r</w:t>
      </w:r>
      <w:r w:rsidR="00E81C12">
        <w:t xml:space="preserve"> Punkt</w:t>
      </w:r>
      <w:r w:rsidR="00B06CC8">
        <w:t>wolke</w:t>
      </w:r>
      <w:r w:rsidR="00E81C12">
        <w:t xml:space="preserve"> des restlichen Trainingsdatensatzes.</w:t>
      </w:r>
      <w:r w:rsidR="00B06CC8">
        <w:t xml:space="preserve"> Die Ursache dafür kann </w:t>
      </w:r>
      <w:r w:rsidR="00FD3375">
        <w:t>dem überdurchschnittlich hohen Wert</w:t>
      </w:r>
      <w:r w:rsidR="009C5D37">
        <w:t xml:space="preserve"> des Preises in Euro unterstellt werden. </w:t>
      </w:r>
      <w:r w:rsidR="00E81C12">
        <w:t xml:space="preserve"> </w:t>
      </w:r>
      <w:r w:rsidR="0021265D">
        <w:t xml:space="preserve">Um </w:t>
      </w:r>
      <w:r w:rsidR="00171E71">
        <w:t xml:space="preserve">das entsprechende Preis-Leistungsverhältnis überprüfen zu können, wird der Rat eines Fachpartners empfohlen. </w:t>
      </w:r>
      <w:r w:rsidR="00E24834">
        <w:t xml:space="preserve">Ausschließlich </w:t>
      </w:r>
      <w:r w:rsidR="00094619">
        <w:t xml:space="preserve">über die Sicherstellung des gerechtfertigten Preises des </w:t>
      </w:r>
      <w:r w:rsidR="00E37346">
        <w:t xml:space="preserve">genannten Objektes, kann eine Verzerrung </w:t>
      </w:r>
      <w:r w:rsidR="00F40F17">
        <w:t xml:space="preserve">des Trainingsdatensatzes ausgeschlossen werden. </w:t>
      </w:r>
    </w:p>
    <w:p w14:paraId="165FAE12" w14:textId="77777777" w:rsidR="00AD10EB" w:rsidRDefault="00AD10EB" w:rsidP="00262255">
      <w:pPr>
        <w:jc w:val="both"/>
      </w:pPr>
    </w:p>
    <w:p w14:paraId="17C585F3" w14:textId="3A62E807" w:rsidR="00AD10EB" w:rsidRPr="002C5C76" w:rsidRDefault="00AD10EB" w:rsidP="00262255">
      <w:pPr>
        <w:jc w:val="both"/>
      </w:pPr>
    </w:p>
    <w:p w14:paraId="70F4DD09" w14:textId="77777777" w:rsidR="00571B2E" w:rsidRDefault="00571B2E" w:rsidP="00262255">
      <w:pPr>
        <w:pStyle w:val="Beschriftung"/>
        <w:jc w:val="both"/>
      </w:pPr>
      <w:bookmarkStart w:id="48" w:name="_Ref80622873"/>
    </w:p>
    <w:p w14:paraId="6746F81F" w14:textId="53E1CD24" w:rsidR="00571B2E" w:rsidRDefault="00571B2E" w:rsidP="00262255">
      <w:pPr>
        <w:pStyle w:val="Beschriftung"/>
        <w:jc w:val="both"/>
      </w:pPr>
      <w:r>
        <w:rPr>
          <w:noProof/>
        </w:rPr>
        <w:drawing>
          <wp:inline distT="0" distB="0" distL="0" distR="0" wp14:anchorId="0F6C7738" wp14:editId="1887C495">
            <wp:extent cx="5537030" cy="2705100"/>
            <wp:effectExtent l="0" t="0" r="6985" b="0"/>
            <wp:docPr id="226" name="Grafik 22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p w14:paraId="571E693E" w14:textId="6AF64F45" w:rsidR="001B1B37" w:rsidRDefault="001B1B37" w:rsidP="00262255">
      <w:pPr>
        <w:pStyle w:val="Beschriftung"/>
        <w:jc w:val="both"/>
      </w:pPr>
      <w:bookmarkStart w:id="49" w:name="_Toc90486486"/>
      <w:r>
        <w:t xml:space="preserve">Abbildung </w:t>
      </w:r>
      <w:r w:rsidR="00DE63C2">
        <w:fldChar w:fldCharType="begin"/>
      </w:r>
      <w:r w:rsidR="00DE63C2">
        <w:instrText xml:space="preserve"> SEQ Abbildung \* ARABIC </w:instrText>
      </w:r>
      <w:r w:rsidR="00DE63C2">
        <w:fldChar w:fldCharType="separate"/>
      </w:r>
      <w:r w:rsidR="00C9078B">
        <w:rPr>
          <w:noProof/>
        </w:rPr>
        <w:t>7</w:t>
      </w:r>
      <w:r w:rsidR="00DE63C2">
        <w:rPr>
          <w:noProof/>
        </w:rPr>
        <w:fldChar w:fldCharType="end"/>
      </w:r>
      <w:bookmarkEnd w:id="48"/>
      <w:r>
        <w:t>: Gegenüberstellung der Eigenschaften Kilometerstand und Pferdestärken mittels eines Scatterplots (Quelle: eigene Darstellung)</w:t>
      </w:r>
      <w:bookmarkEnd w:id="49"/>
    </w:p>
    <w:p w14:paraId="0D75C66A" w14:textId="4B484285" w:rsidR="00BE069D" w:rsidRDefault="002E2B84" w:rsidP="001504DC">
      <w:r>
        <w:rPr>
          <w:noProof/>
        </w:rPr>
        <mc:AlternateContent>
          <mc:Choice Requires="wps">
            <w:drawing>
              <wp:anchor distT="45720" distB="45720" distL="114300" distR="114300" simplePos="0" relativeHeight="251668482" behindDoc="0" locked="0" layoutInCell="1" allowOverlap="1" wp14:anchorId="7723191E" wp14:editId="390A955F">
                <wp:simplePos x="0" y="0"/>
                <wp:positionH relativeFrom="margin">
                  <wp:posOffset>1963985</wp:posOffset>
                </wp:positionH>
                <wp:positionV relativeFrom="paragraph">
                  <wp:posOffset>2529420</wp:posOffset>
                </wp:positionV>
                <wp:extent cx="2070100" cy="246185"/>
                <wp:effectExtent l="0" t="0" r="6350" b="1905"/>
                <wp:wrapNone/>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0" cy="246185"/>
                        </a:xfrm>
                        <a:prstGeom prst="rect">
                          <a:avLst/>
                        </a:prstGeom>
                        <a:solidFill>
                          <a:srgbClr val="FFFFFF"/>
                        </a:solidFill>
                        <a:ln w="9525">
                          <a:noFill/>
                          <a:miter lim="800000"/>
                          <a:headEnd/>
                          <a:tailEnd/>
                        </a:ln>
                      </wps:spPr>
                      <wps:txbx>
                        <w:txbxContent>
                          <w:p w14:paraId="61A813BB" w14:textId="5DBE0E51" w:rsidR="0016244D" w:rsidRPr="00CA2626" w:rsidRDefault="0016244D" w:rsidP="0016244D">
                            <w:pPr>
                              <w:jc w:val="center"/>
                              <w:rPr>
                                <w:sz w:val="20"/>
                                <w:szCs w:val="20"/>
                              </w:rPr>
                            </w:pPr>
                            <w:r w:rsidRPr="00CA2626">
                              <w:rPr>
                                <w:sz w:val="20"/>
                                <w:szCs w:val="20"/>
                              </w:rPr>
                              <w:t>Baujah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3191E" id="_x0000_s1028" type="#_x0000_t202" style="position:absolute;margin-left:154.65pt;margin-top:199.15pt;width:163pt;height:19.4pt;z-index:25166848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" stroked="f">
                <v:textbox>
                  <w:txbxContent>
                    <w:p w14:paraId="61A813BB" w14:textId="5DBE0E51" w:rsidR="0016244D" w:rsidRPr="00CA2626" w:rsidRDefault="0016244D" w:rsidP="0016244D">
                      <w:pPr>
                        <w:jc w:val="center"/>
                        <w:rPr>
                          <w:sz w:val="20"/>
                          <w:szCs w:val="20"/>
                        </w:rPr>
                      </w:pPr>
                      <w:r w:rsidRPr="00CA2626">
                        <w:rPr>
                          <w:sz w:val="20"/>
                          <w:szCs w:val="20"/>
                        </w:rPr>
                        <w:t>Baujahr</w:t>
                      </w:r>
                    </w:p>
                  </w:txbxContent>
                </v:textbox>
                <w10:wrap anchorx="margin"/>
              </v:shape>
            </w:pict>
          </mc:Fallback>
        </mc:AlternateContent>
      </w:r>
      <w:r w:rsidR="000E7619">
        <w:rPr>
          <w:noProof/>
        </w:rPr>
        <w:drawing>
          <wp:inline distT="0" distB="0" distL="0" distR="0" wp14:anchorId="3B99A16F" wp14:editId="17685C09">
            <wp:extent cx="5760720" cy="2804795"/>
            <wp:effectExtent l="0" t="0" r="0" b="0"/>
            <wp:docPr id="235" name="Grafik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2804795"/>
                    </a:xfrm>
                    <a:prstGeom prst="rect">
                      <a:avLst/>
                    </a:prstGeom>
                    <a:noFill/>
                    <a:ln>
                      <a:noFill/>
                    </a:ln>
                  </pic:spPr>
                </pic:pic>
              </a:graphicData>
            </a:graphic>
          </wp:inline>
        </w:drawing>
      </w:r>
      <w:bookmarkStart w:id="50" w:name="_Ref90141641"/>
    </w:p>
    <w:p w14:paraId="77F4AAEC" w14:textId="16BF3B26" w:rsidR="004E5797" w:rsidRDefault="004E5797" w:rsidP="00262255">
      <w:pPr>
        <w:pStyle w:val="Beschriftung"/>
        <w:jc w:val="both"/>
      </w:pPr>
      <w:bookmarkStart w:id="51" w:name="_Toc90486487"/>
      <w:r>
        <w:t xml:space="preserve">Abbildung </w:t>
      </w:r>
      <w:r w:rsidR="00DE63C2">
        <w:fldChar w:fldCharType="begin"/>
      </w:r>
      <w:r w:rsidR="00DE63C2">
        <w:instrText xml:space="preserve"> SEQ Abbildung \* ARABIC </w:instrText>
      </w:r>
      <w:r w:rsidR="00DE63C2">
        <w:fldChar w:fldCharType="separate"/>
      </w:r>
      <w:r w:rsidR="00C9078B">
        <w:rPr>
          <w:noProof/>
        </w:rPr>
        <w:t>8</w:t>
      </w:r>
      <w:r w:rsidR="00DE63C2">
        <w:rPr>
          <w:noProof/>
        </w:rPr>
        <w:fldChar w:fldCharType="end"/>
      </w:r>
      <w:bookmarkEnd w:id="50"/>
      <w:r>
        <w:t>: Gegenüberstellung der Eigenschaften Preis in Euro und Baujahr mittels eines Scatterplots (Quelle: eigene Darstellung)</w:t>
      </w:r>
      <w:bookmarkEnd w:id="51"/>
    </w:p>
    <w:p w14:paraId="423CEC68" w14:textId="68250EDD" w:rsidR="001B1B37" w:rsidRDefault="00810084" w:rsidP="00262255">
      <w:pPr>
        <w:jc w:val="both"/>
      </w:pPr>
      <w:r>
        <w:t xml:space="preserve">Zusammenfassend </w:t>
      </w:r>
      <w:r w:rsidR="0036001E">
        <w:t xml:space="preserve">ließen sich anhand des Scatterplots Ausreißer erkennen. </w:t>
      </w:r>
      <w:r>
        <w:t xml:space="preserve">Schlussfolgernd konnten Fehler im Datensatz identifiziert, sowie die Verzerrung des Trainingsdatensatzes </w:t>
      </w:r>
      <w:r w:rsidR="000C4101">
        <w:t xml:space="preserve">ausgeschlossen werden. </w:t>
      </w:r>
      <w:r w:rsidR="00185DCF">
        <w:t xml:space="preserve">Entsprechend konnte das Ziel der Visualisierungstechnik anhand der Anwendung erreicht werden. </w:t>
      </w:r>
      <w:r w:rsidR="0036001E">
        <w:t xml:space="preserve"> </w:t>
      </w:r>
    </w:p>
    <w:p w14:paraId="45225383" w14:textId="48BAD2FC" w:rsidR="00AF4DBA" w:rsidRDefault="00AF4DBA" w:rsidP="00262255">
      <w:pPr>
        <w:pStyle w:val="berschrift2"/>
        <w:jc w:val="both"/>
      </w:pPr>
      <w:bookmarkStart w:id="52" w:name="_Toc90487329"/>
      <w:r>
        <w:t>Anwendung Visualisierung Drei</w:t>
      </w:r>
      <w:bookmarkEnd w:id="52"/>
    </w:p>
    <w:p w14:paraId="5144D5E4" w14:textId="77777777" w:rsidR="00DB0091" w:rsidRDefault="00FC1DB5" w:rsidP="00262255">
      <w:pPr>
        <w:jc w:val="both"/>
      </w:pPr>
      <w:r>
        <w:t>Mit Hilfe der dritten Visualisierun</w:t>
      </w:r>
      <w:r w:rsidR="009676E9">
        <w:t>gstechnik</w:t>
      </w:r>
      <w:r w:rsidR="00A05E17">
        <w:t xml:space="preserve"> der Parallelen Koordinaten</w:t>
      </w:r>
      <w:r w:rsidR="009676E9">
        <w:t xml:space="preserve"> </w:t>
      </w:r>
      <w:r w:rsidR="00AC22EA">
        <w:t>können Zusammenhänge zwischen mehr als zwei Attributen analysiert werden.</w:t>
      </w:r>
      <w:r w:rsidR="00660BD7">
        <w:t xml:space="preserve"> In diesem Zusammenhang wird aus bereits beschriebenen Gründen erneut auf die Attribute </w:t>
      </w:r>
      <w:r w:rsidR="00C63F36">
        <w:t>Baujahr, Kilometerstand, Pferdestärken und Preis in Euro eingegangen.</w:t>
      </w:r>
      <w:r w:rsidR="00AC22EA">
        <w:t xml:space="preserve"> </w:t>
      </w:r>
      <w:r w:rsidR="00C05EB8">
        <w:t xml:space="preserve"> </w:t>
      </w:r>
      <w:r w:rsidR="00C20BEB">
        <w:t xml:space="preserve">Um Fehler auszuschließen, können die zuvor identifizierten Ausreißer, sowie auffälligen </w:t>
      </w:r>
      <w:r w:rsidR="008B7AC9">
        <w:t xml:space="preserve">Werte, wiederholt im erweiterten Kontext betrachtet werden. </w:t>
      </w:r>
      <w:r w:rsidR="00305741">
        <w:t xml:space="preserve"> Desgleichen </w:t>
      </w:r>
      <w:r w:rsidR="00523513">
        <w:t>sind</w:t>
      </w:r>
      <w:r w:rsidR="00503A31">
        <w:t xml:space="preserve"> die Datensätze de</w:t>
      </w:r>
      <w:r w:rsidR="00251F6A">
        <w:t xml:space="preserve">r Fahrzeuge </w:t>
      </w:r>
      <w:r w:rsidR="00251F6A" w:rsidRPr="00935D4B">
        <w:rPr>
          <w:i/>
          <w:iCs/>
        </w:rPr>
        <w:t>BMW X5 xDrive 30d M Sport</w:t>
      </w:r>
      <w:r w:rsidR="00251F6A">
        <w:rPr>
          <w:i/>
          <w:iCs/>
        </w:rPr>
        <w:t xml:space="preserve">, </w:t>
      </w:r>
      <w:r w:rsidR="00251F6A" w:rsidRPr="00EB62FF">
        <w:rPr>
          <w:i/>
          <w:iCs/>
        </w:rPr>
        <w:t>ID 129456</w:t>
      </w:r>
      <w:r w:rsidR="00EB62FF">
        <w:rPr>
          <w:i/>
          <w:iCs/>
        </w:rPr>
        <w:t xml:space="preserve"> </w:t>
      </w:r>
      <w:r w:rsidR="00BC46AD">
        <w:t xml:space="preserve">und </w:t>
      </w:r>
      <w:r w:rsidR="00EB62FF" w:rsidRPr="003944C1">
        <w:rPr>
          <w:i/>
          <w:iCs/>
        </w:rPr>
        <w:t>Land Rover Range Rover 3.0 Diesel LWB Vogue</w:t>
      </w:r>
      <w:r w:rsidR="00BC46AD" w:rsidRPr="00BC46AD">
        <w:rPr>
          <w:i/>
          <w:iCs/>
        </w:rPr>
        <w:t>,</w:t>
      </w:r>
      <w:r w:rsidR="00EB62FF" w:rsidRPr="00BC46AD">
        <w:rPr>
          <w:i/>
          <w:iCs/>
        </w:rPr>
        <w:t xml:space="preserve"> ID 131154</w:t>
      </w:r>
      <w:r w:rsidR="00BC46AD">
        <w:rPr>
          <w:i/>
          <w:iCs/>
        </w:rPr>
        <w:t xml:space="preserve"> </w:t>
      </w:r>
      <w:r w:rsidR="00523513">
        <w:t xml:space="preserve">im Bezug der restlichen Fahrzeuge des Trainingsdatensatzes auffällig. In </w:t>
      </w:r>
      <w:r w:rsidR="00814D55">
        <w:rPr>
          <w:color w:val="FF0000"/>
        </w:rPr>
        <w:fldChar w:fldCharType="begin"/>
      </w:r>
      <w:r w:rsidR="00814D55">
        <w:instrText xml:space="preserve"> REF _Ref90206266 \h </w:instrText>
      </w:r>
      <w:r w:rsidR="001A56DC">
        <w:rPr>
          <w:color w:val="FF0000"/>
        </w:rPr>
        <w:instrText xml:space="preserve"> \* MERGEFORMAT </w:instrText>
      </w:r>
      <w:r w:rsidR="00814D55">
        <w:rPr>
          <w:color w:val="FF0000"/>
        </w:rPr>
      </w:r>
      <w:r w:rsidR="00814D55">
        <w:rPr>
          <w:color w:val="FF0000"/>
        </w:rPr>
        <w:fldChar w:fldCharType="separate"/>
      </w:r>
      <w:r w:rsidR="00814D55">
        <w:t xml:space="preserve">Abbildung </w:t>
      </w:r>
      <w:r w:rsidR="00814D55">
        <w:rPr>
          <w:noProof/>
        </w:rPr>
        <w:t>9</w:t>
      </w:r>
      <w:r w:rsidR="00814D55">
        <w:rPr>
          <w:color w:val="FF0000"/>
        </w:rPr>
        <w:fldChar w:fldCharType="end"/>
      </w:r>
      <w:r w:rsidR="00814D55">
        <w:rPr>
          <w:color w:val="FF0000"/>
        </w:rPr>
        <w:t xml:space="preserve"> </w:t>
      </w:r>
      <w:r w:rsidR="00814D55" w:rsidRPr="00814D55">
        <w:t>und</w:t>
      </w:r>
      <w:r w:rsidR="00814D55">
        <w:t xml:space="preserve"> </w:t>
      </w:r>
      <w:r w:rsidR="00814D55">
        <w:fldChar w:fldCharType="begin"/>
      </w:r>
      <w:r w:rsidR="00814D55">
        <w:instrText xml:space="preserve"> REF _Ref90206279 \h </w:instrText>
      </w:r>
      <w:r w:rsidR="001A56DC">
        <w:instrText xml:space="preserve"> \* MERGEFORMAT </w:instrText>
      </w:r>
      <w:r w:rsidR="00814D55">
        <w:fldChar w:fldCharType="separate"/>
      </w:r>
      <w:r w:rsidR="00814D55">
        <w:t xml:space="preserve">Abbildung </w:t>
      </w:r>
      <w:r w:rsidR="00814D55">
        <w:rPr>
          <w:noProof/>
        </w:rPr>
        <w:t>10</w:t>
      </w:r>
      <w:r w:rsidR="00814D55">
        <w:fldChar w:fldCharType="end"/>
      </w:r>
      <w:r w:rsidR="00814D55">
        <w:rPr>
          <w:color w:val="FF0000"/>
        </w:rPr>
        <w:t xml:space="preserve"> </w:t>
      </w:r>
      <w:r w:rsidR="00476AF6">
        <w:t>ist dieser Zusammenhang zu erkennen.</w:t>
      </w:r>
    </w:p>
    <w:p w14:paraId="4A6C5888" w14:textId="5D48E9F9" w:rsidR="007515B2" w:rsidRDefault="007515B2" w:rsidP="00262255">
      <w:pPr>
        <w:jc w:val="both"/>
      </w:pPr>
      <w:r>
        <w:rPr>
          <w:noProof/>
        </w:rPr>
        <w:drawing>
          <wp:inline distT="0" distB="0" distL="0" distR="0" wp14:anchorId="39F0EF1D" wp14:editId="640D46B9">
            <wp:extent cx="5718586" cy="2929094"/>
            <wp:effectExtent l="0" t="0" r="0" b="5080"/>
            <wp:docPr id="229" name="Grafik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79300" cy="2960192"/>
                    </a:xfrm>
                    <a:prstGeom prst="rect">
                      <a:avLst/>
                    </a:prstGeom>
                    <a:noFill/>
                    <a:ln>
                      <a:noFill/>
                    </a:ln>
                  </pic:spPr>
                </pic:pic>
              </a:graphicData>
            </a:graphic>
          </wp:inline>
        </w:drawing>
      </w:r>
      <w:r w:rsidRPr="007515B2">
        <w:rPr>
          <w:noProof/>
        </w:rPr>
        <w:t xml:space="preserve"> </w:t>
      </w:r>
    </w:p>
    <w:p w14:paraId="42E5AFC8" w14:textId="79BD255C" w:rsidR="00184732" w:rsidRPr="00184732" w:rsidRDefault="00A05F69" w:rsidP="00262255">
      <w:pPr>
        <w:pStyle w:val="Beschriftung"/>
        <w:jc w:val="both"/>
        <w:rPr>
          <w:i w:val="0"/>
          <w:iCs w:val="0"/>
        </w:rPr>
      </w:pPr>
      <w:bookmarkStart w:id="53" w:name="_Toc90486488"/>
      <w:r>
        <w:t xml:space="preserve">Abbildung </w:t>
      </w:r>
      <w:r w:rsidR="00DE63C2">
        <w:fldChar w:fldCharType="begin"/>
      </w:r>
      <w:r w:rsidR="00DE63C2">
        <w:instrText xml:space="preserve"> SEQ Abbildung \* ARABI</w:instrText>
      </w:r>
      <w:r w:rsidR="00DE63C2">
        <w:instrText xml:space="preserve">C </w:instrText>
      </w:r>
      <w:r w:rsidR="00DE63C2">
        <w:fldChar w:fldCharType="separate"/>
      </w:r>
      <w:r w:rsidR="00C9078B">
        <w:rPr>
          <w:noProof/>
        </w:rPr>
        <w:t>9</w:t>
      </w:r>
      <w:r w:rsidR="00DE63C2">
        <w:rPr>
          <w:noProof/>
        </w:rPr>
        <w:fldChar w:fldCharType="end"/>
      </w:r>
      <w:r w:rsidR="00184732" w:rsidRPr="00184732">
        <w:rPr>
          <w:i w:val="0"/>
          <w:iCs w:val="0"/>
        </w:rPr>
        <w:t xml:space="preserve">: </w:t>
      </w:r>
      <w:r w:rsidR="00184732" w:rsidRPr="00A05F69">
        <w:t>Auffälligkeiten des Fahrzeugs „BMW X5 xDrive 30d M Sport, ID 129456“ anhand Paralleler Koordinaten (Quelle: eigene Darstellung)</w:t>
      </w:r>
      <w:bookmarkEnd w:id="53"/>
    </w:p>
    <w:p w14:paraId="7BCC122E" w14:textId="72148861" w:rsidR="00225D78" w:rsidRDefault="00E013A0" w:rsidP="00262255">
      <w:pPr>
        <w:jc w:val="both"/>
      </w:pPr>
      <w:r>
        <w:t>Die gewonnen Erkenntnisse des Scatterplots, könne</w:t>
      </w:r>
      <w:r w:rsidR="007F1ADC">
        <w:t>n</w:t>
      </w:r>
      <w:r>
        <w:t xml:space="preserve"> im mehrdimensionalen Kontext bestätigt werden.</w:t>
      </w:r>
      <w:r w:rsidR="007F1ADC">
        <w:t xml:space="preserve"> </w:t>
      </w:r>
      <w:r w:rsidR="003B71EE">
        <w:t xml:space="preserve">Im Bezug des Fahrzeugs Fahrzeuge </w:t>
      </w:r>
      <w:r w:rsidR="003B71EE" w:rsidRPr="00935D4B">
        <w:rPr>
          <w:i/>
          <w:iCs/>
        </w:rPr>
        <w:t>BMW X5 xDrive 30d M Sport</w:t>
      </w:r>
      <w:r w:rsidR="003B71EE">
        <w:rPr>
          <w:i/>
          <w:iCs/>
        </w:rPr>
        <w:t xml:space="preserve">, </w:t>
      </w:r>
      <w:r w:rsidR="003B71EE" w:rsidRPr="00EB62FF">
        <w:rPr>
          <w:i/>
          <w:iCs/>
        </w:rPr>
        <w:t>ID 129456</w:t>
      </w:r>
      <w:r w:rsidR="003B71EE">
        <w:rPr>
          <w:i/>
          <w:iCs/>
        </w:rPr>
        <w:t xml:space="preserve"> </w:t>
      </w:r>
      <w:r w:rsidR="003B71EE">
        <w:t xml:space="preserve">können </w:t>
      </w:r>
      <w:r w:rsidR="007000C9">
        <w:t>Extreme in der Komponente des Kilometerstandes herausgestellt werden</w:t>
      </w:r>
      <w:r w:rsidR="00057569">
        <w:t xml:space="preserve">. Das Fahrzeug des </w:t>
      </w:r>
      <w:r w:rsidR="00057569" w:rsidRPr="003944C1">
        <w:rPr>
          <w:i/>
          <w:iCs/>
        </w:rPr>
        <w:t>Land Rover Range Rover 3.0 Diesel LWB Vogue</w:t>
      </w:r>
      <w:r w:rsidR="00057569" w:rsidRPr="00BC46AD">
        <w:rPr>
          <w:i/>
          <w:iCs/>
        </w:rPr>
        <w:t>, ID 131154</w:t>
      </w:r>
      <w:r w:rsidR="00057569">
        <w:rPr>
          <w:i/>
          <w:iCs/>
        </w:rPr>
        <w:t xml:space="preserve"> </w:t>
      </w:r>
      <w:r w:rsidR="00057569">
        <w:t>weist einen auffällig hohen Preis auf</w:t>
      </w:r>
      <w:r w:rsidR="000221AB">
        <w:t>.</w:t>
      </w:r>
      <w:r w:rsidR="00476AF6">
        <w:t xml:space="preserve"> </w:t>
      </w:r>
      <w:r w:rsidR="00E532CB">
        <w:t>Um die Konsequenzen einer möglichen Verzerrung des Trainingsdatensatzes auszuschließen,</w:t>
      </w:r>
      <w:r w:rsidR="00476AF6">
        <w:t xml:space="preserve"> </w:t>
      </w:r>
      <w:r w:rsidR="00BB27D2">
        <w:t xml:space="preserve">wird eine Rücksprache mit </w:t>
      </w:r>
      <w:r w:rsidR="007D143D">
        <w:t>einem</w:t>
      </w:r>
      <w:r w:rsidR="00BB27D2">
        <w:t xml:space="preserve"> Fachpartner bezüglich dieser Werte empfohlen. </w:t>
      </w:r>
      <w:r w:rsidR="00027D1A">
        <w:t>Schlussfolgernd wird</w:t>
      </w:r>
      <w:r w:rsidR="004760F6">
        <w:t xml:space="preserve"> </w:t>
      </w:r>
      <w:r w:rsidR="00E07AAF">
        <w:t xml:space="preserve">eine </w:t>
      </w:r>
      <w:r w:rsidR="00625669">
        <w:t>entsprechende</w:t>
      </w:r>
      <w:r w:rsidR="00E07AAF">
        <w:t xml:space="preserve"> Korrektur der Datensätze nahegelegt. </w:t>
      </w:r>
    </w:p>
    <w:p w14:paraId="482A8D21" w14:textId="58CEBDA5" w:rsidR="007515B2" w:rsidRDefault="00A62CBE" w:rsidP="00262255">
      <w:pPr>
        <w:jc w:val="both"/>
      </w:pPr>
      <w:r>
        <w:rPr>
          <w:noProof/>
        </w:rPr>
        <w:drawing>
          <wp:inline distT="0" distB="0" distL="0" distR="0" wp14:anchorId="2717547B" wp14:editId="724765D2">
            <wp:extent cx="5739788" cy="2783393"/>
            <wp:effectExtent l="0" t="0" r="0" b="0"/>
            <wp:docPr id="244" name="Grafik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600" b="1"/>
                    <a:stretch/>
                  </pic:blipFill>
                  <pic:spPr bwMode="auto">
                    <a:xfrm>
                      <a:off x="0" y="0"/>
                      <a:ext cx="5751351" cy="2789000"/>
                    </a:xfrm>
                    <a:prstGeom prst="rect">
                      <a:avLst/>
                    </a:prstGeom>
                    <a:noFill/>
                    <a:ln>
                      <a:noFill/>
                    </a:ln>
                    <a:extLst>
                      <a:ext uri="{53640926-AAD7-44D8-BBD7-CCE9431645EC}">
                        <a14:shadowObscured xmlns:a14="http://schemas.microsoft.com/office/drawing/2010/main"/>
                      </a:ext>
                    </a:extLst>
                  </pic:spPr>
                </pic:pic>
              </a:graphicData>
            </a:graphic>
          </wp:inline>
        </w:drawing>
      </w:r>
    </w:p>
    <w:p w14:paraId="03C900A1" w14:textId="46308D9C" w:rsidR="003615E3" w:rsidRDefault="003615E3" w:rsidP="00262255">
      <w:pPr>
        <w:pStyle w:val="Beschriftung"/>
        <w:jc w:val="both"/>
      </w:pPr>
      <w:bookmarkStart w:id="54" w:name="_Ref90206279"/>
      <w:r>
        <w:t xml:space="preserve">Abbildung </w:t>
      </w:r>
      <w:bookmarkEnd w:id="54"/>
      <w:r w:rsidR="00A05F69">
        <w:t>10</w:t>
      </w:r>
      <w:r>
        <w:t>:</w:t>
      </w:r>
      <w:r w:rsidRPr="003615E3">
        <w:t xml:space="preserve"> </w:t>
      </w:r>
      <w:r w:rsidRPr="00A701E7">
        <w:t xml:space="preserve">Auffälligkeiten des </w:t>
      </w:r>
      <w:r w:rsidRPr="00986113">
        <w:t xml:space="preserve">Fahrzeugs </w:t>
      </w:r>
      <w:r w:rsidR="007B6A9F">
        <w:t>„</w:t>
      </w:r>
      <w:r w:rsidR="00986113" w:rsidRPr="00986113">
        <w:t>Land Rover Range Rover 3.0 Diesel LWB Vogue, ID 131154</w:t>
      </w:r>
      <w:r w:rsidR="007B6A9F">
        <w:t>“</w:t>
      </w:r>
      <w:r w:rsidR="00986113" w:rsidRPr="00986113">
        <w:t xml:space="preserve"> </w:t>
      </w:r>
      <w:r w:rsidRPr="00986113">
        <w:t>anhand</w:t>
      </w:r>
      <w:r w:rsidRPr="00A701E7">
        <w:t xml:space="preserve"> Paralleler Koordinaten</w:t>
      </w:r>
      <w:r w:rsidR="00986113">
        <w:t xml:space="preserve"> (Quelle: eigene Darstellung)</w:t>
      </w:r>
    </w:p>
    <w:p w14:paraId="4717EF56" w14:textId="07B730C6" w:rsidR="00E013A0" w:rsidRPr="00E013A0" w:rsidRDefault="001F3BE6" w:rsidP="00262255">
      <w:pPr>
        <w:jc w:val="both"/>
      </w:pPr>
      <w:r>
        <w:t xml:space="preserve">Zusätzlich </w:t>
      </w:r>
      <w:r w:rsidR="00AD5CCF">
        <w:t xml:space="preserve">können der Darstellung der Parallelen Koordinaten Trends entnommen werden, welche </w:t>
      </w:r>
      <w:r w:rsidR="006954C0">
        <w:t>hilfreich</w:t>
      </w:r>
      <w:r w:rsidR="00AD5CCF">
        <w:t xml:space="preserve"> für die Zielgruppe der </w:t>
      </w:r>
      <w:r w:rsidR="00817B05">
        <w:t>Interessierten sein könnte. Ein vorstellbares Szenario i</w:t>
      </w:r>
      <w:r w:rsidR="00737365">
        <w:t>st</w:t>
      </w:r>
      <w:r w:rsidR="00817B05">
        <w:t xml:space="preserve"> </w:t>
      </w:r>
      <w:r w:rsidR="006C422B">
        <w:t>die</w:t>
      </w:r>
      <w:r w:rsidR="003410E6">
        <w:t xml:space="preserve"> Suche eines Gebrauchtwagens </w:t>
      </w:r>
      <w:r w:rsidR="00737365">
        <w:t>mit Kaufabsichten. Entsprechend können de</w:t>
      </w:r>
      <w:r w:rsidR="00855E22">
        <w:t>m</w:t>
      </w:r>
      <w:r w:rsidR="00737365">
        <w:t xml:space="preserve"> Diagramm folgende </w:t>
      </w:r>
      <w:r w:rsidR="00AB5E2B">
        <w:t>Trends</w:t>
      </w:r>
      <w:r w:rsidR="00855E22">
        <w:t xml:space="preserve"> e</w:t>
      </w:r>
      <w:r w:rsidR="001719DC">
        <w:t>ntnommen</w:t>
      </w:r>
      <w:r w:rsidR="00855E22">
        <w:t xml:space="preserve"> werden</w:t>
      </w:r>
      <w:r w:rsidR="00E66A38">
        <w:t>. Erstens</w:t>
      </w:r>
      <w:r w:rsidR="00140E9A">
        <w:t xml:space="preserve"> mit </w:t>
      </w:r>
      <w:r w:rsidR="00F12CA3">
        <w:t>zunehmender</w:t>
      </w:r>
      <w:r w:rsidR="00140E9A">
        <w:t xml:space="preserve"> Leistung </w:t>
      </w:r>
      <w:r w:rsidR="00772162">
        <w:t xml:space="preserve">des Fahrzeuges kann eine Tendenz zur Steigung </w:t>
      </w:r>
      <w:r w:rsidR="001719DC">
        <w:t>des</w:t>
      </w:r>
      <w:r w:rsidR="00772162">
        <w:t xml:space="preserve"> </w:t>
      </w:r>
      <w:r w:rsidR="001719DC">
        <w:t>Verka</w:t>
      </w:r>
      <w:r w:rsidR="001C58DA">
        <w:t>u</w:t>
      </w:r>
      <w:r w:rsidR="001719DC">
        <w:t>fspreises</w:t>
      </w:r>
      <w:r w:rsidR="00772162">
        <w:t xml:space="preserve"> festgestellt werden. </w:t>
      </w:r>
      <w:r w:rsidR="001C58DA">
        <w:t xml:space="preserve">Zweitens </w:t>
      </w:r>
      <w:r w:rsidR="00785562">
        <w:t>mit zunehmendem Altem</w:t>
      </w:r>
      <w:r w:rsidR="001C58DA">
        <w:t xml:space="preserve"> des Fahrzeuges</w:t>
      </w:r>
      <w:r w:rsidR="00E454B2">
        <w:t xml:space="preserve"> tendiert der Preis zu sinken.</w:t>
      </w:r>
      <w:r w:rsidR="001300FB">
        <w:t xml:space="preserve"> Der dritte Trend </w:t>
      </w:r>
      <w:r w:rsidR="00042B4C">
        <w:t>zeigt den Zusa</w:t>
      </w:r>
      <w:r w:rsidR="007657C3">
        <w:t xml:space="preserve">mmenhang </w:t>
      </w:r>
      <w:r w:rsidR="00EC0A76">
        <w:t xml:space="preserve">zwischen dem Kilometerstand des Fahrzeugs und dem Preis in Euro. </w:t>
      </w:r>
      <w:r w:rsidR="00C73296">
        <w:t>Mit sinkendem Kilometerstand</w:t>
      </w:r>
      <w:r w:rsidR="003D2E73">
        <w:t xml:space="preserve"> neigt der Verkaufspreis</w:t>
      </w:r>
      <w:r w:rsidR="0005447B">
        <w:t xml:space="preserve"> des Gebrauchtwagens</w:t>
      </w:r>
      <w:r w:rsidR="003D2E73">
        <w:t xml:space="preserve"> zu steigen. </w:t>
      </w:r>
      <w:r w:rsidR="008305F2">
        <w:t>Als Konsequenz</w:t>
      </w:r>
      <w:r w:rsidR="00E57E1F">
        <w:t xml:space="preserve"> kann die Zielgruppe</w:t>
      </w:r>
      <w:r w:rsidR="00C5686A">
        <w:t xml:space="preserve"> der Interessierten</w:t>
      </w:r>
      <w:r w:rsidR="008305F2">
        <w:t xml:space="preserve"> </w:t>
      </w:r>
      <w:r w:rsidR="00F911B2">
        <w:t>über die Gesam</w:t>
      </w:r>
      <w:r w:rsidR="00C5686A">
        <w:t>t</w:t>
      </w:r>
      <w:r w:rsidR="00F911B2">
        <w:t>heit aller Einzelparameter Wertvorstellungen über Pre</w:t>
      </w:r>
      <w:r w:rsidR="00A546D7">
        <w:t>isverhältnisses</w:t>
      </w:r>
      <w:r w:rsidR="00F911B2">
        <w:t xml:space="preserve"> ableiten. </w:t>
      </w:r>
    </w:p>
    <w:p w14:paraId="0DB0C292" w14:textId="4061AD68" w:rsidR="00AF4DBA" w:rsidRDefault="00AF4DBA" w:rsidP="00262255">
      <w:pPr>
        <w:pStyle w:val="berschrift1"/>
        <w:jc w:val="both"/>
      </w:pPr>
      <w:bookmarkStart w:id="55" w:name="_Toc90487330"/>
      <w:r>
        <w:t>Verwandte Arbeiten</w:t>
      </w:r>
      <w:bookmarkEnd w:id="55"/>
    </w:p>
    <w:p w14:paraId="689DD904" w14:textId="740F0F30" w:rsidR="00C4348A" w:rsidRDefault="0039493B" w:rsidP="00262255">
      <w:pPr>
        <w:shd w:val="clear" w:color="auto" w:fill="FFFFFF"/>
        <w:jc w:val="both"/>
      </w:pPr>
      <w:r>
        <w:t xml:space="preserve">In der Automobilbranche finden </w:t>
      </w:r>
      <w:r w:rsidR="00560044">
        <w:t xml:space="preserve">Datenvisualisierungen </w:t>
      </w:r>
      <w:r w:rsidR="00A02732">
        <w:t>in unterschiedliche</w:t>
      </w:r>
      <w:r w:rsidR="005004FC">
        <w:t>m</w:t>
      </w:r>
      <w:r w:rsidR="00A02732">
        <w:t xml:space="preserve"> Umfang Anwendung. </w:t>
      </w:r>
      <w:r w:rsidR="00D07629">
        <w:t xml:space="preserve">Insbesondere </w:t>
      </w:r>
      <w:r w:rsidR="005004FC">
        <w:t>bezüglich</w:t>
      </w:r>
      <w:r w:rsidR="00D07629">
        <w:t xml:space="preserve"> der aktuellen Pandemiesituation </w:t>
      </w:r>
      <w:r w:rsidR="00021CFE">
        <w:t xml:space="preserve">hat </w:t>
      </w:r>
      <w:r w:rsidR="009002C1">
        <w:t>sich eine Erweiterung dieses Feldes vollzogen. Beispielhaft ist in diesem Zusammenhang d</w:t>
      </w:r>
      <w:r w:rsidR="00026839">
        <w:t>as</w:t>
      </w:r>
      <w:r w:rsidR="00C855A8">
        <w:t>,</w:t>
      </w:r>
      <w:r w:rsidR="00026839">
        <w:t xml:space="preserve"> in Mumbai ansässige</w:t>
      </w:r>
      <w:r w:rsidR="00C855A8">
        <w:t>,</w:t>
      </w:r>
      <w:r w:rsidR="00026839">
        <w:t xml:space="preserve"> Unternehmen </w:t>
      </w:r>
      <w:proofErr w:type="spellStart"/>
      <w:r w:rsidR="00026839" w:rsidRPr="00026839">
        <w:t>Eccentric</w:t>
      </w:r>
      <w:proofErr w:type="spellEnd"/>
      <w:r w:rsidR="00026839" w:rsidRPr="00026839">
        <w:t xml:space="preserve"> Engine</w:t>
      </w:r>
      <w:r w:rsidR="00026839">
        <w:t xml:space="preserve"> </w:t>
      </w:r>
      <w:r w:rsidR="0086253F">
        <w:t>nennenswert.</w:t>
      </w:r>
      <w:r w:rsidR="001771A7">
        <w:t xml:space="preserve"> </w:t>
      </w:r>
      <w:sdt>
        <w:sdtPr>
          <w:alias w:val="To edit, see citavi.com/edit"/>
          <w:tag w:val="CitaviPlaceholder#47a75524-0436-462b-b835-95568f66873a"/>
          <w:id w:val="643470014"/>
          <w:placeholder>
            <w:docPart w:val="DefaultPlaceholder_-1854013440"/>
          </w:placeholder>
        </w:sdtPr>
        <w:sdtEndPr/>
        <w:sdtContent>
          <w:r w:rsidR="001771A7">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IzOTA5LTdkZDMtNDhjZi05ODZiLTYxMjljYjY1NTkxMiIsIlJhbmdlTGVuZ3RoIjozLCJSZWZlcmVuY2VJZCI6Ijc3YWMzYTgwLTdjMjAtNGE3MC1iMzQ5LTc2YzNjODA0NzBhMyIsIlJlZmVyZW5jZSI6eyIkaWQiOiIzIiwiJHR5cGUiOiJTd2lzc0FjYWRlbWljLkNpdGF2aS5SZWZlcmVuY2UsIFN3aXNzQWNhZGVtaWMuQ2l0YXZpIiwiQWJzdHJhY3RDb21wbGV4aXR5IjowLCJBYnN0cmFjdFNvdXJjZVRleHRGb3JtYXQiOjAsIkFjY2Vzc0RhdGUiOiIxNC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VjY2VudHJpY2VuZ2luZS5jb20vIiwiVXJpU3RyaW5nIjoiaHR0cHM6Ly9lY2NlbnRyaWNlbmdpbmU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NDdhNzU1MjQtMDQzNi00NjJiLWI4MzUtOTU1NjhmNjY4NzNhIiwiVGV4dCI6IlsxXSIsIldBSVZlcnNpb24iOiI2LjEwLjAuMCJ9}</w:instrText>
          </w:r>
          <w:r w:rsidR="001771A7">
            <w:fldChar w:fldCharType="separate"/>
          </w:r>
          <w:r w:rsidR="00416324">
            <w:t>[1]</w:t>
          </w:r>
          <w:r w:rsidR="001771A7">
            <w:fldChar w:fldCharType="end"/>
          </w:r>
        </w:sdtContent>
      </w:sdt>
      <w:r w:rsidR="0086253F">
        <w:t xml:space="preserve"> </w:t>
      </w:r>
      <w:r w:rsidR="0042046B">
        <w:t xml:space="preserve"> </w:t>
      </w:r>
      <w:proofErr w:type="gramStart"/>
      <w:r w:rsidR="00C855A8">
        <w:t>Aufbauend</w:t>
      </w:r>
      <w:proofErr w:type="gramEnd"/>
      <w:r w:rsidR="00C855A8">
        <w:t xml:space="preserve"> auf </w:t>
      </w:r>
      <w:r w:rsidR="0051754F">
        <w:t xml:space="preserve">Big Data </w:t>
      </w:r>
      <w:r w:rsidR="000021CB">
        <w:t>entwickelte</w:t>
      </w:r>
      <w:r w:rsidR="0051754F">
        <w:t xml:space="preserve"> diese</w:t>
      </w:r>
      <w:r w:rsidR="000021CB">
        <w:t xml:space="preserve"> im Zuge coronabeding</w:t>
      </w:r>
      <w:r w:rsidR="0009206C">
        <w:t>t</w:t>
      </w:r>
      <w:r w:rsidR="000021CB">
        <w:t xml:space="preserve">er Umstände </w:t>
      </w:r>
      <w:r w:rsidR="0009206C">
        <w:t>eine Software</w:t>
      </w:r>
      <w:r w:rsidR="0025204B">
        <w:t xml:space="preserve">, welche dem Kunden die Möglichkeit </w:t>
      </w:r>
      <w:r w:rsidR="00D701D9">
        <w:t xml:space="preserve">gibt, </w:t>
      </w:r>
      <w:r w:rsidR="0096623D" w:rsidRPr="0096623D">
        <w:t xml:space="preserve">die Details eines </w:t>
      </w:r>
      <w:r w:rsidR="0096623D">
        <w:t>Fahrzeugs</w:t>
      </w:r>
      <w:r w:rsidR="0096623D" w:rsidRPr="0096623D">
        <w:t xml:space="preserve"> bis hin zu seinen Varianten und Ausstattungen virtuell durchgehen und untersuchen </w:t>
      </w:r>
      <w:r w:rsidR="0096623D">
        <w:t>zu können</w:t>
      </w:r>
      <w:r w:rsidR="000349A8">
        <w:t xml:space="preserve">. </w:t>
      </w:r>
      <w:r w:rsidR="00E36969">
        <w:t xml:space="preserve">Im Gegensatz zu </w:t>
      </w:r>
      <w:r w:rsidR="00E36969" w:rsidRPr="00E36969">
        <w:t xml:space="preserve">einer </w:t>
      </w:r>
      <w:proofErr w:type="spellStart"/>
      <w:r w:rsidR="00E36969" w:rsidRPr="00E36969">
        <w:t>Augmented</w:t>
      </w:r>
      <w:proofErr w:type="spellEnd"/>
      <w:r w:rsidR="002E70AC">
        <w:t xml:space="preserve"> </w:t>
      </w:r>
      <w:r w:rsidR="00E36969" w:rsidRPr="00E36969">
        <w:t>Reality</w:t>
      </w:r>
      <w:r w:rsidR="002E70AC">
        <w:t xml:space="preserve"> </w:t>
      </w:r>
      <w:r w:rsidR="00E36969" w:rsidRPr="00E36969">
        <w:t>Plattform benötigen die Kunden kein zusätzliches Gerät oder zusätzliche Anwendung, um ein 3D-Modell des Fahrzeugs zu erkunden.</w:t>
      </w:r>
      <w:r w:rsidR="00E36969">
        <w:t xml:space="preserve"> Dieses Verfahren soll die Kaufentscheidung unterstützen und das Vertrauen zum Händler steigern</w:t>
      </w:r>
      <w:r w:rsidR="00027FA4">
        <w:t xml:space="preserve">. Zu den kooperierenden Automarken gehören unter anderem </w:t>
      </w:r>
      <w:proofErr w:type="spellStart"/>
      <w:r w:rsidR="00027FA4">
        <w:t>Tata</w:t>
      </w:r>
      <w:proofErr w:type="spellEnd"/>
      <w:r w:rsidR="00027FA4">
        <w:t xml:space="preserve"> Motors und Citr</w:t>
      </w:r>
      <w:r w:rsidR="00491380">
        <w:t>o</w:t>
      </w:r>
      <w:r w:rsidR="00491380">
        <w:rPr>
          <w:rFonts w:ascii="Times New Roman" w:eastAsia="Times New Roman" w:hAnsi="Times New Roman" w:cs="Times New Roman"/>
          <w:sz w:val="24"/>
          <w:szCs w:val="24"/>
          <w:lang w:eastAsia="de-DE"/>
        </w:rPr>
        <w:t>ë</w:t>
      </w:r>
      <w:r w:rsidR="00491380">
        <w:t>n.</w:t>
      </w:r>
      <w:r w:rsidR="008C7968">
        <w:t xml:space="preserve"> </w:t>
      </w:r>
      <w:sdt>
        <w:sdtPr>
          <w:alias w:val="To edit, see citavi.com/edit"/>
          <w:tag w:val="CitaviPlaceholder#a399f57b-bdf9-4f87-bcf4-a6cd6359dea3"/>
          <w:id w:val="2134749651"/>
          <w:placeholder>
            <w:docPart w:val="DefaultPlaceholder_-1854013440"/>
          </w:placeholder>
        </w:sdtPr>
        <w:sdtEndPr/>
        <w:sdtContent>
          <w:r w:rsidR="008C7968">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TM5OWY1N2ItYmRmOS00Zjg3LWJjZjQtYTZjZDYzNTlkZWEzIiwiVGV4dCI6Ils0XSIsIldBSVZlcnNpb24iOiI2LjEwLjAuMCJ9}</w:instrText>
          </w:r>
          <w:r w:rsidR="008C7968">
            <w:fldChar w:fldCharType="separate"/>
          </w:r>
          <w:r w:rsidR="00416324">
            <w:t>[4]</w:t>
          </w:r>
          <w:r w:rsidR="008C7968">
            <w:fldChar w:fldCharType="end"/>
          </w:r>
        </w:sdtContent>
      </w:sdt>
      <w:r w:rsidR="00D46F9A">
        <w:t xml:space="preserve"> </w:t>
      </w:r>
      <w:proofErr w:type="gramStart"/>
      <w:r w:rsidR="00785711">
        <w:t>Offensichtlich</w:t>
      </w:r>
      <w:proofErr w:type="gramEnd"/>
      <w:r w:rsidR="0051754F">
        <w:t xml:space="preserve"> </w:t>
      </w:r>
      <w:r w:rsidR="009429A3">
        <w:t>ist</w:t>
      </w:r>
      <w:r w:rsidR="0051754F">
        <w:t xml:space="preserve"> diese Art der Darstellung </w:t>
      </w:r>
      <w:r w:rsidR="00785711">
        <w:t>nicht vergleichbar mit dieser Projektarbeit. Dennoch</w:t>
      </w:r>
      <w:r w:rsidR="009429A3">
        <w:t xml:space="preserve"> </w:t>
      </w:r>
      <w:r w:rsidR="004C2A99">
        <w:t xml:space="preserve">wird die Relevanz dieser Thematik zum inhaltlichen Bezug, insbesondere im Zusammenhang der aktuellen Diskussion </w:t>
      </w:r>
      <w:r w:rsidR="00B51A00">
        <w:t xml:space="preserve">des </w:t>
      </w:r>
      <w:r w:rsidR="003B35F0">
        <w:t>Metaverse, als interessant betrachtet und folglich angebracht.</w:t>
      </w:r>
    </w:p>
    <w:p w14:paraId="0B25C53D" w14:textId="0D860E5D" w:rsidR="007F0376" w:rsidRDefault="000C75B7" w:rsidP="00262255">
      <w:pPr>
        <w:shd w:val="clear" w:color="auto" w:fill="FFFFFF"/>
        <w:jc w:val="both"/>
      </w:pPr>
      <w:r>
        <w:t xml:space="preserve">Stärkere Parallelen </w:t>
      </w:r>
      <w:r w:rsidR="00FB7091">
        <w:t xml:space="preserve">zu diesem Projekt </w:t>
      </w:r>
      <w:proofErr w:type="gramStart"/>
      <w:r w:rsidR="00FB7091">
        <w:t>weißt</w:t>
      </w:r>
      <w:proofErr w:type="gramEnd"/>
      <w:r w:rsidR="00FB7091">
        <w:t xml:space="preserve"> die</w:t>
      </w:r>
      <w:r w:rsidR="004B75FD">
        <w:t xml:space="preserve"> Arbeit</w:t>
      </w:r>
      <w:r w:rsidR="00FB7091">
        <w:t xml:space="preserve"> </w:t>
      </w:r>
      <w:r w:rsidR="004B75FD" w:rsidRPr="004B75FD">
        <w:rPr>
          <w:i/>
          <w:iCs/>
        </w:rPr>
        <w:t xml:space="preserve">Data </w:t>
      </w:r>
      <w:proofErr w:type="spellStart"/>
      <w:r w:rsidR="004B75FD" w:rsidRPr="004B75FD">
        <w:rPr>
          <w:i/>
          <w:iCs/>
        </w:rPr>
        <w:t>Visualization</w:t>
      </w:r>
      <w:proofErr w:type="spellEnd"/>
      <w:r w:rsidR="004B75FD" w:rsidRPr="004B75FD">
        <w:rPr>
          <w:i/>
          <w:iCs/>
        </w:rPr>
        <w:t xml:space="preserve"> </w:t>
      </w:r>
      <w:proofErr w:type="spellStart"/>
      <w:r w:rsidR="004B75FD" w:rsidRPr="004B75FD">
        <w:rPr>
          <w:i/>
          <w:iCs/>
        </w:rPr>
        <w:t>for</w:t>
      </w:r>
      <w:proofErr w:type="spellEnd"/>
      <w:r w:rsidR="004B75FD" w:rsidRPr="004B75FD">
        <w:rPr>
          <w:i/>
          <w:iCs/>
        </w:rPr>
        <w:t xml:space="preserve"> Vehicle </w:t>
      </w:r>
      <w:proofErr w:type="spellStart"/>
      <w:r w:rsidR="004B75FD" w:rsidRPr="004B75FD">
        <w:rPr>
          <w:i/>
          <w:iCs/>
        </w:rPr>
        <w:t>Selection</w:t>
      </w:r>
      <w:proofErr w:type="spellEnd"/>
      <w:r w:rsidR="004B75FD" w:rsidRPr="004B75FD">
        <w:rPr>
          <w:i/>
          <w:iCs/>
        </w:rPr>
        <w:t xml:space="preserve"> </w:t>
      </w:r>
      <w:proofErr w:type="spellStart"/>
      <w:r w:rsidR="004B75FD" w:rsidRPr="004B75FD">
        <w:rPr>
          <w:i/>
          <w:iCs/>
        </w:rPr>
        <w:t>Process</w:t>
      </w:r>
      <w:proofErr w:type="spellEnd"/>
      <w:r w:rsidR="004B75FD">
        <w:t xml:space="preserve"> </w:t>
      </w:r>
      <w:r w:rsidR="00FB7091">
        <w:t xml:space="preserve">von </w:t>
      </w:r>
      <w:r w:rsidR="00FB7091" w:rsidRPr="00FB7091">
        <w:t xml:space="preserve">Sharan Kumar </w:t>
      </w:r>
      <w:proofErr w:type="spellStart"/>
      <w:r w:rsidR="00FB7091" w:rsidRPr="00FB7091">
        <w:t>Paratala</w:t>
      </w:r>
      <w:proofErr w:type="spellEnd"/>
      <w:r w:rsidR="00FB7091" w:rsidRPr="00FB7091">
        <w:t xml:space="preserve"> </w:t>
      </w:r>
      <w:proofErr w:type="spellStart"/>
      <w:r w:rsidR="00FB7091" w:rsidRPr="00FB7091">
        <w:t>Rajagopal</w:t>
      </w:r>
      <w:proofErr w:type="spellEnd"/>
      <w:r w:rsidR="00FB7091">
        <w:t xml:space="preserve"> </w:t>
      </w:r>
      <w:r w:rsidR="00C37FAC">
        <w:t xml:space="preserve">auf. </w:t>
      </w:r>
      <w:r w:rsidR="00CB791F">
        <w:t xml:space="preserve">Inhaltlich werden die Visualisierungstechniken in diesem Fall </w:t>
      </w:r>
      <w:r w:rsidR="002D14E7">
        <w:t>aus einer veränderten Perspektive betrachte</w:t>
      </w:r>
      <w:r w:rsidR="000257EA">
        <w:t xml:space="preserve">t. </w:t>
      </w:r>
      <w:r w:rsidR="00E15DE4">
        <w:t xml:space="preserve">Der Fokus darin liegt auf der Relevanz der </w:t>
      </w:r>
      <w:r w:rsidR="002313FD">
        <w:t>Visualisierungstechniken</w:t>
      </w:r>
      <w:r w:rsidR="00C06D55">
        <w:t xml:space="preserve"> bezüglich der</w:t>
      </w:r>
      <w:r w:rsidR="002313FD">
        <w:t xml:space="preserve"> Kaufentscheidung von Autos. </w:t>
      </w:r>
      <w:r w:rsidR="005603E9">
        <w:t xml:space="preserve">In der Arbeit </w:t>
      </w:r>
      <w:r w:rsidR="00240FD4">
        <w:t xml:space="preserve">wird die These formuliert, dass </w:t>
      </w:r>
      <w:r w:rsidR="007028AB">
        <w:t xml:space="preserve">Datenvisualisierungen große oder kleine </w:t>
      </w:r>
      <w:r w:rsidR="00181AE4">
        <w:t xml:space="preserve">Datenmengen für das menschliche Gehirn leichter zu interpretieren macht </w:t>
      </w:r>
      <w:r w:rsidR="00772A3A">
        <w:t xml:space="preserve">und zusätzlich dabei hilft </w:t>
      </w:r>
      <w:r w:rsidR="004859B0" w:rsidRPr="004859B0">
        <w:t>Muster, Trends und Ausreißer in Datengruppen zu erkennen</w:t>
      </w:r>
      <w:r w:rsidR="004859B0">
        <w:t>.</w:t>
      </w:r>
      <w:r w:rsidR="0057748F">
        <w:t xml:space="preserve"> </w:t>
      </w:r>
      <w:sdt>
        <w:sdtPr>
          <w:alias w:val="To edit, see citavi.com/edit"/>
          <w:tag w:val="CitaviPlaceholder#aa7252b7-415e-43b8-96fa-ed4769f1ed75"/>
          <w:id w:val="-190372434"/>
          <w:placeholder>
            <w:docPart w:val="DefaultPlaceholder_-1854013440"/>
          </w:placeholder>
        </w:sdtPr>
        <w:sdtEndPr/>
        <w:sdtContent>
          <w:r w:rsidR="0057748F">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FjODlkLWZhNDgtNDFlYy1hOTE0LThiZjNhYmQxYTYxOSIsIlJhbmdlTGVuZ3RoIjo0LCJSZWZlcmVuY2VJZCI6IjM3ZTg3OTY0LTY0ZTgtNDZlNS05ODJiLWFlZDZkNTA2OTdhNy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plcnQub3JnLyIsIlVyaVN0cmluZyI6Imh0dHBzOi8vd3d3LmlqZXJ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}</w:instrText>
          </w:r>
          <w:r w:rsidR="0057748F">
            <w:fldChar w:fldCharType="separate"/>
          </w:r>
          <w:r w:rsidR="00416324">
            <w:t>[18]</w:t>
          </w:r>
          <w:r w:rsidR="0057748F">
            <w:fldChar w:fldCharType="end"/>
          </w:r>
        </w:sdtContent>
      </w:sdt>
      <w:r w:rsidR="00133A96">
        <w:t xml:space="preserve"> Ziel dieser Arbeit ist es </w:t>
      </w:r>
      <w:r w:rsidR="007F0376">
        <w:t>mit Hilfe von fortgeschrittenen Datenvisualisierungstools, das beste Auto aus dem Datensatz interpretieren zu können</w:t>
      </w:r>
      <w:r w:rsidR="00B95AAB">
        <w:t>.</w:t>
      </w:r>
      <w:r w:rsidR="00277D33">
        <w:t xml:space="preserve"> Dieses </w:t>
      </w:r>
      <w:r w:rsidR="00B44889">
        <w:t>soll folgend präferiert werden in der Flottenauswahl des Fuhrparks eines Unternehmens.</w:t>
      </w:r>
      <w:r w:rsidR="002F0C0D">
        <w:t xml:space="preserve"> </w:t>
      </w:r>
      <w:r w:rsidR="006A5E73">
        <w:t>D</w:t>
      </w:r>
      <w:r w:rsidR="00EA292A">
        <w:t xml:space="preserve">ie Datengrundlage ist hierbei beschränkt auf </w:t>
      </w:r>
      <w:r w:rsidR="0018113D">
        <w:t>vier Fahrzeuge</w:t>
      </w:r>
      <w:r w:rsidR="00292B0C">
        <w:t>:</w:t>
      </w:r>
      <w:r w:rsidR="002511D2">
        <w:t xml:space="preserve"> </w:t>
      </w:r>
      <w:r w:rsidR="002511D2" w:rsidRPr="005603E9">
        <w:rPr>
          <w:i/>
          <w:iCs/>
        </w:rPr>
        <w:t xml:space="preserve">Ford Escape, 2017; Honda CRV,2017; </w:t>
      </w:r>
      <w:r w:rsidR="00E40A36" w:rsidRPr="005603E9">
        <w:rPr>
          <w:i/>
          <w:iCs/>
        </w:rPr>
        <w:t xml:space="preserve">Hyundai Santa </w:t>
      </w:r>
      <w:proofErr w:type="spellStart"/>
      <w:r w:rsidR="00E40A36" w:rsidRPr="005603E9">
        <w:rPr>
          <w:i/>
          <w:iCs/>
        </w:rPr>
        <w:t>Fe</w:t>
      </w:r>
      <w:proofErr w:type="spellEnd"/>
      <w:r w:rsidR="00E40A36" w:rsidRPr="005603E9">
        <w:rPr>
          <w:i/>
          <w:iCs/>
        </w:rPr>
        <w:t>, 2017</w:t>
      </w:r>
      <w:r w:rsidR="00E40A36" w:rsidRPr="005603E9">
        <w:t xml:space="preserve"> und </w:t>
      </w:r>
      <w:r w:rsidR="00E40A36" w:rsidRPr="005603E9">
        <w:rPr>
          <w:i/>
          <w:iCs/>
        </w:rPr>
        <w:t xml:space="preserve">Toyota </w:t>
      </w:r>
      <w:proofErr w:type="spellStart"/>
      <w:r w:rsidR="00E40A36" w:rsidRPr="005603E9">
        <w:rPr>
          <w:i/>
          <w:iCs/>
        </w:rPr>
        <w:t>Rav</w:t>
      </w:r>
      <w:proofErr w:type="spellEnd"/>
      <w:r w:rsidR="00E40A36" w:rsidRPr="005603E9">
        <w:rPr>
          <w:i/>
          <w:iCs/>
        </w:rPr>
        <w:t xml:space="preserve"> 4,201. </w:t>
      </w:r>
      <w:r w:rsidR="00292B0C" w:rsidRPr="002753A1">
        <w:t xml:space="preserve">Diese werden anhand der Attribute </w:t>
      </w:r>
      <w:proofErr w:type="spellStart"/>
      <w:r w:rsidR="00580616" w:rsidRPr="002753A1">
        <w:rPr>
          <w:i/>
          <w:iCs/>
        </w:rPr>
        <w:t>Safety</w:t>
      </w:r>
      <w:proofErr w:type="spellEnd"/>
      <w:r w:rsidR="00580616" w:rsidRPr="002753A1">
        <w:rPr>
          <w:i/>
          <w:iCs/>
        </w:rPr>
        <w:t xml:space="preserve"> Features, Maintenance </w:t>
      </w:r>
      <w:proofErr w:type="spellStart"/>
      <w:r w:rsidR="00580616" w:rsidRPr="002753A1">
        <w:rPr>
          <w:i/>
          <w:iCs/>
        </w:rPr>
        <w:t>cost</w:t>
      </w:r>
      <w:proofErr w:type="spellEnd"/>
      <w:r w:rsidR="00580616" w:rsidRPr="002753A1">
        <w:rPr>
          <w:i/>
          <w:iCs/>
        </w:rPr>
        <w:t xml:space="preserve">, Price </w:t>
      </w:r>
      <w:proofErr w:type="spellStart"/>
      <w:r w:rsidR="00580616" w:rsidRPr="002753A1">
        <w:rPr>
          <w:i/>
          <w:iCs/>
        </w:rPr>
        <w:t>point</w:t>
      </w:r>
      <w:proofErr w:type="spellEnd"/>
      <w:r w:rsidR="00580616" w:rsidRPr="002753A1">
        <w:rPr>
          <w:i/>
          <w:iCs/>
        </w:rPr>
        <w:t xml:space="preserve">, </w:t>
      </w:r>
      <w:r w:rsidR="00A720F5" w:rsidRPr="002753A1">
        <w:rPr>
          <w:i/>
          <w:iCs/>
        </w:rPr>
        <w:t xml:space="preserve">Insurance, Fuel Economy </w:t>
      </w:r>
      <w:r w:rsidR="00A720F5" w:rsidRPr="002753A1">
        <w:t>und</w:t>
      </w:r>
      <w:r w:rsidR="00A720F5" w:rsidRPr="002753A1">
        <w:rPr>
          <w:i/>
          <w:iCs/>
        </w:rPr>
        <w:t xml:space="preserve"> </w:t>
      </w:r>
      <w:proofErr w:type="spellStart"/>
      <w:r w:rsidR="00A720F5" w:rsidRPr="002753A1">
        <w:rPr>
          <w:i/>
          <w:iCs/>
        </w:rPr>
        <w:t>Resale</w:t>
      </w:r>
      <w:proofErr w:type="spellEnd"/>
      <w:r w:rsidR="00A720F5" w:rsidRPr="002753A1">
        <w:rPr>
          <w:i/>
          <w:iCs/>
        </w:rPr>
        <w:t xml:space="preserve"> Value, </w:t>
      </w:r>
      <w:r w:rsidR="00A720F5" w:rsidRPr="002753A1">
        <w:t xml:space="preserve">mittels eines speziellen </w:t>
      </w:r>
      <w:r w:rsidR="002753A1" w:rsidRPr="002753A1">
        <w:t>Gewic</w:t>
      </w:r>
      <w:r w:rsidR="002753A1">
        <w:t xml:space="preserve">htungs-Bewertungsverfahren bewertet. </w:t>
      </w:r>
      <w:r w:rsidR="00DE6841">
        <w:t>Jedes der Attribut</w:t>
      </w:r>
      <w:r w:rsidR="00140A8A">
        <w:t xml:space="preserve">e </w:t>
      </w:r>
      <w:r w:rsidR="00C15FC5">
        <w:t xml:space="preserve">wird </w:t>
      </w:r>
      <w:r w:rsidR="000E7B6D">
        <w:t>für jedes Fahrzeug gewichtet und erhält auf dieser Grundlage eine Punktzahl.</w:t>
      </w:r>
      <w:r w:rsidR="00B63423">
        <w:t xml:space="preserve"> </w:t>
      </w:r>
      <w:r w:rsidR="00587ACE">
        <w:t xml:space="preserve">Basierend dieser Punktzahl erfolgt für jedes Fahrzeug die Bildung eines Durchschnittswertes, welche den Gesamtwert </w:t>
      </w:r>
      <w:r w:rsidR="002A4ACF">
        <w:t xml:space="preserve">des Automobils </w:t>
      </w:r>
      <w:r w:rsidR="00587ACE">
        <w:t xml:space="preserve">angibt. </w:t>
      </w:r>
      <w:r w:rsidR="00D34710">
        <w:t>Mittels dies</w:t>
      </w:r>
      <w:r w:rsidR="002A4ACF">
        <w:t>er</w:t>
      </w:r>
      <w:r w:rsidR="00D34710">
        <w:t xml:space="preserve"> </w:t>
      </w:r>
      <w:r w:rsidR="00262255">
        <w:t xml:space="preserve">gewichteten Durchschnittsmethode kann ein Vergleich </w:t>
      </w:r>
      <w:r w:rsidR="00D34710">
        <w:t xml:space="preserve">der Fahrzeuge </w:t>
      </w:r>
      <w:r w:rsidR="00262255">
        <w:t>erzielt werden</w:t>
      </w:r>
      <w:r w:rsidR="00D34710">
        <w:t xml:space="preserve">. </w:t>
      </w:r>
      <w:r w:rsidR="00A41A32">
        <w:t xml:space="preserve">Innerhalb der Visualisierungen steht </w:t>
      </w:r>
      <w:r w:rsidR="003367D9">
        <w:t>die Darstellung der Gegenüberstellung der einzelnen Attribute im Vordergrund.</w:t>
      </w:r>
      <w:r w:rsidR="00505332">
        <w:t xml:space="preserve"> Dabei wird jede Eigenschaft separat </w:t>
      </w:r>
      <w:r w:rsidR="005D3A53">
        <w:t xml:space="preserve">visualisiert. </w:t>
      </w:r>
      <w:r w:rsidR="00A01537">
        <w:t>Für die Darstellung genutzte Techniken sind</w:t>
      </w:r>
      <w:r w:rsidR="00EA46E7">
        <w:t xml:space="preserve"> Balkendiagramme, sowie </w:t>
      </w:r>
      <w:r w:rsidR="00D816B6">
        <w:t xml:space="preserve">Kreisdiagramme. Entsprechend unterscheidet sich die gewählte Methode, sowie die Visualisierungstechniken sehr </w:t>
      </w:r>
      <w:r w:rsidR="00B560CA">
        <w:t xml:space="preserve">von diesem Projekt. </w:t>
      </w:r>
      <w:r w:rsidR="00DB26B7">
        <w:t xml:space="preserve">Schlussfolgernd </w:t>
      </w:r>
      <w:r w:rsidR="00C614A4">
        <w:t>w</w:t>
      </w:r>
      <w:r w:rsidR="00094D53">
        <w:t>erden</w:t>
      </w:r>
      <w:r w:rsidR="00C614A4">
        <w:t xml:space="preserve"> basierend einer Datengrundlage </w:t>
      </w:r>
      <w:r w:rsidR="00094D53">
        <w:t xml:space="preserve">Visualisierungen umgesetzt, welche zu Analysezwecken dienen. </w:t>
      </w:r>
      <w:r w:rsidR="00515867">
        <w:t xml:space="preserve">Kritisch zu betrachten ist die gewählte Methode in Zusammenhang </w:t>
      </w:r>
      <w:r w:rsidR="009373F6">
        <w:t>einer gr</w:t>
      </w:r>
      <w:r w:rsidR="00206DC3">
        <w:t>oßen</w:t>
      </w:r>
      <w:r w:rsidR="009373F6">
        <w:t xml:space="preserve"> Datenbasis. </w:t>
      </w:r>
      <w:r w:rsidR="00A54ECB">
        <w:t xml:space="preserve">Diese könnte aufgrund der separaten Betrachtung </w:t>
      </w:r>
      <w:r w:rsidR="00EE7EAA">
        <w:t xml:space="preserve">und Darstellung der Attribute zu Unübersichtlichkeiten führen. Folglich wäre es ratsam die Methode zu überdenken und gegebenenfalls ein </w:t>
      </w:r>
      <w:r w:rsidR="002F3092">
        <w:t xml:space="preserve">anderes Verfahren zu bevorzugen. </w:t>
      </w:r>
      <w:sdt>
        <w:sdtPr>
          <w:alias w:val="To edit, see citavi.com/edit"/>
          <w:tag w:val="CitaviPlaceholder#273ea806-b517-4e99-939a-56dbafb61dd7"/>
          <w:id w:val="-1478910106"/>
          <w:placeholder>
            <w:docPart w:val="DefaultPlaceholder_-1854013440"/>
          </w:placeholder>
        </w:sdtPr>
        <w:sdtEndPr/>
        <w:sdtContent>
          <w:r w:rsidR="002F3092">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jg1ZWE5LTA5ZGYtNGY2Zi04MGJkLTA4NmVjOWM0ZDQxNyIsIlJhbmdlTGVuZ3RoIjo0LCJSZWZlcmVuY2VJZCI6IjM3ZTg3OTY0LTY0ZTgtNDZlNS05ODJiLWFlZDZkNTA2OTdhNy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plcnQub3JnLyIsIlVyaVN0cmluZyI6Imh0dHBzOi8vd3d3LmlqZXJ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3M2VhODA2LWI1MTctNGU5OS05MzlhLTU2ZGJhZmI2MWRkNyIsIlRleHQiOiJbMThdIiwiV0FJVmVyc2lvbiI6IjYuMTAuMC4wIn0=}</w:instrText>
          </w:r>
          <w:r w:rsidR="002F3092">
            <w:fldChar w:fldCharType="separate"/>
          </w:r>
          <w:r w:rsidR="00416324">
            <w:t>[18]</w:t>
          </w:r>
          <w:r w:rsidR="002F3092">
            <w:fldChar w:fldCharType="end"/>
          </w:r>
        </w:sdtContent>
      </w:sdt>
    </w:p>
    <w:p w14:paraId="59AD54CB" w14:textId="3ECCD1ED" w:rsidR="00676DF1" w:rsidRPr="00E440F3" w:rsidRDefault="007D1B94" w:rsidP="00262255">
      <w:pPr>
        <w:shd w:val="clear" w:color="auto" w:fill="FFFFFF"/>
        <w:jc w:val="both"/>
      </w:pPr>
      <w:r w:rsidRPr="00FB0966">
        <w:t>Die letzte Arbeit, welche in Ausblick gestellt werden soll</w:t>
      </w:r>
      <w:r w:rsidR="00335012" w:rsidRPr="00FB0966">
        <w:t>, zeigt die meisten Paralle</w:t>
      </w:r>
      <w:r w:rsidR="003761C2" w:rsidRPr="00FB0966">
        <w:t xml:space="preserve">len zu diesem Projekt. </w:t>
      </w:r>
      <w:r w:rsidR="003761C2" w:rsidRPr="00874420">
        <w:t>Der Name der Arbeit ist</w:t>
      </w:r>
      <w:r w:rsidR="00676DF1" w:rsidRPr="00874420">
        <w:t xml:space="preserve">: </w:t>
      </w:r>
      <w:proofErr w:type="spellStart"/>
      <w:r w:rsidR="00676DF1" w:rsidRPr="00874420">
        <w:rPr>
          <w:i/>
          <w:iCs/>
        </w:rPr>
        <w:t>Exploring</w:t>
      </w:r>
      <w:proofErr w:type="spellEnd"/>
      <w:r w:rsidR="00676DF1" w:rsidRPr="00874420">
        <w:rPr>
          <w:i/>
          <w:iCs/>
        </w:rPr>
        <w:t xml:space="preserve"> and </w:t>
      </w:r>
      <w:proofErr w:type="spellStart"/>
      <w:r w:rsidR="00676DF1" w:rsidRPr="00874420">
        <w:rPr>
          <w:i/>
          <w:iCs/>
        </w:rPr>
        <w:t>Analyzing</w:t>
      </w:r>
      <w:proofErr w:type="spellEnd"/>
      <w:r w:rsidR="00676DF1" w:rsidRPr="00874420">
        <w:rPr>
          <w:i/>
          <w:iCs/>
        </w:rPr>
        <w:t xml:space="preserve"> </w:t>
      </w:r>
      <w:proofErr w:type="spellStart"/>
      <w:r w:rsidR="00676DF1" w:rsidRPr="00874420">
        <w:rPr>
          <w:i/>
          <w:iCs/>
        </w:rPr>
        <w:t>Used</w:t>
      </w:r>
      <w:proofErr w:type="spellEnd"/>
      <w:r w:rsidR="00676DF1" w:rsidRPr="00874420">
        <w:rPr>
          <w:i/>
          <w:iCs/>
        </w:rPr>
        <w:t xml:space="preserve"> Car Data Set</w:t>
      </w:r>
      <w:r w:rsidR="00676DF1" w:rsidRPr="00874420">
        <w:t>.</w:t>
      </w:r>
      <w:r w:rsidR="003F3328" w:rsidRPr="00874420">
        <w:t xml:space="preserve"> </w:t>
      </w:r>
      <w:sdt>
        <w:sdtPr>
          <w:rPr>
            <w:lang w:val="en-US"/>
          </w:rPr>
          <w:alias w:val="To edit, see citavi.com/edit"/>
          <w:tag w:val="CitaviPlaceholder#a93dafcd-3255-4873-a0af-b57b47d9c455"/>
          <w:id w:val="184034537"/>
          <w:placeholder>
            <w:docPart w:val="DefaultPlaceholder_-1854013440"/>
          </w:placeholder>
        </w:sdtPr>
        <w:sdtEndPr/>
        <w:sdtContent>
          <w:r w:rsidR="003F3328" w:rsidRPr="003F3328">
            <w:rPr>
              <w:lang w:val="en-US"/>
            </w:rPr>
            <w:fldChar w:fldCharType="begin"/>
          </w:r>
          <w:r w:rsidR="0065600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kxZWQxLTU4ZmYtNGQ1Ni05NzRmLWU1YWVjMWIzNTRiZCIsIlJhbmdlTGVuZ3RoIjo0LCJSZWZlcmVuY2VJZCI6IjFmNmM2YjYyLWJhYTctNDRjMy05NmYxLTEyZDJkNjJiZjRkNS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kF1c3Rpbi4iLCJMYXN0TmFtZSI6IlJlZXNlIiwiUHJvdGVjdGVkIjpmYWxzZSwiU2V4IjowLCJDcmVhdGVkQnkiOiJfTWlsdWwiLCJDcmVhdGVkT24iOiIyMDIxLTEyLTE0VDIxOjAyOjMwIiwiTW9kaWZpZWRCeSI6Il9NaWx1bCIsIklkIjoiMjljZTc4ZWYtOWExMy00NjIxLWE5MjItNmY1MTUwMGNmZTY0IiwiTW9kaWZpZWRPbiI6IjIwMjEtMTItMTRUMjE6MDI6Mz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thZ2dsZS5jb20vYWthc2h1amp3YWwvdXNlZC1jYXItZGF0YS1hbmFseXNpcy1hbmQtdmlzdWFsaXphdGlvbiIsIlVyaVN0cmluZyI6Imh0dHBzOi8vd3d3LmthZ2dsZS5jb20vYWthc2h1amp3YWwvdXNlZC1jYXItZGF0YS1hbmFseXNpcy1hbmQtdmlzdWFsaXph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}</w:instrText>
          </w:r>
          <w:r w:rsidR="003F3328" w:rsidRPr="003F3328">
            <w:rPr>
              <w:lang w:val="en-US"/>
            </w:rPr>
            <w:fldChar w:fldCharType="separate"/>
          </w:r>
          <w:r w:rsidR="00416324">
            <w:t>[19]</w:t>
          </w:r>
          <w:r w:rsidR="003F3328" w:rsidRPr="003F3328">
            <w:rPr>
              <w:lang w:val="en-US"/>
            </w:rPr>
            <w:fldChar w:fldCharType="end"/>
          </w:r>
        </w:sdtContent>
      </w:sdt>
      <w:r w:rsidR="00676DF1" w:rsidRPr="003F3328">
        <w:rPr>
          <w:i/>
          <w:iCs/>
        </w:rPr>
        <w:t xml:space="preserve"> </w:t>
      </w:r>
      <w:r w:rsidR="00676DF1" w:rsidRPr="00FB0966">
        <w:t xml:space="preserve">Diese nimmt ebenfalls Bezug </w:t>
      </w:r>
      <w:r w:rsidR="00FB0966" w:rsidRPr="00FB0966">
        <w:t xml:space="preserve">zu einem Datensatz der Website </w:t>
      </w:r>
      <w:proofErr w:type="spellStart"/>
      <w:r w:rsidR="00FB0966" w:rsidRPr="00FB0966">
        <w:t>K</w:t>
      </w:r>
      <w:r w:rsidR="00FB0966">
        <w:t>aggle</w:t>
      </w:r>
      <w:proofErr w:type="spellEnd"/>
      <w:r w:rsidR="00E87F46">
        <w:t xml:space="preserve"> und wurde </w:t>
      </w:r>
      <w:r w:rsidR="005F66FC">
        <w:t>er</w:t>
      </w:r>
      <w:r w:rsidR="00E87F46">
        <w:t>arbeitet</w:t>
      </w:r>
      <w:r w:rsidR="00C14DBA">
        <w:t xml:space="preserve"> von Studenten eine Data Science Courses. </w:t>
      </w:r>
      <w:r w:rsidR="003F3328">
        <w:t xml:space="preserve">Der Herausgeber der Arbeit ist </w:t>
      </w:r>
      <w:proofErr w:type="spellStart"/>
      <w:r w:rsidR="003F3328" w:rsidRPr="003F3328">
        <w:t>Irtasam</w:t>
      </w:r>
      <w:proofErr w:type="spellEnd"/>
      <w:r w:rsidR="003F3328" w:rsidRPr="003F3328">
        <w:t xml:space="preserve"> Ali </w:t>
      </w:r>
      <w:proofErr w:type="spellStart"/>
      <w:r w:rsidR="003F3328" w:rsidRPr="003F3328">
        <w:t>Wains</w:t>
      </w:r>
      <w:proofErr w:type="spellEnd"/>
      <w:r w:rsidR="003F3328">
        <w:t>.</w:t>
      </w:r>
      <w:r w:rsidR="00E87F46">
        <w:t xml:space="preserve"> </w:t>
      </w:r>
      <w:r w:rsidR="00FB0966">
        <w:t xml:space="preserve"> </w:t>
      </w:r>
      <w:r w:rsidR="00C60662">
        <w:t xml:space="preserve">Das Datenset basiert auf </w:t>
      </w:r>
      <w:r w:rsidR="00291B1E">
        <w:t>423857 Einträgen</w:t>
      </w:r>
      <w:r w:rsidR="00087F76">
        <w:t xml:space="preserve"> mit 24 Spalten.</w:t>
      </w:r>
      <w:r w:rsidR="0024560F">
        <w:t xml:space="preserve"> Jede Spalte repräsentiert ein Attribut des Gebrauchtwagens. Ziel der Arbeit war es </w:t>
      </w:r>
      <w:r w:rsidR="00BF60F0" w:rsidRPr="00BF60F0">
        <w:t xml:space="preserve">interessante Trends und Korrelationen zwischen den verschiedenen Merkmalen des Gebrauchtwagenverkaufs </w:t>
      </w:r>
      <w:r w:rsidR="00BF60F0">
        <w:t xml:space="preserve">zu </w:t>
      </w:r>
      <w:r w:rsidR="00BF60F0" w:rsidRPr="00BF60F0">
        <w:t>finden</w:t>
      </w:r>
      <w:r w:rsidR="00BF60F0">
        <w:t>.</w:t>
      </w:r>
      <w:r w:rsidR="00AC6977">
        <w:t xml:space="preserve"> Im Detail sollten </w:t>
      </w:r>
      <w:r w:rsidR="00725F6A">
        <w:t>erstens</w:t>
      </w:r>
      <w:r w:rsidR="00AC6977">
        <w:t xml:space="preserve"> Trends im Verkauf </w:t>
      </w:r>
      <w:r w:rsidR="00725F6A">
        <w:t xml:space="preserve">von Autos </w:t>
      </w:r>
      <w:r w:rsidR="00725F6A" w:rsidRPr="00725F6A">
        <w:t xml:space="preserve">und in der Automobilindustrie im Allgemeinen </w:t>
      </w:r>
      <w:r w:rsidR="00725F6A">
        <w:t xml:space="preserve">ermittelt werden. Zweitens </w:t>
      </w:r>
      <w:r w:rsidR="00014BC0">
        <w:t xml:space="preserve">die </w:t>
      </w:r>
      <w:r w:rsidR="00014BC0" w:rsidRPr="00014BC0">
        <w:t>Korrelation zwischen Preis und Zustand, die dann noch um das Jahr, den aktuellen Standort des Fahrzeugs, die Anzahl der Zylinder im Fahrzeug und den Kilometerstand des Fahrzeugs erweitert wird</w:t>
      </w:r>
      <w:r w:rsidR="00014BC0">
        <w:t xml:space="preserve">, analysiert werden. Drittens </w:t>
      </w:r>
      <w:r w:rsidR="00A4653B">
        <w:t xml:space="preserve">eine </w:t>
      </w:r>
      <w:r w:rsidR="00A4653B" w:rsidRPr="00A4653B">
        <w:t>Vorhersage des Preises eines Gebrauchtwagens anhand seiner Spezifikationen</w:t>
      </w:r>
      <w:r w:rsidR="00A4653B">
        <w:t xml:space="preserve"> zu ermöglichen. Insbesondere im Punkt drei ist eine direkte Anal</w:t>
      </w:r>
      <w:r w:rsidR="00AC0114">
        <w:t>o</w:t>
      </w:r>
      <w:r w:rsidR="00A4653B">
        <w:t xml:space="preserve">gie zu diesem Projekt </w:t>
      </w:r>
      <w:r w:rsidR="00AC0114">
        <w:t>vor</w:t>
      </w:r>
      <w:r w:rsidR="0048140C">
        <w:t xml:space="preserve">zuweisen. </w:t>
      </w:r>
      <w:r w:rsidR="007676B3">
        <w:t>Als ersten Schritt der Analyse wurde die Daten</w:t>
      </w:r>
      <w:r w:rsidR="00427538">
        <w:t xml:space="preserve"> in 10 Stufen gereinigt und modifiziert. </w:t>
      </w:r>
      <w:r w:rsidR="004510A7">
        <w:t xml:space="preserve">Im Schritt zwei des Analyseprozessen fand die Umsetzung der Daten in Visualisierungen </w:t>
      </w:r>
      <w:r w:rsidR="00C6655A">
        <w:t xml:space="preserve">statt. Die ausgewählten Visualisierungstechniken </w:t>
      </w:r>
      <w:r w:rsidR="005215C9">
        <w:t>sind</w:t>
      </w:r>
      <w:r w:rsidR="00255329">
        <w:t xml:space="preserve"> eine Korrelationsmatrix, </w:t>
      </w:r>
      <w:r w:rsidR="005215C9">
        <w:t xml:space="preserve">eine interaktive Landkarte der USA, </w:t>
      </w:r>
      <w:r w:rsidR="00252182">
        <w:t xml:space="preserve">vertikale Balkendiagramme, </w:t>
      </w:r>
      <w:proofErr w:type="spellStart"/>
      <w:r w:rsidR="00107643">
        <w:t>Violin</w:t>
      </w:r>
      <w:proofErr w:type="spellEnd"/>
      <w:r w:rsidR="00107643">
        <w:t xml:space="preserve"> Plots, </w:t>
      </w:r>
      <w:r w:rsidR="00F85236">
        <w:t>Box Plots</w:t>
      </w:r>
      <w:r w:rsidR="009C23D4">
        <w:t xml:space="preserve">, sowie einen Scatterplot. Anhand der Visualisierungen konnten Rückschlüsse </w:t>
      </w:r>
      <w:r w:rsidR="00553FAB">
        <w:t>auf Trends, Korrelationen und Anomalien gezogen werden.</w:t>
      </w:r>
      <w:r w:rsidR="00B64794">
        <w:t xml:space="preserve"> Dieser Analyse wurde eine </w:t>
      </w:r>
      <w:proofErr w:type="spellStart"/>
      <w:r w:rsidR="00B64794">
        <w:t>Machine</w:t>
      </w:r>
      <w:proofErr w:type="spellEnd"/>
      <w:r w:rsidR="00B64794">
        <w:t xml:space="preserve"> Learning Phase angehangen. </w:t>
      </w:r>
      <w:r w:rsidR="0076237B">
        <w:t xml:space="preserve">Ziel dessen war es </w:t>
      </w:r>
      <w:r w:rsidR="00735342" w:rsidRPr="00735342">
        <w:t>ein Modell zu trainieren, das bei Angabe der Spezifikationen eines Autos den geschätzten Preis liefert.</w:t>
      </w:r>
      <w:r w:rsidR="00196BC3">
        <w:t xml:space="preserve"> Basierend eines modifizierten Datensatzes wurden zwei Modelle trainiert</w:t>
      </w:r>
      <w:r w:rsidR="002B2EEA">
        <w:t>, welche das gewünschte Ergebnis mit Abstrichen lieferten.</w:t>
      </w:r>
      <w:r w:rsidR="00FC63E4">
        <w:t xml:space="preserve"> Folglich stellt diese Arbeit die Erweiterung dieses Projekts dar. Parallelen sind i</w:t>
      </w:r>
      <w:r w:rsidR="006D1A41">
        <w:t xml:space="preserve">m Prozess des Data </w:t>
      </w:r>
      <w:proofErr w:type="spellStart"/>
      <w:r w:rsidR="006D1A41">
        <w:t>Cleanings</w:t>
      </w:r>
      <w:proofErr w:type="spellEnd"/>
      <w:r w:rsidR="006D1A41">
        <w:t>, sowie in der Umsetzung der Visualisierungen gesehen werden.</w:t>
      </w:r>
      <w:r w:rsidR="006503EA">
        <w:t xml:space="preserve"> Die Daten wurden unter ähnlichen Aspekten betrachtet</w:t>
      </w:r>
      <w:r w:rsidR="00144A3B">
        <w:t xml:space="preserve"> und die Darstellungen beinhalten die Gegenüberstellung mehrerer Attribute.</w:t>
      </w:r>
      <w:r w:rsidR="006503EA">
        <w:t xml:space="preserve"> </w:t>
      </w:r>
      <w:r w:rsidR="00C914B0" w:rsidRPr="00E440F3">
        <w:t xml:space="preserve">Die Arbeit </w:t>
      </w:r>
      <w:proofErr w:type="spellStart"/>
      <w:r w:rsidR="00C914B0" w:rsidRPr="00E440F3">
        <w:rPr>
          <w:i/>
          <w:iCs/>
        </w:rPr>
        <w:t>Exploring</w:t>
      </w:r>
      <w:proofErr w:type="spellEnd"/>
      <w:r w:rsidR="00C914B0" w:rsidRPr="00E440F3">
        <w:rPr>
          <w:i/>
          <w:iCs/>
        </w:rPr>
        <w:t xml:space="preserve"> and </w:t>
      </w:r>
      <w:proofErr w:type="spellStart"/>
      <w:r w:rsidR="00C914B0" w:rsidRPr="00E440F3">
        <w:rPr>
          <w:i/>
          <w:iCs/>
        </w:rPr>
        <w:t>Analyzing</w:t>
      </w:r>
      <w:proofErr w:type="spellEnd"/>
      <w:r w:rsidR="00C914B0" w:rsidRPr="00E440F3">
        <w:rPr>
          <w:i/>
          <w:iCs/>
        </w:rPr>
        <w:t xml:space="preserve"> </w:t>
      </w:r>
      <w:proofErr w:type="spellStart"/>
      <w:r w:rsidR="00C914B0" w:rsidRPr="00E440F3">
        <w:rPr>
          <w:i/>
          <w:iCs/>
        </w:rPr>
        <w:t>Used</w:t>
      </w:r>
      <w:proofErr w:type="spellEnd"/>
      <w:r w:rsidR="00C914B0" w:rsidRPr="00E440F3">
        <w:rPr>
          <w:i/>
          <w:iCs/>
        </w:rPr>
        <w:t xml:space="preserve"> Car Data Set </w:t>
      </w:r>
      <w:r w:rsidR="00C914B0" w:rsidRPr="00E440F3">
        <w:t xml:space="preserve">erweitert </w:t>
      </w:r>
      <w:r w:rsidR="00E440F3" w:rsidRPr="00E440F3">
        <w:t>durch differenzierte Vi</w:t>
      </w:r>
      <w:r w:rsidR="00E440F3">
        <w:t xml:space="preserve">sualisierungstechniken, sowie folglich die Anwendung des Datensatz im </w:t>
      </w:r>
      <w:proofErr w:type="spellStart"/>
      <w:r w:rsidR="000E5399">
        <w:t>Machine</w:t>
      </w:r>
      <w:proofErr w:type="spellEnd"/>
      <w:r w:rsidR="000E5399">
        <w:t xml:space="preserve"> </w:t>
      </w:r>
      <w:r w:rsidR="00E440F3">
        <w:t>Learning Modell</w:t>
      </w:r>
      <w:r w:rsidR="000E5399">
        <w:t xml:space="preserve"> und kann schlussfolgernd als gutes Beispiel angesehen werden. </w:t>
      </w:r>
      <w:sdt>
        <w:sdtPr>
          <w:alias w:val="To edit, see citavi.com/edit"/>
          <w:tag w:val="CitaviPlaceholder#728ef11d-20b6-4be8-a174-6268391a7106"/>
          <w:id w:val="-429970142"/>
          <w:placeholder>
            <w:docPart w:val="DefaultPlaceholder_-1854013440"/>
          </w:placeholder>
        </w:sdtPr>
        <w:sdtEndPr/>
        <w:sdtContent>
          <w:r w:rsidR="00584866">
            <w:fldChar w:fldCharType="begin"/>
          </w:r>
          <w:r w:rsidR="003A54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DA0NzgzLWNjOGYtNDg5OC04MDJmLWY2YTM4ZDM4ZTIzOSIsIlJhbmdlTGVuZ3RoIjo0LCJSZWZlcmVuY2VJZCI6IjBhYTc0NzdkLWYwYTYtNDJiYy1hNjc5LTYzZTNmMzk3ZWNlYi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ZWRpdW0uY29tL3N3bGgvZXhwbG9yaW5nLWFuZC1hbmFseXppbmctdXNlZC1jYXItZGF0YS1zZXQtMmUyYmYxZjI0ZDUyIiwiVXJpU3RyaW5nIjoiaHR0cHM6Ly9tZWRpdW0uY29tL3N3bGgvZXhwbG9yaW5nLWFuZC1hbmFseXppbmctdXNlZC1jYXItZGF0YS1zZXQtMmUyYmYxZjI0ZDU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}</w:instrText>
          </w:r>
          <w:r w:rsidR="00584866">
            <w:fldChar w:fldCharType="separate"/>
          </w:r>
          <w:r w:rsidR="00416324">
            <w:t>[21]</w:t>
          </w:r>
          <w:r w:rsidR="00584866">
            <w:fldChar w:fldCharType="end"/>
          </w:r>
        </w:sdtContent>
      </w:sdt>
    </w:p>
    <w:p w14:paraId="54306087" w14:textId="77777777" w:rsidR="00676DF1" w:rsidRPr="00E440F3" w:rsidRDefault="00676DF1" w:rsidP="00262255">
      <w:pPr>
        <w:shd w:val="clear" w:color="auto" w:fill="FFFFFF"/>
        <w:jc w:val="both"/>
        <w:rPr>
          <w:i/>
          <w:iCs/>
        </w:rPr>
      </w:pPr>
    </w:p>
    <w:p w14:paraId="06851FC5" w14:textId="77777777" w:rsidR="002162FD" w:rsidRDefault="00AF4DBA" w:rsidP="00262255">
      <w:pPr>
        <w:pStyle w:val="berschrift1"/>
        <w:jc w:val="both"/>
      </w:pPr>
      <w:bookmarkStart w:id="56" w:name="_Toc90487331"/>
      <w:r>
        <w:t>Zusammenfassung und Ausblick</w:t>
      </w:r>
      <w:bookmarkEnd w:id="56"/>
    </w:p>
    <w:p w14:paraId="640B4FDD" w14:textId="06CF1977" w:rsidR="00FB09E2" w:rsidRDefault="005E26E3" w:rsidP="00262255">
      <w:pPr>
        <w:jc w:val="both"/>
      </w:pPr>
      <w:r>
        <w:t xml:space="preserve">Anhand der vorgestellten Visualisierungstechniken konnte </w:t>
      </w:r>
      <w:r w:rsidR="007A74D4">
        <w:t xml:space="preserve">durch </w:t>
      </w:r>
      <w:r w:rsidR="00F34D83">
        <w:t xml:space="preserve">das Projekt </w:t>
      </w:r>
      <w:r w:rsidR="007A74D4">
        <w:t>die Datenverarbeitung visuell umgesetzt werden.</w:t>
      </w:r>
      <w:r w:rsidR="00B11046">
        <w:t xml:space="preserve"> </w:t>
      </w:r>
      <w:r w:rsidR="00DD3F3F">
        <w:t>In Zusammen</w:t>
      </w:r>
      <w:r w:rsidR="003A73B4">
        <w:t xml:space="preserve">hang des in Kapitel </w:t>
      </w:r>
      <w:r w:rsidR="003A73B4">
        <w:fldChar w:fldCharType="begin"/>
      </w:r>
      <w:r w:rsidR="003A73B4">
        <w:instrText xml:space="preserve"> REF _Ref80273977 \r \h </w:instrText>
      </w:r>
      <w:r w:rsidR="0009206C">
        <w:instrText xml:space="preserve"> \* MERGEFORMAT </w:instrText>
      </w:r>
      <w:r w:rsidR="003A73B4">
        <w:fldChar w:fldCharType="separate"/>
      </w:r>
      <w:r w:rsidR="003A73B4">
        <w:t>1.1</w:t>
      </w:r>
      <w:r w:rsidR="003A73B4">
        <w:fldChar w:fldCharType="end"/>
      </w:r>
      <w:r w:rsidR="00DD3F3F">
        <w:t xml:space="preserve"> </w:t>
      </w:r>
      <w:r w:rsidR="0057449E">
        <w:t xml:space="preserve">thematisierten Anwendungshintergrundes, konnten </w:t>
      </w:r>
      <w:r w:rsidR="00A1444B">
        <w:t xml:space="preserve">Vorteile der Darstellungen, insbesondere für die Zielgruppe des Data </w:t>
      </w:r>
      <w:proofErr w:type="spellStart"/>
      <w:r w:rsidR="00A1444B">
        <w:t>Scientists</w:t>
      </w:r>
      <w:proofErr w:type="spellEnd"/>
      <w:r w:rsidR="00A1444B">
        <w:t xml:space="preserve">, abgeleitet werden. </w:t>
      </w:r>
      <w:r w:rsidR="00C02321">
        <w:t xml:space="preserve">Die graphische Umsetzung </w:t>
      </w:r>
      <w:r w:rsidR="00285DE2">
        <w:t>der Baumhie</w:t>
      </w:r>
      <w:r w:rsidR="000A7F03">
        <w:t>rarchie</w:t>
      </w:r>
      <w:r w:rsidR="00007900">
        <w:t xml:space="preserve"> verhalf</w:t>
      </w:r>
      <w:r w:rsidR="00AF15DB">
        <w:t xml:space="preserve"> dem Verständnis über</w:t>
      </w:r>
      <w:r w:rsidR="00007900">
        <w:t xml:space="preserve"> die Verteilungsstrukturen des Datensatzes. Dabei </w:t>
      </w:r>
      <w:r w:rsidR="00A713E7">
        <w:t>ließ sich</w:t>
      </w:r>
      <w:r w:rsidR="00007900">
        <w:t xml:space="preserve"> eine Ungleichverteilung </w:t>
      </w:r>
      <w:r w:rsidR="00A713E7">
        <w:t xml:space="preserve">der Marken, Modelle, sowie Fahrzeuge des Trainingsdatensatzes ableiten. </w:t>
      </w:r>
      <w:r w:rsidR="00457B95">
        <w:t xml:space="preserve"> </w:t>
      </w:r>
      <w:r w:rsidR="001333A7">
        <w:t>Zusätzlich</w:t>
      </w:r>
      <w:r w:rsidR="00A674BE">
        <w:t xml:space="preserve"> wurde </w:t>
      </w:r>
      <w:r w:rsidR="00B1093F">
        <w:t xml:space="preserve">der Umfang des Datensatzes </w:t>
      </w:r>
      <w:r w:rsidR="00A674BE">
        <w:t>ersichtlich</w:t>
      </w:r>
      <w:r w:rsidR="00B1093F">
        <w:t>. Dieser konnte als zu gering für die Grundlage Maschinellen Lernens eingestuft werden.</w:t>
      </w:r>
      <w:r w:rsidR="00B14B4A">
        <w:t xml:space="preserve"> Zusammenfassend </w:t>
      </w:r>
      <w:r w:rsidR="00213C02">
        <w:t>ermöglicht es die Baumhierarchie, komplexe Sachverhalte über</w:t>
      </w:r>
      <w:r w:rsidR="000D6FC3">
        <w:t xml:space="preserve">sichtlich und ohne </w:t>
      </w:r>
      <w:r w:rsidR="006F2BFE">
        <w:t xml:space="preserve">nötige </w:t>
      </w:r>
      <w:r w:rsidR="00513226">
        <w:t xml:space="preserve">Vorkenntnisse aufzuzeigen. </w:t>
      </w:r>
    </w:p>
    <w:p w14:paraId="44269A79" w14:textId="0B705F29" w:rsidR="00FB09E2" w:rsidRDefault="00CA74EE" w:rsidP="00262255">
      <w:pPr>
        <w:jc w:val="both"/>
      </w:pPr>
      <w:r>
        <w:t xml:space="preserve">Aufbauend der erworbenen </w:t>
      </w:r>
      <w:r w:rsidR="00513226">
        <w:t>Erk</w:t>
      </w:r>
      <w:r>
        <w:t xml:space="preserve">enntnisse </w:t>
      </w:r>
      <w:r w:rsidR="002346E0">
        <w:t>de</w:t>
      </w:r>
      <w:r w:rsidR="001E3BA6">
        <w:t xml:space="preserve">r Baumhierarchie, wurden </w:t>
      </w:r>
      <w:r w:rsidR="009C1609">
        <w:t>die für den Wert eines Gebrauchtwagens</w:t>
      </w:r>
      <w:r w:rsidR="007E5339">
        <w:t xml:space="preserve"> </w:t>
      </w:r>
      <w:r w:rsidR="00AD720F">
        <w:t xml:space="preserve">signifikanten </w:t>
      </w:r>
      <w:r w:rsidR="007E5339">
        <w:t>Eigenschafte</w:t>
      </w:r>
      <w:r w:rsidR="003C04A7">
        <w:t>n</w:t>
      </w:r>
      <w:r w:rsidR="00376093">
        <w:t xml:space="preserve">, im </w:t>
      </w:r>
      <w:r w:rsidR="003C04A7">
        <w:t>Scatterplot gegenübergestellt.</w:t>
      </w:r>
      <w:r w:rsidR="00376093">
        <w:t xml:space="preserve"> </w:t>
      </w:r>
      <w:r w:rsidR="00675E27">
        <w:t xml:space="preserve"> </w:t>
      </w:r>
      <w:r w:rsidR="00A85C90">
        <w:t xml:space="preserve"> Entsprechend der ausgewählten Attribute können anhand der Darstellung Rückschlüsse auf </w:t>
      </w:r>
      <w:r w:rsidR="009D36BA">
        <w:t xml:space="preserve">den </w:t>
      </w:r>
      <w:r w:rsidR="00536B05">
        <w:t>Zusammenhang zweier</w:t>
      </w:r>
      <w:r w:rsidR="009D36BA">
        <w:t xml:space="preserve"> Eigenschaften gezogen, sowie </w:t>
      </w:r>
      <w:r w:rsidR="00C877FF">
        <w:t xml:space="preserve">Ausreißer oder Auffälligkeiten innerhalb der Datensätze identifiziert werden. </w:t>
      </w:r>
      <w:r w:rsidR="00536B05">
        <w:t xml:space="preserve"> Für den vorliegenden inhaltlichen Bezug ist dies insofern von Bedeutung, dass durch das Erkennen von Fehlern, Ausreißern </w:t>
      </w:r>
      <w:r w:rsidR="00651B2E">
        <w:t xml:space="preserve">oder Anomalien </w:t>
      </w:r>
      <w:r w:rsidR="007F5E4F">
        <w:t>der Werte</w:t>
      </w:r>
      <w:r w:rsidR="00120CE8">
        <w:t xml:space="preserve"> </w:t>
      </w:r>
      <w:r w:rsidR="003F128E">
        <w:t xml:space="preserve">eine mögliche Verzerrung des Trainingsdatensatzes verhindert werden kann. </w:t>
      </w:r>
      <w:r w:rsidR="00955A54">
        <w:t>Mit Hilfe der „</w:t>
      </w:r>
      <w:proofErr w:type="spellStart"/>
      <w:r w:rsidR="00955A54">
        <w:t>Hover</w:t>
      </w:r>
      <w:proofErr w:type="spellEnd"/>
      <w:r w:rsidR="00955A54">
        <w:t xml:space="preserve">“-Funktion konnte die Limitation auf </w:t>
      </w:r>
      <w:r w:rsidR="001A2B41">
        <w:t>die Betrachtung von zwei starren Eigenschaften umgangen werden. Diese ermöglicht dem Nutzer</w:t>
      </w:r>
      <w:r w:rsidR="00461FD1">
        <w:t xml:space="preserve"> die</w:t>
      </w:r>
      <w:r w:rsidR="009D621D">
        <w:t xml:space="preserve"> individuelle Auswahl der zu betrachtenden Attribute</w:t>
      </w:r>
      <w:r w:rsidR="00461FD1">
        <w:t>.</w:t>
      </w:r>
      <w:r w:rsidR="00CF61E0">
        <w:t xml:space="preserve"> </w:t>
      </w:r>
      <w:r w:rsidR="00B73E53">
        <w:t>Entsprechend kann eine vielseitige Analyse erm</w:t>
      </w:r>
      <w:r w:rsidR="00A2103C">
        <w:t>öglicht werden.</w:t>
      </w:r>
    </w:p>
    <w:p w14:paraId="0E558769" w14:textId="77994013" w:rsidR="00FE3328" w:rsidRDefault="00D7177A" w:rsidP="00262255">
      <w:pPr>
        <w:jc w:val="both"/>
      </w:pPr>
      <w:r>
        <w:t>Um die</w:t>
      </w:r>
      <w:r w:rsidR="00951C2B">
        <w:t xml:space="preserve">, im Scatterplot, erkannten Auffälligkeiten in erweiterter Perspektive betrachten zu können, wurde die Visualisierungstechnik der Parallelen Koordinaten gewählt. </w:t>
      </w:r>
      <w:r w:rsidR="006E59FF">
        <w:t>Diese ermöglicht die Gegenüberstellung von vier Attributen. Aufgrund dessen</w:t>
      </w:r>
      <w:r w:rsidR="00816915">
        <w:t xml:space="preserve"> können Trends und Muster erkannt </w:t>
      </w:r>
      <w:r w:rsidR="00A62965">
        <w:t>werden.</w:t>
      </w:r>
      <w:r w:rsidR="00816915">
        <w:t xml:space="preserve"> Welche </w:t>
      </w:r>
      <w:r w:rsidR="00A62965">
        <w:t>einerseits unterstützend i</w:t>
      </w:r>
      <w:r w:rsidR="00F00564">
        <w:t xml:space="preserve">m Arbeitsalltag eines Data Scientist sind, andererseits gleichermaßen </w:t>
      </w:r>
      <w:r w:rsidR="001620A1">
        <w:t xml:space="preserve">Interessierten komplexe Informationen über Gebrauchtwagen liefern. Zusätzlich ist </w:t>
      </w:r>
      <w:r w:rsidR="00FE3328">
        <w:t>dessen Anwendung im Szenario eines Studenten</w:t>
      </w:r>
      <w:r w:rsidR="007A10CF">
        <w:t>,</w:t>
      </w:r>
      <w:r w:rsidR="00FE3328">
        <w:t xml:space="preserve"> </w:t>
      </w:r>
      <w:r w:rsidR="007A10CF">
        <w:t xml:space="preserve">beispielsweise innerhalb einer Projektarbeit, begünstigend. </w:t>
      </w:r>
    </w:p>
    <w:p w14:paraId="12FC699C" w14:textId="756C3C27" w:rsidR="00C01E8B" w:rsidRDefault="007D49A0" w:rsidP="00262255">
      <w:pPr>
        <w:jc w:val="both"/>
      </w:pPr>
      <w:r>
        <w:t xml:space="preserve">Schlussfolgernd </w:t>
      </w:r>
      <w:r w:rsidR="008556AC">
        <w:t xml:space="preserve">ist festzustellen, dass die Visualisierungen den Anforderungen mehrerer </w:t>
      </w:r>
      <w:r w:rsidR="007F1F9A">
        <w:t>Zielgruppen gerecht werden konnten. Zusätzlich</w:t>
      </w:r>
      <w:r w:rsidR="0062640C">
        <w:t xml:space="preserve"> </w:t>
      </w:r>
      <w:r w:rsidR="00F905DC">
        <w:t>verhalfen</w:t>
      </w:r>
      <w:r w:rsidR="00FC3955">
        <w:t xml:space="preserve"> die</w:t>
      </w:r>
      <w:r w:rsidR="00DC0B01">
        <w:t xml:space="preserve"> </w:t>
      </w:r>
      <w:r w:rsidR="00FC3955">
        <w:t xml:space="preserve">Darstellungen </w:t>
      </w:r>
      <w:r w:rsidR="00E74B83">
        <w:t>einer übersichtlichen Ausgabe des Datensatzes.</w:t>
      </w:r>
      <w:r w:rsidR="00980E6A">
        <w:t xml:space="preserve"> </w:t>
      </w:r>
      <w:r w:rsidR="00DC0B01">
        <w:t xml:space="preserve">Folglich </w:t>
      </w:r>
      <w:r w:rsidR="00620B00">
        <w:t>besteht die Möglichkeit</w:t>
      </w:r>
      <w:r w:rsidR="00DC0B01">
        <w:t xml:space="preserve"> Information</w:t>
      </w:r>
      <w:r w:rsidR="00620B00">
        <w:t>en</w:t>
      </w:r>
      <w:r w:rsidR="00DC0B01">
        <w:t xml:space="preserve"> effektiver </w:t>
      </w:r>
      <w:r w:rsidR="00620B00">
        <w:t>erfassen,</w:t>
      </w:r>
      <w:r w:rsidR="00DC0B01">
        <w:t xml:space="preserve"> analysier</w:t>
      </w:r>
      <w:r w:rsidR="00620B00">
        <w:t>en</w:t>
      </w:r>
      <w:r w:rsidR="00DC0B01">
        <w:t xml:space="preserve"> und verarbeite</w:t>
      </w:r>
      <w:r w:rsidR="00620B00">
        <w:t>n zu können.</w:t>
      </w:r>
      <w:r w:rsidR="002A22F9">
        <w:rPr>
          <w:b/>
          <w:bCs/>
        </w:rPr>
        <w:t xml:space="preserve"> </w:t>
      </w:r>
      <w:r w:rsidR="002A22F9">
        <w:t xml:space="preserve">Im Ausblick </w:t>
      </w:r>
      <w:r w:rsidR="006401E6">
        <w:t xml:space="preserve">der Weiterentwicklung der Techniken sind folgende Punkte </w:t>
      </w:r>
      <w:r w:rsidR="009824DF">
        <w:t>vorstellbar</w:t>
      </w:r>
      <w:r w:rsidR="00BF50B9">
        <w:t xml:space="preserve">. </w:t>
      </w:r>
      <w:r w:rsidR="009824DF">
        <w:t>Erstens</w:t>
      </w:r>
      <w:r w:rsidR="00AA7A40">
        <w:t xml:space="preserve"> k</w:t>
      </w:r>
      <w:r w:rsidR="003379E4">
        <w:t>önnte</w:t>
      </w:r>
      <w:r w:rsidR="00AA7A40">
        <w:t xml:space="preserve"> die </w:t>
      </w:r>
      <w:r w:rsidR="00AA7A40" w:rsidRPr="00AA7A40">
        <w:t>Hauptwebsite index.html</w:t>
      </w:r>
      <w:r w:rsidR="003379E4">
        <w:t xml:space="preserve"> </w:t>
      </w:r>
      <w:r w:rsidR="006A564A">
        <w:t xml:space="preserve">auf </w:t>
      </w:r>
      <w:r w:rsidR="009B2A4C">
        <w:t>Gestaltungs</w:t>
      </w:r>
      <w:r w:rsidR="006A564A">
        <w:t>ebene</w:t>
      </w:r>
      <w:r w:rsidR="009B2A4C">
        <w:t xml:space="preserve"> vermehrt aus</w:t>
      </w:r>
      <w:r w:rsidR="003379E4">
        <w:t>gestaltet werden.</w:t>
      </w:r>
      <w:r w:rsidR="007D7DD6">
        <w:t xml:space="preserve"> Denkbar in diesem Zusammenhang sind Design Elemente oder die Integration eines Kommun</w:t>
      </w:r>
      <w:r w:rsidR="00E23E66">
        <w:t>i</w:t>
      </w:r>
      <w:r w:rsidR="007D7DD6">
        <w:t>kationstools</w:t>
      </w:r>
      <w:r w:rsidR="00E23E66">
        <w:t xml:space="preserve"> für interaktiven Austausch der Nutzer. </w:t>
      </w:r>
      <w:r w:rsidR="00732885">
        <w:t xml:space="preserve">In Anbetracht der Baumhierarchie, wäre es </w:t>
      </w:r>
      <w:r w:rsidR="009D4670">
        <w:t>vorstellbar</w:t>
      </w:r>
      <w:r w:rsidR="00732885">
        <w:t xml:space="preserve"> diese n</w:t>
      </w:r>
      <w:r w:rsidR="008C25D6">
        <w:t>icht als starres Format umzusetzen.</w:t>
      </w:r>
      <w:r w:rsidR="003114FC">
        <w:t xml:space="preserve"> Entsprechend wäre</w:t>
      </w:r>
      <w:r w:rsidR="0022710F">
        <w:t xml:space="preserve"> </w:t>
      </w:r>
      <w:r w:rsidR="00850433">
        <w:t xml:space="preserve">das Etablieren einer </w:t>
      </w:r>
      <w:r w:rsidR="00442B84">
        <w:t>Interaktion für den Anwenden</w:t>
      </w:r>
      <w:r w:rsidR="006178F9">
        <w:t>den</w:t>
      </w:r>
      <w:r w:rsidR="005A29C5">
        <w:t xml:space="preserve"> </w:t>
      </w:r>
      <w:r w:rsidR="009D4670">
        <w:t>erwägbar</w:t>
      </w:r>
      <w:r w:rsidR="00E40DE9">
        <w:t>,</w:t>
      </w:r>
      <w:r w:rsidR="0022710F">
        <w:t xml:space="preserve"> welche die Auswahl </w:t>
      </w:r>
      <w:r w:rsidR="00791186">
        <w:t>von Teilbäumen ermöglicht</w:t>
      </w:r>
      <w:r w:rsidR="00D15367">
        <w:t>.</w:t>
      </w:r>
      <w:r w:rsidR="000E24FF">
        <w:t xml:space="preserve"> Folglich </w:t>
      </w:r>
      <w:r w:rsidR="00D42728">
        <w:t xml:space="preserve">könnte die Informationsbereitstellung für den </w:t>
      </w:r>
      <w:r w:rsidR="001725CA">
        <w:t xml:space="preserve">Nutzer optimiert werden. </w:t>
      </w:r>
      <w:r w:rsidR="00E33D84">
        <w:t>Gleichermaßen wäre das Bereitstellen einer Funktion denkbar</w:t>
      </w:r>
      <w:r w:rsidR="007A5392">
        <w:t>, welche eine Anzeige</w:t>
      </w:r>
      <w:r w:rsidR="00861DF0">
        <w:t xml:space="preserve"> der Fahrzeuginformationen </w:t>
      </w:r>
      <w:r w:rsidR="00EA4649">
        <w:t xml:space="preserve">beim </w:t>
      </w:r>
      <w:proofErr w:type="spellStart"/>
      <w:r w:rsidR="00EA4649">
        <w:t>Hovern</w:t>
      </w:r>
      <w:proofErr w:type="spellEnd"/>
      <w:r w:rsidR="00EA4649">
        <w:t xml:space="preserve"> über d</w:t>
      </w:r>
      <w:r w:rsidR="006210FA">
        <w:t>as Fahrzeug</w:t>
      </w:r>
      <w:r w:rsidR="00C62EF7">
        <w:t xml:space="preserve"> umsetzt.</w:t>
      </w:r>
      <w:r w:rsidR="00031772">
        <w:t xml:space="preserve"> </w:t>
      </w:r>
      <w:r w:rsidR="002F7865">
        <w:t>Zusätzlich ist eine</w:t>
      </w:r>
      <w:r w:rsidR="0077416B">
        <w:t xml:space="preserve"> Er</w:t>
      </w:r>
      <w:r w:rsidR="002F7865">
        <w:t>weiterung</w:t>
      </w:r>
      <w:r w:rsidR="0077416B">
        <w:t xml:space="preserve"> in den Interaktionsmöglichkeiten des Scatterplots </w:t>
      </w:r>
      <w:r w:rsidR="00C24891">
        <w:t xml:space="preserve">und der Parallelen Daten zu sehen. </w:t>
      </w:r>
      <w:r w:rsidR="00333587">
        <w:t xml:space="preserve">Diese könnten </w:t>
      </w:r>
      <w:r w:rsidR="00CE6C31">
        <w:t>eine Filterfunktion für den Nutzer bereitstellen</w:t>
      </w:r>
      <w:r w:rsidR="00B330F8">
        <w:t xml:space="preserve">, welche diesem </w:t>
      </w:r>
      <w:r w:rsidR="005678A6">
        <w:t>nach individuellem Ermessen</w:t>
      </w:r>
      <w:r w:rsidR="00B330F8">
        <w:t xml:space="preserve"> das </w:t>
      </w:r>
      <w:r w:rsidR="00213342">
        <w:t>F</w:t>
      </w:r>
      <w:r w:rsidR="00B330F8">
        <w:t>iltern nach Parametern zur Verfügung stellt.</w:t>
      </w:r>
      <w:r w:rsidR="005678A6">
        <w:t xml:space="preserve"> Zur </w:t>
      </w:r>
      <w:r w:rsidR="001F30EE">
        <w:t>visuelle</w:t>
      </w:r>
      <w:r w:rsidR="005678A6">
        <w:t>n</w:t>
      </w:r>
      <w:r w:rsidR="001F30EE">
        <w:t xml:space="preserve"> </w:t>
      </w:r>
      <w:r w:rsidR="002950F5">
        <w:t xml:space="preserve">Umsetzung </w:t>
      </w:r>
      <w:r w:rsidR="005678A6">
        <w:t>bedürfte es der Etablierung</w:t>
      </w:r>
      <w:r w:rsidR="00213342">
        <w:t xml:space="preserve"> von</w:t>
      </w:r>
      <w:r w:rsidR="002950F5">
        <w:t xml:space="preserve"> Buttons.</w:t>
      </w:r>
      <w:r w:rsidR="00ED4227">
        <w:t xml:space="preserve"> </w:t>
      </w:r>
      <w:r w:rsidR="00ED4227" w:rsidRPr="00ED4227">
        <w:t>Um eine Steigerung der Effizienz beim Vergleichen zweier Attribute zu gewährleisten, wäre das Implementieren einer Funktion denkbar, welche eine angeklickte Linie in diesem Zustand belässt und simultan dessen Informationen ausgibt. Beim Anklicken mehr als eines Fahrzeugs könnte dadurch eine neue Option der direkten Gegenüberstellung erzielt werden. Ergänzend könnten</w:t>
      </w:r>
      <w:r w:rsidR="00ED4227">
        <w:t xml:space="preserve"> die Installation</w:t>
      </w:r>
      <w:r w:rsidR="00ED4227" w:rsidRPr="00ED4227">
        <w:t xml:space="preserve"> weitere</w:t>
      </w:r>
      <w:r w:rsidR="00ED4227">
        <w:t xml:space="preserve">r </w:t>
      </w:r>
      <w:r w:rsidR="00ED4227" w:rsidRPr="00ED4227">
        <w:t xml:space="preserve">Visualisierungstechniken den Umfang der Informationsdarstellung und dessen Ausgabe steigern. </w:t>
      </w:r>
      <w:r w:rsidR="00ED4227">
        <w:t>Vorstellbar wäre der Einsatz von Sternko</w:t>
      </w:r>
      <w:r w:rsidR="006C04DE">
        <w:t xml:space="preserve">ordinaten, oder </w:t>
      </w:r>
      <w:r w:rsidR="0017163E">
        <w:t xml:space="preserve">die </w:t>
      </w:r>
      <w:r w:rsidR="005D121F">
        <w:t>Erhebung</w:t>
      </w:r>
      <w:r w:rsidR="0017163E">
        <w:t xml:space="preserve"> zeitlicher Komponenten anhand eines Zeitreihendiagrammes. </w:t>
      </w:r>
    </w:p>
    <w:p w14:paraId="7A229C55" w14:textId="3E753DCF" w:rsidR="00794068" w:rsidRDefault="006213F6" w:rsidP="00262255">
      <w:pPr>
        <w:jc w:val="both"/>
      </w:pPr>
      <w:r>
        <w:t xml:space="preserve">Auf Datenebene ist ein stetiger Ausbau des Datensatzes </w:t>
      </w:r>
      <w:r w:rsidR="00C352FE">
        <w:t>zielstrebend</w:t>
      </w:r>
      <w:r w:rsidR="000F6FCB">
        <w:t xml:space="preserve">, um </w:t>
      </w:r>
      <w:r w:rsidR="00743669">
        <w:t>eine</w:t>
      </w:r>
      <w:r w:rsidR="00072CD2">
        <w:t xml:space="preserve"> konsistente </w:t>
      </w:r>
      <w:r w:rsidR="007476EE">
        <w:t xml:space="preserve">Datenqualität der </w:t>
      </w:r>
      <w:r w:rsidR="00DF0CF7">
        <w:t>Ergebnisse,</w:t>
      </w:r>
      <w:r w:rsidR="007476EE">
        <w:t xml:space="preserve"> sowie </w:t>
      </w:r>
      <w:r w:rsidR="0075119C">
        <w:t xml:space="preserve">die Abdeckung aller </w:t>
      </w:r>
      <w:r w:rsidR="00325E51">
        <w:t xml:space="preserve">existierenden Marken, Modelle und Fahrzeuge gewährleisten zu können. </w:t>
      </w:r>
      <w:r w:rsidR="00F51FBA">
        <w:t xml:space="preserve">Dabei ist auf Vollständigkeit und Korrektheit der Datensätze zu achten. </w:t>
      </w:r>
      <w:r w:rsidR="00CE57F5">
        <w:t xml:space="preserve">Insbesondere im Rückschluss auf das Etablieren einer </w:t>
      </w:r>
      <w:r w:rsidR="00A45B36">
        <w:t>Onlineportals</w:t>
      </w:r>
      <w:r w:rsidR="00CE57F5">
        <w:t xml:space="preserve">, ist </w:t>
      </w:r>
      <w:r w:rsidR="00F51FBA">
        <w:t xml:space="preserve">der derzeitige quantitative Umfang des Datensatzes nicht </w:t>
      </w:r>
      <w:r w:rsidR="00180EE7">
        <w:t>ausreichend,</w:t>
      </w:r>
      <w:r w:rsidR="005902AE">
        <w:t xml:space="preserve"> um Datenqualität der Ausgabe g</w:t>
      </w:r>
      <w:r w:rsidR="00180EE7">
        <w:t xml:space="preserve">arantieren zu können. </w:t>
      </w:r>
      <w:r w:rsidR="00C76F34">
        <w:t xml:space="preserve">Zudem </w:t>
      </w:r>
      <w:r w:rsidR="00CE59D3">
        <w:t>wäre eine Erweiterung der Informationen auf optische Merkmale</w:t>
      </w:r>
      <w:r w:rsidR="007B119A">
        <w:t xml:space="preserve"> oder Ausstattung denkbar</w:t>
      </w:r>
      <w:r w:rsidR="008A7959">
        <w:t xml:space="preserve">. Da diese Attribute in bestimmten </w:t>
      </w:r>
      <w:r w:rsidR="00CE57F5">
        <w:t>Zusammenhängen Einfluss</w:t>
      </w:r>
      <w:r w:rsidR="008C54ED">
        <w:t xml:space="preserve"> auf </w:t>
      </w:r>
      <w:r w:rsidR="00953ADE">
        <w:t xml:space="preserve">den Wert eines Fahrzeugs </w:t>
      </w:r>
      <w:r w:rsidR="008C54ED">
        <w:t>nehmen</w:t>
      </w:r>
      <w:r w:rsidR="00953ADE">
        <w:t>.</w:t>
      </w:r>
      <w:r w:rsidR="00CE57F5">
        <w:t xml:space="preserve"> </w:t>
      </w:r>
      <w:r w:rsidR="00953ADE">
        <w:t xml:space="preserve"> </w:t>
      </w:r>
    </w:p>
    <w:p w14:paraId="3FA25D84" w14:textId="5C72CA21" w:rsidR="00224F7E" w:rsidRPr="002A22F9" w:rsidRDefault="00667974" w:rsidP="004E12AD">
      <w:pPr>
        <w:spacing w:line="276" w:lineRule="auto"/>
        <w:jc w:val="both"/>
      </w:pPr>
      <w:r>
        <w:t>Im Zuge der Digitalisierung</w:t>
      </w:r>
      <w:r w:rsidR="00ED774C">
        <w:t xml:space="preserve">, des technischen Fortschritts und speziell </w:t>
      </w:r>
      <w:r w:rsidR="001E2FE2">
        <w:t>den Entwicklungen</w:t>
      </w:r>
      <w:r w:rsidR="00525F50">
        <w:t xml:space="preserve"> im Bereich der Big-Data Technik, </w:t>
      </w:r>
      <w:r w:rsidR="00FD476B">
        <w:t xml:space="preserve">konnte simultan ein gesteigerter Bedarf </w:t>
      </w:r>
      <w:r w:rsidR="00BB031F">
        <w:t>des maschinellen Lernens verzeichnet werden.</w:t>
      </w:r>
      <w:r w:rsidR="005E32F7">
        <w:t xml:space="preserve"> </w:t>
      </w:r>
      <w:r w:rsidR="00AD6C27">
        <w:t>Es</w:t>
      </w:r>
      <w:r w:rsidR="009B63CE">
        <w:t xml:space="preserve"> ermöglicht die Analyse riesiger Datenmengen</w:t>
      </w:r>
      <w:r w:rsidR="007A6F48">
        <w:t xml:space="preserve"> und findet Anwendung in </w:t>
      </w:r>
      <w:r w:rsidR="00315E61">
        <w:t xml:space="preserve">diversen Bereichen. Besondere </w:t>
      </w:r>
      <w:r w:rsidR="00032CBE">
        <w:t>Gewichtung</w:t>
      </w:r>
      <w:r w:rsidR="00315E61">
        <w:t xml:space="preserve"> wird dem Sektor der </w:t>
      </w:r>
      <w:r w:rsidR="00E03E4F">
        <w:t>intelligente</w:t>
      </w:r>
      <w:r w:rsidR="00315E61">
        <w:t>n</w:t>
      </w:r>
      <w:r w:rsidR="00E03E4F">
        <w:t xml:space="preserve"> </w:t>
      </w:r>
      <w:r w:rsidR="00315E61">
        <w:t>Prozessa</w:t>
      </w:r>
      <w:r w:rsidR="00E03E4F">
        <w:t xml:space="preserve">utomatisierung </w:t>
      </w:r>
      <w:r w:rsidR="00315E61">
        <w:t xml:space="preserve">zugesprochen. </w:t>
      </w:r>
      <w:r w:rsidR="008A74B2">
        <w:t xml:space="preserve"> </w:t>
      </w:r>
      <w:r w:rsidR="00835D94">
        <w:t>Diese bevorteilt</w:t>
      </w:r>
      <w:r w:rsidR="00BA7B17">
        <w:t xml:space="preserve"> unter anderem</w:t>
      </w:r>
      <w:r w:rsidR="00E618BC">
        <w:t xml:space="preserve"> </w:t>
      </w:r>
      <w:r w:rsidR="00835D94">
        <w:t>die</w:t>
      </w:r>
      <w:r w:rsidR="00E618BC">
        <w:t xml:space="preserve"> Automobilbranche</w:t>
      </w:r>
      <w:r w:rsidR="00835D94">
        <w:t xml:space="preserve"> auf</w:t>
      </w:r>
      <w:r w:rsidR="00E618BC">
        <w:t xml:space="preserve"> </w:t>
      </w:r>
      <w:r w:rsidR="00345F87">
        <w:t>multilateral</w:t>
      </w:r>
      <w:r w:rsidR="00835D94">
        <w:t>en Dime</w:t>
      </w:r>
      <w:r w:rsidR="00906599">
        <w:t>nsionen</w:t>
      </w:r>
      <w:r w:rsidR="00345F87">
        <w:t xml:space="preserve">. </w:t>
      </w:r>
      <w:r w:rsidR="006B24EC">
        <w:t>Folglich ka</w:t>
      </w:r>
      <w:r w:rsidR="00C23390">
        <w:t xml:space="preserve">nn dessen ein hoher Bedeutungsgrad </w:t>
      </w:r>
      <w:r w:rsidR="00A236AA">
        <w:t xml:space="preserve">heute und in Zukunft zugesprochen werden. </w:t>
      </w:r>
      <w:r w:rsidR="002337B8">
        <w:t xml:space="preserve">Simultan </w:t>
      </w:r>
      <w:r w:rsidR="00F36799">
        <w:t xml:space="preserve">wir die </w:t>
      </w:r>
      <w:r w:rsidR="00E96A04">
        <w:t>Wichtigkeit</w:t>
      </w:r>
      <w:r w:rsidR="00F36799">
        <w:t xml:space="preserve"> der Visual</w:t>
      </w:r>
      <w:r w:rsidR="00A41B65">
        <w:t>isierungen deutlich. D</w:t>
      </w:r>
      <w:r w:rsidR="00BE0678">
        <w:t xml:space="preserve">ieses Projekt dient als Beispiel dessen. </w:t>
      </w:r>
    </w:p>
    <w:p w14:paraId="26739A6C" w14:textId="2772E95D" w:rsidR="00743CEC" w:rsidRDefault="00743CEC" w:rsidP="00743CEC"/>
    <w:p w14:paraId="63D7E80D" w14:textId="77777777" w:rsidR="0021354E" w:rsidRDefault="00552790">
      <w:pPr>
        <w:sectPr w:rsidR="0021354E" w:rsidSect="00552790">
          <w:pgSz w:w="11906" w:h="16838"/>
          <w:pgMar w:top="1417" w:right="1417" w:bottom="1134" w:left="1417" w:header="708" w:footer="708" w:gutter="0"/>
          <w:pgNumType w:start="1"/>
          <w:cols w:space="708"/>
          <w:docGrid w:linePitch="360"/>
        </w:sectPr>
      </w:pPr>
      <w:r>
        <w:br w:type="page"/>
      </w:r>
    </w:p>
    <w:p w14:paraId="42393058" w14:textId="27006ECC" w:rsidR="00552790" w:rsidRDefault="00552790"/>
    <w:p w14:paraId="52349F1B" w14:textId="1F42B05E" w:rsidR="009B7DCF" w:rsidRDefault="00C01E8B" w:rsidP="00EA031F">
      <w:pPr>
        <w:pStyle w:val="berschrift1"/>
        <w:numPr>
          <w:ilvl w:val="0"/>
          <w:numId w:val="0"/>
        </w:numPr>
        <w:jc w:val="both"/>
      </w:pPr>
      <w:bookmarkStart w:id="57" w:name="_Toc90487332"/>
      <w:r>
        <w:t>Anhang</w:t>
      </w:r>
      <w:r w:rsidR="001A1E8E">
        <w:t xml:space="preserve">: </w:t>
      </w:r>
      <w:proofErr w:type="spellStart"/>
      <w:r w:rsidR="009B7DCF">
        <w:t>Git</w:t>
      </w:r>
      <w:proofErr w:type="spellEnd"/>
      <w:r w:rsidR="009B7DCF">
        <w:t xml:space="preserve"> Historie</w:t>
      </w:r>
      <w:bookmarkEnd w:id="57"/>
    </w:p>
    <w:p w14:paraId="2FD83AF4" w14:textId="77777777" w:rsidR="00812605" w:rsidRPr="00812605" w:rsidRDefault="00812605" w:rsidP="00812605"/>
    <w:p w14:paraId="65F16095" w14:textId="0A549B8A" w:rsidR="002B5C9F" w:rsidRPr="003379E4" w:rsidRDefault="002B5C9F" w:rsidP="00262255">
      <w:pPr>
        <w:pStyle w:val="CitaviBibliographyEntry"/>
        <w:jc w:val="both"/>
      </w:pPr>
    </w:p>
    <w:p w14:paraId="5AFC5167" w14:textId="77777777" w:rsidR="002B5C9F" w:rsidRPr="003379E4" w:rsidRDefault="002B5C9F" w:rsidP="00262255">
      <w:pPr>
        <w:jc w:val="both"/>
      </w:pPr>
    </w:p>
    <w:sdt>
      <w:sdtPr>
        <w:rPr>
          <w:lang w:val="en-US"/>
        </w:rPr>
        <w:tag w:val="CitaviBibliography"/>
        <w:id w:val="7421230"/>
        <w:placeholder>
          <w:docPart w:val="DefaultPlaceholder_-1854013440"/>
        </w:placeholder>
      </w:sdtPr>
      <w:sdtEndPr>
        <w:rPr>
          <w:rFonts w:asciiTheme="minorHAnsi" w:hAnsiTheme="minorHAnsi" w:cstheme="minorHAnsi"/>
          <w:b w:val="0"/>
          <w:bCs w:val="0"/>
          <w:sz w:val="22"/>
          <w:szCs w:val="22"/>
        </w:rPr>
      </w:sdtEndPr>
      <w:sdtContent>
        <w:p w14:paraId="50DD8233" w14:textId="77777777" w:rsidR="00416324" w:rsidRDefault="007469B8" w:rsidP="0056084A">
          <w:pPr>
            <w:pStyle w:val="CitaviBibliographyHeading"/>
            <w:numPr>
              <w:ilvl w:val="0"/>
              <w:numId w:val="0"/>
            </w:numPr>
            <w:ind w:left="709" w:hanging="709"/>
            <w:rPr>
              <w:lang w:val="en-US"/>
            </w:rPr>
          </w:pPr>
          <w:r>
            <w:rPr>
              <w:lang w:val="en-US"/>
            </w:rPr>
            <w:fldChar w:fldCharType="begin"/>
          </w:r>
          <w:r w:rsidRPr="00A95F24">
            <w:instrText>ADDIN CitaviBibliography</w:instrText>
          </w:r>
          <w:r>
            <w:rPr>
              <w:lang w:val="en-US"/>
            </w:rPr>
            <w:fldChar w:fldCharType="separate"/>
          </w:r>
          <w:bookmarkStart w:id="58" w:name="_Toc90487333"/>
          <w:proofErr w:type="spellStart"/>
          <w:r w:rsidR="00416324">
            <w:rPr>
              <w:lang w:val="en-US"/>
            </w:rPr>
            <w:t>Literatur</w:t>
          </w:r>
          <w:bookmarkEnd w:id="58"/>
          <w:proofErr w:type="spellEnd"/>
        </w:p>
        <w:p w14:paraId="12FEC6C7" w14:textId="77777777" w:rsidR="00416324" w:rsidRPr="00F1394B" w:rsidRDefault="00416324" w:rsidP="00416324">
          <w:pPr>
            <w:pStyle w:val="CitaviBibliographyEntry"/>
          </w:pPr>
          <w:r>
            <w:rPr>
              <w:lang w:val="en-US"/>
            </w:rPr>
            <w:t>1.</w:t>
          </w:r>
          <w:r>
            <w:rPr>
              <w:lang w:val="en-US"/>
            </w:rPr>
            <w:tab/>
          </w:r>
          <w:bookmarkStart w:id="59" w:name="_CTVL00177ac3a807c204a70b34976c3c80470a3"/>
          <w:r>
            <w:rPr>
              <w:lang w:val="en-US"/>
            </w:rPr>
            <w:t xml:space="preserve">(2020) Eccentric Engine. https://eccentricengine.com/. </w:t>
          </w:r>
          <w:r w:rsidRPr="00F1394B">
            <w:t>Zugegriffen: 14. Dezember 2021</w:t>
          </w:r>
        </w:p>
        <w:bookmarkEnd w:id="59"/>
        <w:p w14:paraId="4704C2C2" w14:textId="77777777" w:rsidR="00416324" w:rsidRPr="00F1394B" w:rsidRDefault="00416324" w:rsidP="00416324">
          <w:pPr>
            <w:pStyle w:val="CitaviBibliographyEntry"/>
          </w:pPr>
          <w:r w:rsidRPr="00F1394B">
            <w:t>2.</w:t>
          </w:r>
          <w:r w:rsidRPr="00F1394B">
            <w:tab/>
          </w:r>
          <w:bookmarkStart w:id="60" w:name="_CTVL001670bf26d23a74ae9856f85318d0d8ba1"/>
          <w:r w:rsidRPr="00F1394B">
            <w:t>(2020) Kurz gefasst: Künstliche neuronale Netze in 3 Minuten. https://blog.fintechcube.com/kuenstliche-neuronale-netze-in-3-minuten/. Zugegriffen: 29. November 2021</w:t>
          </w:r>
        </w:p>
        <w:bookmarkEnd w:id="60"/>
        <w:p w14:paraId="617C584B" w14:textId="77777777" w:rsidR="00416324" w:rsidRPr="00F1394B" w:rsidRDefault="00416324" w:rsidP="00416324">
          <w:pPr>
            <w:pStyle w:val="CitaviBibliographyEntry"/>
          </w:pPr>
          <w:r w:rsidRPr="00F1394B">
            <w:t>3.</w:t>
          </w:r>
          <w:r w:rsidRPr="00F1394B">
            <w:tab/>
          </w:r>
          <w:bookmarkStart w:id="61" w:name="_CTVL001690ad76240614ae8a466cea71768039b"/>
          <w:r w:rsidRPr="00F1394B">
            <w:t>(2021) Parallele Koordinaten. https://de.wikipedia.org/wiki/Parallele_Koordinaten. Zugegriffen: 29. November 2021</w:t>
          </w:r>
        </w:p>
        <w:bookmarkEnd w:id="61"/>
        <w:p w14:paraId="096C8201" w14:textId="77777777" w:rsidR="00416324" w:rsidRPr="00F1394B" w:rsidRDefault="00416324" w:rsidP="00416324">
          <w:pPr>
            <w:pStyle w:val="CitaviBibliographyEntry"/>
          </w:pPr>
          <w:r w:rsidRPr="00F1394B">
            <w:t>4.</w:t>
          </w:r>
          <w:r w:rsidRPr="00F1394B">
            <w:tab/>
          </w:r>
          <w:bookmarkStart w:id="62" w:name="_CTVL0010d9f7c80acb9490aac363932375b7cbb"/>
          <w:r w:rsidRPr="00F1394B">
            <w:t xml:space="preserve">(2021) The </w:t>
          </w:r>
          <w:proofErr w:type="spellStart"/>
          <w:r w:rsidRPr="00F1394B">
            <w:t>Economic</w:t>
          </w:r>
          <w:proofErr w:type="spellEnd"/>
          <w:r w:rsidRPr="00F1394B">
            <w:t xml:space="preserve"> Times. https://economictimes.indiatimes.com/industry/auto/auto-news/how-a-product-visualisation-platform-helping-auto-companies-to-recreate-dealership-experience-online/articleshow/85134226.cms. Zugegriffen: 12. Dezember 2021</w:t>
          </w:r>
        </w:p>
        <w:bookmarkEnd w:id="62"/>
        <w:p w14:paraId="6E90AB4D" w14:textId="77777777" w:rsidR="00416324" w:rsidRPr="00F1394B" w:rsidRDefault="00416324" w:rsidP="00416324">
          <w:pPr>
            <w:pStyle w:val="CitaviBibliographyEntry"/>
          </w:pPr>
          <w:r w:rsidRPr="00F1394B">
            <w:t>5.</w:t>
          </w:r>
          <w:r w:rsidRPr="00F1394B">
            <w:tab/>
          </w:r>
          <w:bookmarkStart w:id="63" w:name="_CTVL0018c914dba131c471ca162a1130815e8de"/>
          <w:r w:rsidRPr="00F1394B">
            <w:t>Auto Scout24. https://www.autoscout24.de/auto/gebrauchtwagen/. Zugegriffen: 05. Dezember 2021</w:t>
          </w:r>
        </w:p>
        <w:bookmarkEnd w:id="63"/>
        <w:p w14:paraId="6197484C" w14:textId="77777777" w:rsidR="00416324" w:rsidRPr="00F1394B" w:rsidRDefault="00416324" w:rsidP="00416324">
          <w:pPr>
            <w:pStyle w:val="CitaviBibliographyEntry"/>
          </w:pPr>
          <w:r w:rsidRPr="00F1394B">
            <w:t>6.</w:t>
          </w:r>
          <w:r w:rsidRPr="00F1394B">
            <w:tab/>
          </w:r>
          <w:bookmarkStart w:id="64" w:name="_CTVL001a9f8d3217f7d43538f573323d8ace4c4"/>
          <w:r w:rsidRPr="00F1394B">
            <w:t>Co-Learning Lounge. https://colearninglounge.com/. Zugegriffen: 01. Dezember 2021</w:t>
          </w:r>
        </w:p>
        <w:bookmarkEnd w:id="64"/>
        <w:p w14:paraId="0A8505DC" w14:textId="77777777" w:rsidR="00416324" w:rsidRPr="00F1394B" w:rsidRDefault="00416324" w:rsidP="00416324">
          <w:pPr>
            <w:pStyle w:val="CitaviBibliographyEntry"/>
          </w:pPr>
          <w:r w:rsidRPr="00F1394B">
            <w:t>7.</w:t>
          </w:r>
          <w:r w:rsidRPr="00F1394B">
            <w:tab/>
          </w:r>
          <w:bookmarkStart w:id="65" w:name="_CTVL00143ec9eae2dd24195bf635ed669642ab0"/>
          <w:r w:rsidRPr="00F1394B">
            <w:t>dictionary.com. https://www.dictionary.com/browse/lakh. Zugegriffen: 03. Dezember 2021</w:t>
          </w:r>
        </w:p>
        <w:bookmarkEnd w:id="65"/>
        <w:p w14:paraId="3000739E" w14:textId="77777777" w:rsidR="00416324" w:rsidRPr="00F1394B" w:rsidRDefault="00416324" w:rsidP="00416324">
          <w:pPr>
            <w:pStyle w:val="CitaviBibliographyEntry"/>
          </w:pPr>
          <w:r w:rsidRPr="00F1394B">
            <w:t>8.</w:t>
          </w:r>
          <w:r w:rsidRPr="00F1394B">
            <w:tab/>
          </w:r>
          <w:bookmarkStart w:id="66" w:name="_CTVL001f19e4bdf39d14b1f98a68992a8b6573a"/>
          <w:r w:rsidRPr="00F1394B">
            <w:t xml:space="preserve">Elm </w:t>
          </w:r>
          <w:proofErr w:type="spellStart"/>
          <w:r w:rsidRPr="00F1394B">
            <w:t>Documentation</w:t>
          </w:r>
          <w:proofErr w:type="spellEnd"/>
          <w:r w:rsidRPr="00F1394B">
            <w:t>. https://guide.elm-lang.org/</w:t>
          </w:r>
        </w:p>
        <w:bookmarkEnd w:id="66"/>
        <w:p w14:paraId="6576A20D" w14:textId="77777777" w:rsidR="00416324" w:rsidRDefault="00416324" w:rsidP="00416324">
          <w:pPr>
            <w:pStyle w:val="CitaviBibliographyEntry"/>
            <w:rPr>
              <w:lang w:val="en-US"/>
            </w:rPr>
          </w:pPr>
          <w:r w:rsidRPr="00F1394B">
            <w:t>9.</w:t>
          </w:r>
          <w:r w:rsidRPr="00F1394B">
            <w:tab/>
          </w:r>
          <w:bookmarkStart w:id="67" w:name="_CTVL0016ce34499fa144510956af9063d0f626a"/>
          <w:r w:rsidRPr="00F1394B">
            <w:t xml:space="preserve">finanzen.net. https://www.finanzen.net/devisen/euro-indische_rupie-kurs. Zugegriffen: 24. </w:t>
          </w:r>
          <w:r>
            <w:rPr>
              <w:lang w:val="en-US"/>
            </w:rPr>
            <w:t>November 2021</w:t>
          </w:r>
        </w:p>
        <w:bookmarkEnd w:id="67"/>
        <w:p w14:paraId="7C9FBBF6" w14:textId="77777777" w:rsidR="00416324" w:rsidRPr="00F1394B" w:rsidRDefault="00416324" w:rsidP="00416324">
          <w:pPr>
            <w:pStyle w:val="CitaviBibliographyEntry"/>
          </w:pPr>
          <w:r>
            <w:rPr>
              <w:lang w:val="en-US"/>
            </w:rPr>
            <w:t>10.</w:t>
          </w:r>
          <w:r>
            <w:rPr>
              <w:lang w:val="en-US"/>
            </w:rPr>
            <w:tab/>
          </w:r>
          <w:bookmarkStart w:id="68" w:name="_CTVL001989d9c6d1bdc45a0a9d51ca8d150bf68"/>
          <w:r>
            <w:rPr>
              <w:lang w:val="en-US"/>
            </w:rPr>
            <w:t xml:space="preserve">Goodfellow I, </w:t>
          </w:r>
          <w:proofErr w:type="spellStart"/>
          <w:r>
            <w:rPr>
              <w:lang w:val="en-US"/>
            </w:rPr>
            <w:t>Bengio</w:t>
          </w:r>
          <w:proofErr w:type="spellEnd"/>
          <w:r>
            <w:rPr>
              <w:lang w:val="en-US"/>
            </w:rPr>
            <w:t xml:space="preserve"> Y, Courville A (</w:t>
          </w:r>
          <w:proofErr w:type="spellStart"/>
          <w:r>
            <w:rPr>
              <w:lang w:val="en-US"/>
            </w:rPr>
            <w:t>Hrsg</w:t>
          </w:r>
          <w:proofErr w:type="spellEnd"/>
          <w:r>
            <w:rPr>
              <w:lang w:val="en-US"/>
            </w:rPr>
            <w:t xml:space="preserve">) (2018) Deep Learning. </w:t>
          </w:r>
          <w:r w:rsidRPr="00F1394B">
            <w:t>Das umfassende Handbuch. Grundlagen, aktuelle Verfahren und Algorithmen, neue Forschungsansätze. MITP-Verlag</w:t>
          </w:r>
        </w:p>
        <w:bookmarkEnd w:id="68"/>
        <w:p w14:paraId="0F253453" w14:textId="77777777" w:rsidR="00416324" w:rsidRDefault="00416324" w:rsidP="00416324">
          <w:pPr>
            <w:pStyle w:val="CitaviBibliographyEntry"/>
            <w:rPr>
              <w:lang w:val="en-US"/>
            </w:rPr>
          </w:pPr>
          <w:r w:rsidRPr="00F1394B">
            <w:t>11.</w:t>
          </w:r>
          <w:r w:rsidRPr="00F1394B">
            <w:tab/>
          </w:r>
          <w:bookmarkStart w:id="69" w:name="_CTVL001f1b147e0a0234b81af7b050127f123f7"/>
          <w:proofErr w:type="spellStart"/>
          <w:proofErr w:type="gramStart"/>
          <w:r w:rsidRPr="00F1394B">
            <w:t>Gumm,H.</w:t>
          </w:r>
          <w:proofErr w:type="gramEnd"/>
          <w:r w:rsidRPr="00F1394B">
            <w:t>,Peter</w:t>
          </w:r>
          <w:proofErr w:type="spellEnd"/>
          <w:r w:rsidRPr="00F1394B">
            <w:t xml:space="preserve">. Bäume. Bäume, Binärbäume, Traversierungen, abstrakte Klassen, Binäre Suchbäume, Balancierte Bäume, AVL-Bäume, Heaps, </w:t>
          </w:r>
          <w:proofErr w:type="spellStart"/>
          <w:r w:rsidRPr="00F1394B">
            <w:t>Heapsort</w:t>
          </w:r>
          <w:proofErr w:type="spellEnd"/>
          <w:r w:rsidRPr="00F1394B">
            <w:t xml:space="preserve">, </w:t>
          </w:r>
          <w:proofErr w:type="spellStart"/>
          <w:r w:rsidRPr="00F1394B">
            <w:t>Priority</w:t>
          </w:r>
          <w:proofErr w:type="spellEnd"/>
          <w:r w:rsidRPr="00F1394B">
            <w:t xml:space="preserve"> </w:t>
          </w:r>
          <w:proofErr w:type="spellStart"/>
          <w:r w:rsidRPr="00F1394B">
            <w:t>queues</w:t>
          </w:r>
          <w:proofErr w:type="spellEnd"/>
          <w:r w:rsidRPr="00F1394B">
            <w:t xml:space="preserve">. https://www.mathematik.uni-marburg.de/~gumm/Lehre/SS07/PraktischeInformatikII/Folien/08%20Baeume.pdf. Zugegriffen: 20. </w:t>
          </w:r>
          <w:r>
            <w:rPr>
              <w:lang w:val="en-US"/>
            </w:rPr>
            <w:t>November 2021</w:t>
          </w:r>
        </w:p>
        <w:bookmarkEnd w:id="69"/>
        <w:p w14:paraId="5F155260" w14:textId="77777777" w:rsidR="00416324" w:rsidRPr="00F1394B" w:rsidRDefault="00416324" w:rsidP="00416324">
          <w:pPr>
            <w:pStyle w:val="CitaviBibliographyEntry"/>
          </w:pPr>
          <w:r>
            <w:rPr>
              <w:lang w:val="en-US"/>
            </w:rPr>
            <w:t>12.</w:t>
          </w:r>
          <w:r>
            <w:rPr>
              <w:lang w:val="en-US"/>
            </w:rPr>
            <w:tab/>
          </w:r>
          <w:bookmarkStart w:id="70" w:name="_CTVL001e13cb20961034238a8506884fb204821"/>
          <w:proofErr w:type="spellStart"/>
          <w:r>
            <w:rPr>
              <w:lang w:val="en-US"/>
            </w:rPr>
            <w:t>Kasliwal</w:t>
          </w:r>
          <w:proofErr w:type="spellEnd"/>
          <w:r>
            <w:rPr>
              <w:lang w:val="en-US"/>
            </w:rPr>
            <w:t xml:space="preserve">, </w:t>
          </w:r>
          <w:proofErr w:type="spellStart"/>
          <w:r>
            <w:rPr>
              <w:lang w:val="en-US"/>
            </w:rPr>
            <w:t>Avi</w:t>
          </w:r>
          <w:proofErr w:type="spellEnd"/>
          <w:r>
            <w:rPr>
              <w:lang w:val="en-US"/>
            </w:rPr>
            <w:t xml:space="preserve">. Used Cars price Prediction. Predict the price of an unknown car. Build your own Algo for cars 24!! https://www.kaggle.com/colearninglounge/used-cars-price-prediction. </w:t>
          </w:r>
          <w:r w:rsidRPr="00F1394B">
            <w:t>Zugegriffen: 29. November 2021</w:t>
          </w:r>
        </w:p>
        <w:bookmarkEnd w:id="70"/>
        <w:p w14:paraId="6714327B" w14:textId="77777777" w:rsidR="00416324" w:rsidRDefault="00416324" w:rsidP="00416324">
          <w:pPr>
            <w:pStyle w:val="CitaviBibliographyEntry"/>
            <w:rPr>
              <w:lang w:val="en-US"/>
            </w:rPr>
          </w:pPr>
          <w:r w:rsidRPr="00F1394B">
            <w:t>13.</w:t>
          </w:r>
          <w:r w:rsidRPr="00F1394B">
            <w:tab/>
          </w:r>
          <w:bookmarkStart w:id="71" w:name="_CTVL0012aeed62c9a114f739fc0983169d1f283"/>
          <w:r w:rsidRPr="00F1394B">
            <w:t>Lindner, Marie-Luise. (2021) Elm-Projekt-</w:t>
          </w:r>
          <w:proofErr w:type="spellStart"/>
          <w:r w:rsidRPr="00F1394B">
            <w:t>Used</w:t>
          </w:r>
          <w:proofErr w:type="spellEnd"/>
          <w:r w:rsidRPr="00F1394B">
            <w:t xml:space="preserve">-Cars---main. https://github.com/milu1992/Elm-Projekt-Used-Cars---main. Zugegriffen: 19. </w:t>
          </w:r>
          <w:proofErr w:type="spellStart"/>
          <w:r>
            <w:rPr>
              <w:lang w:val="en-US"/>
            </w:rPr>
            <w:t>Dezember</w:t>
          </w:r>
          <w:proofErr w:type="spellEnd"/>
          <w:r>
            <w:rPr>
              <w:lang w:val="en-US"/>
            </w:rPr>
            <w:t xml:space="preserve"> 2021</w:t>
          </w:r>
        </w:p>
        <w:bookmarkEnd w:id="71"/>
        <w:p w14:paraId="4CA19653" w14:textId="77777777" w:rsidR="00416324" w:rsidRDefault="00416324" w:rsidP="00416324">
          <w:pPr>
            <w:pStyle w:val="CitaviBibliographyEntry"/>
            <w:rPr>
              <w:lang w:val="en-US"/>
            </w:rPr>
          </w:pPr>
          <w:r>
            <w:rPr>
              <w:lang w:val="en-US"/>
            </w:rPr>
            <w:t>14.</w:t>
          </w:r>
          <w:r>
            <w:rPr>
              <w:lang w:val="en-US"/>
            </w:rPr>
            <w:tab/>
          </w:r>
          <w:bookmarkStart w:id="72" w:name="_CTVL00104adfbbda8b5424c8487059b12f8d735"/>
          <w:r>
            <w:rPr>
              <w:lang w:val="en-US"/>
            </w:rPr>
            <w:t xml:space="preserve">Lovelace A (1842) Notes upon L. F. </w:t>
          </w:r>
          <w:proofErr w:type="spellStart"/>
          <w:r>
            <w:rPr>
              <w:lang w:val="en-US"/>
            </w:rPr>
            <w:t>Menabrea’s</w:t>
          </w:r>
          <w:proofErr w:type="spellEnd"/>
          <w:r>
            <w:rPr>
              <w:lang w:val="en-US"/>
            </w:rPr>
            <w:t xml:space="preserve"> “Sketch of the Analytical </w:t>
          </w:r>
          <w:proofErr w:type="spellStart"/>
          <w:r>
            <w:rPr>
              <w:lang w:val="en-US"/>
            </w:rPr>
            <w:t>Engineinvented</w:t>
          </w:r>
          <w:proofErr w:type="spellEnd"/>
          <w:r>
            <w:rPr>
              <w:lang w:val="en-US"/>
            </w:rPr>
            <w:t xml:space="preserve"> by Charles Babbage”</w:t>
          </w:r>
        </w:p>
        <w:bookmarkEnd w:id="72"/>
        <w:p w14:paraId="3A7D948C" w14:textId="77777777" w:rsidR="00416324" w:rsidRPr="00F1394B" w:rsidRDefault="00416324" w:rsidP="00416324">
          <w:pPr>
            <w:pStyle w:val="CitaviBibliographyEntry"/>
          </w:pPr>
          <w:r w:rsidRPr="00F1394B">
            <w:t>15.</w:t>
          </w:r>
          <w:r w:rsidRPr="00F1394B">
            <w:tab/>
          </w:r>
          <w:bookmarkStart w:id="73" w:name="_CTVL001afc427b2a5fc4b64ae8d467b1418b15a"/>
          <w:proofErr w:type="gramStart"/>
          <w:r w:rsidRPr="00F1394B">
            <w:t>Martin-Luther Universität</w:t>
          </w:r>
          <w:proofErr w:type="gramEnd"/>
          <w:r w:rsidRPr="00F1394B">
            <w:t xml:space="preserve">, Halle-Wittenberg. Alexander </w:t>
          </w:r>
          <w:proofErr w:type="spellStart"/>
          <w:r w:rsidRPr="00F1394B">
            <w:t>Hinneburg</w:t>
          </w:r>
          <w:proofErr w:type="spellEnd"/>
          <w:r w:rsidRPr="00F1394B">
            <w:t>. https://users.informatik.uni-halle.de/~hinnebur/</w:t>
          </w:r>
        </w:p>
        <w:bookmarkEnd w:id="73"/>
        <w:p w14:paraId="2389EAD6" w14:textId="77777777" w:rsidR="00416324" w:rsidRDefault="00416324" w:rsidP="00416324">
          <w:pPr>
            <w:pStyle w:val="CitaviBibliographyEntry"/>
            <w:rPr>
              <w:lang w:val="en-US"/>
            </w:rPr>
          </w:pPr>
          <w:r w:rsidRPr="00F1394B">
            <w:t>16.</w:t>
          </w:r>
          <w:r w:rsidRPr="00F1394B">
            <w:tab/>
          </w:r>
          <w:bookmarkStart w:id="74" w:name="_CTVL0017b9b5ddd3f014e31a72f7bbfc072e0ff"/>
          <w:r w:rsidRPr="00F1394B">
            <w:t xml:space="preserve">mobile.de. https://www.mobile.de/. Zugegriffen: 05. </w:t>
          </w:r>
          <w:proofErr w:type="spellStart"/>
          <w:r>
            <w:rPr>
              <w:lang w:val="en-US"/>
            </w:rPr>
            <w:t>Dezember</w:t>
          </w:r>
          <w:proofErr w:type="spellEnd"/>
          <w:r>
            <w:rPr>
              <w:lang w:val="en-US"/>
            </w:rPr>
            <w:t xml:space="preserve"> 2021</w:t>
          </w:r>
        </w:p>
        <w:bookmarkEnd w:id="74"/>
        <w:p w14:paraId="1BD8FE99" w14:textId="77777777" w:rsidR="00416324" w:rsidRDefault="00416324" w:rsidP="00416324">
          <w:pPr>
            <w:pStyle w:val="CitaviBibliographyEntry"/>
            <w:rPr>
              <w:lang w:val="en-US"/>
            </w:rPr>
          </w:pPr>
          <w:r>
            <w:rPr>
              <w:lang w:val="en-US"/>
            </w:rPr>
            <w:t>17.</w:t>
          </w:r>
          <w:r>
            <w:rPr>
              <w:lang w:val="en-US"/>
            </w:rPr>
            <w:tab/>
          </w:r>
          <w:bookmarkStart w:id="75" w:name="_CTVL00127820124ec0648c0ab158aeafede1a79"/>
          <w:proofErr w:type="spellStart"/>
          <w:r>
            <w:rPr>
              <w:lang w:val="en-US"/>
            </w:rPr>
            <w:t>Nantasenamat</w:t>
          </w:r>
          <w:proofErr w:type="spellEnd"/>
          <w:r>
            <w:rPr>
              <w:lang w:val="en-US"/>
            </w:rPr>
            <w:t xml:space="preserve"> C (2020) The Data Science Process. A Visual Guide to Standard Procedures in Data Science. https://towardsdatascience.com/the-data-science-process-a19eb7ebc41b. </w:t>
          </w:r>
          <w:proofErr w:type="spellStart"/>
          <w:r>
            <w:rPr>
              <w:lang w:val="en-US"/>
            </w:rPr>
            <w:t>Zugegriffen</w:t>
          </w:r>
          <w:proofErr w:type="spellEnd"/>
          <w:r>
            <w:rPr>
              <w:lang w:val="en-US"/>
            </w:rPr>
            <w:t>: 30. November 2021</w:t>
          </w:r>
        </w:p>
        <w:bookmarkEnd w:id="75"/>
        <w:p w14:paraId="056AC63A" w14:textId="77777777" w:rsidR="00416324" w:rsidRDefault="00416324" w:rsidP="00416324">
          <w:pPr>
            <w:pStyle w:val="CitaviBibliographyEntry"/>
            <w:rPr>
              <w:lang w:val="en-US"/>
            </w:rPr>
          </w:pPr>
          <w:r>
            <w:rPr>
              <w:lang w:val="en-US"/>
            </w:rPr>
            <w:t>18.</w:t>
          </w:r>
          <w:r>
            <w:rPr>
              <w:lang w:val="en-US"/>
            </w:rPr>
            <w:tab/>
          </w:r>
          <w:bookmarkStart w:id="76" w:name="_CTVL00137e8796464e846e5982baed6d50697a7"/>
          <w:r>
            <w:rPr>
              <w:lang w:val="en-US"/>
            </w:rPr>
            <w:t>Rajagopal SK (2020) Data Visualization for Vehicle Selection Process. International Journal of Engineering Research &amp; Technology (IJERT) Vol. 9:1011–1014</w:t>
          </w:r>
        </w:p>
        <w:bookmarkEnd w:id="76"/>
        <w:p w14:paraId="6B570910" w14:textId="77777777" w:rsidR="00416324" w:rsidRPr="00F1394B" w:rsidRDefault="00416324" w:rsidP="00416324">
          <w:pPr>
            <w:pStyle w:val="CitaviBibliographyEntry"/>
          </w:pPr>
          <w:r>
            <w:rPr>
              <w:lang w:val="en-US"/>
            </w:rPr>
            <w:t>19.</w:t>
          </w:r>
          <w:r>
            <w:rPr>
              <w:lang w:val="en-US"/>
            </w:rPr>
            <w:tab/>
          </w:r>
          <w:bookmarkStart w:id="77" w:name="_CTVL0011f6c6b62baa744c396f112d2d62bf4d5"/>
          <w:r>
            <w:rPr>
              <w:lang w:val="en-US"/>
            </w:rPr>
            <w:t xml:space="preserve">Reese A (2018) Used car data analysis and Visualization. https://www.kaggle.com/akashujjwal/used-car-data-analysis-and-visualization. </w:t>
          </w:r>
          <w:r w:rsidRPr="00F1394B">
            <w:t>Zugegriffen: 14. Dezember 2021</w:t>
          </w:r>
        </w:p>
        <w:bookmarkEnd w:id="77"/>
        <w:p w14:paraId="643DB742" w14:textId="77777777" w:rsidR="00416324" w:rsidRPr="00F1394B" w:rsidRDefault="00416324" w:rsidP="00416324">
          <w:pPr>
            <w:pStyle w:val="CitaviBibliographyEntry"/>
          </w:pPr>
          <w:r w:rsidRPr="00F1394B">
            <w:t>20.</w:t>
          </w:r>
          <w:r w:rsidRPr="00F1394B">
            <w:tab/>
          </w:r>
          <w:bookmarkStart w:id="78" w:name="_CTVL001b6d119c62c7b4f1f8bd7fa549c02e888"/>
          <w:proofErr w:type="spellStart"/>
          <w:r w:rsidRPr="00F1394B">
            <w:t>Traeger</w:t>
          </w:r>
          <w:proofErr w:type="spellEnd"/>
          <w:r w:rsidRPr="00F1394B">
            <w:t xml:space="preserve"> M, Eberhart A, Geldner G, Morin AM, Putzke C, Wulf H, </w:t>
          </w:r>
          <w:proofErr w:type="spellStart"/>
          <w:r w:rsidRPr="00F1394B">
            <w:t>Eberahrdt</w:t>
          </w:r>
          <w:proofErr w:type="spellEnd"/>
          <w:r w:rsidRPr="00F1394B">
            <w:t xml:space="preserve"> L. HJ (2003) Künstliche neuronale Netze. Theorie und Anwendungen in der Anästhesie, Intensiv- und Notfallmedizin. Der Angesthesist:1055–1061</w:t>
          </w:r>
        </w:p>
        <w:bookmarkEnd w:id="78"/>
        <w:p w14:paraId="75616F57" w14:textId="77777777" w:rsidR="00416324" w:rsidRDefault="00416324" w:rsidP="00416324">
          <w:pPr>
            <w:pStyle w:val="CitaviBibliographyEntry"/>
            <w:rPr>
              <w:lang w:val="en-US"/>
            </w:rPr>
          </w:pPr>
          <w:r>
            <w:rPr>
              <w:lang w:val="en-US"/>
            </w:rPr>
            <w:t>21.</w:t>
          </w:r>
          <w:r>
            <w:rPr>
              <w:lang w:val="en-US"/>
            </w:rPr>
            <w:tab/>
          </w:r>
          <w:bookmarkStart w:id="79" w:name="_CTVL0010aa7477df0a642bca67963e3f397eceb"/>
          <w:r>
            <w:rPr>
              <w:lang w:val="en-US"/>
            </w:rPr>
            <w:t xml:space="preserve">Wains AI (2020) Exploring and Analyzing Used Car Data Set. https://medium.com/swlh/exploring-and-analyzing-used-car-data-set-2e2bf1f24d52. </w:t>
          </w:r>
          <w:proofErr w:type="spellStart"/>
          <w:r>
            <w:rPr>
              <w:lang w:val="en-US"/>
            </w:rPr>
            <w:t>Zugegriffen</w:t>
          </w:r>
          <w:proofErr w:type="spellEnd"/>
          <w:r>
            <w:rPr>
              <w:lang w:val="en-US"/>
            </w:rPr>
            <w:t xml:space="preserve">: 14. </w:t>
          </w:r>
          <w:proofErr w:type="spellStart"/>
          <w:r>
            <w:rPr>
              <w:lang w:val="en-US"/>
            </w:rPr>
            <w:t>Dezember</w:t>
          </w:r>
          <w:proofErr w:type="spellEnd"/>
          <w:r>
            <w:rPr>
              <w:lang w:val="en-US"/>
            </w:rPr>
            <w:t xml:space="preserve"> 2021</w:t>
          </w:r>
        </w:p>
        <w:bookmarkEnd w:id="79"/>
        <w:p w14:paraId="4A1EA083" w14:textId="4D9C8808" w:rsidR="007469B8" w:rsidRPr="00B73440" w:rsidRDefault="00416324" w:rsidP="00416324">
          <w:pPr>
            <w:pStyle w:val="CitaviBibliographyEntry"/>
          </w:pPr>
          <w:r>
            <w:rPr>
              <w:lang w:val="en-US"/>
            </w:rPr>
            <w:t>22.</w:t>
          </w:r>
          <w:r>
            <w:rPr>
              <w:lang w:val="en-US"/>
            </w:rPr>
            <w:tab/>
          </w:r>
          <w:bookmarkStart w:id="80" w:name="_CTVL0015be256b8c9014b149bfad1b9a90e5f76"/>
          <w:r>
            <w:rPr>
              <w:lang w:val="en-US"/>
            </w:rPr>
            <w:t xml:space="preserve">Yi M (2019) A Complete Guide to Scatter Plots. </w:t>
          </w:r>
          <w:proofErr w:type="spellStart"/>
          <w:r w:rsidRPr="00F1394B">
            <w:t>Chartio</w:t>
          </w:r>
          <w:proofErr w:type="spellEnd"/>
          <w:r w:rsidRPr="00F1394B">
            <w:t>. https://chartio.com/learn/charts/what-is-a-scatter-plot/. Zugegriffen: 27. November 202</w:t>
          </w:r>
          <w:bookmarkEnd w:id="80"/>
          <w:r w:rsidRPr="00F1394B">
            <w:t>1</w:t>
          </w:r>
          <w:r w:rsidR="007469B8">
            <w:rPr>
              <w:lang w:val="en-US"/>
            </w:rPr>
            <w:fldChar w:fldCharType="end"/>
          </w:r>
        </w:p>
      </w:sdtContent>
    </w:sdt>
    <w:p w14:paraId="1C578F6C" w14:textId="4188AA45" w:rsidR="00954CB6" w:rsidRDefault="00954CB6" w:rsidP="00262255">
      <w:pPr>
        <w:jc w:val="both"/>
      </w:pPr>
      <w:r>
        <w:br w:type="page"/>
      </w:r>
    </w:p>
    <w:p w14:paraId="32F8FD06" w14:textId="4ADBE644" w:rsidR="007469B8" w:rsidRDefault="00954CB6" w:rsidP="00954CB6">
      <w:pPr>
        <w:pStyle w:val="berschrift1"/>
        <w:numPr>
          <w:ilvl w:val="0"/>
          <w:numId w:val="0"/>
        </w:numPr>
        <w:ind w:left="709" w:hanging="709"/>
      </w:pPr>
      <w:bookmarkStart w:id="81" w:name="_Toc90487334"/>
      <w:r>
        <w:t>Eidesstaatliche Erklärung</w:t>
      </w:r>
      <w:bookmarkEnd w:id="81"/>
    </w:p>
    <w:p w14:paraId="4742CBD9" w14:textId="149AB8BC" w:rsidR="004E12AD" w:rsidRDefault="004E12AD" w:rsidP="004E12AD">
      <w:r>
        <w:t xml:space="preserve">Ich erkläre eidesstattlich, dass ich die Arbeit selbstständig angefertigt habe. Es wurden keine anderen als die angegebenen Hilfsmittel benutzt. </w:t>
      </w:r>
      <w:r w:rsidR="00E01310">
        <w:t xml:space="preserve"> Die aus fremden Quellen direkt oder indirekt übernommenen Formulierungen und Gedanken sind als solche kenntlich gemacht. </w:t>
      </w:r>
    </w:p>
    <w:p w14:paraId="5A6BC4B2" w14:textId="39A1AC99" w:rsidR="005974A5" w:rsidRPr="004E12AD" w:rsidRDefault="005974A5" w:rsidP="004E12AD">
      <w:r>
        <w:t>Diese schriftliche Arbeit wurde noch an keiner Stelle vorgelegt.</w:t>
      </w:r>
    </w:p>
    <w:p w14:paraId="160D6E35" w14:textId="1EF270C0" w:rsidR="00954CB6" w:rsidRDefault="00954CB6" w:rsidP="00954CB6"/>
    <w:p w14:paraId="7D9BBFE8" w14:textId="77777777" w:rsidR="005974A5" w:rsidRDefault="005974A5" w:rsidP="00954CB6"/>
    <w:p w14:paraId="2E4DD843" w14:textId="10E9F8C8" w:rsidR="005974A5" w:rsidRDefault="005974A5" w:rsidP="00954CB6"/>
    <w:p w14:paraId="5E727528" w14:textId="7341C753" w:rsidR="005974A5" w:rsidRDefault="005974A5" w:rsidP="00954CB6">
      <w:r>
        <w:t>Unterschrift des Verfassers, Leipzig</w:t>
      </w:r>
      <w:r w:rsidR="004C3397">
        <w:t>,</w:t>
      </w:r>
      <w:r>
        <w:t xml:space="preserve"> 15.12.2021</w:t>
      </w:r>
    </w:p>
    <w:p w14:paraId="3D6F3316" w14:textId="53AD61D9" w:rsidR="004C3397" w:rsidRDefault="005A213B" w:rsidP="00954CB6">
      <w:r>
        <w:rPr>
          <w:noProof/>
        </w:rPr>
        <w:drawing>
          <wp:inline distT="0" distB="0" distL="0" distR="0" wp14:anchorId="3D8FB273" wp14:editId="17A5066A">
            <wp:extent cx="1044186" cy="417007"/>
            <wp:effectExtent l="0" t="0" r="3810" b="2540"/>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Grafik 20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53055" cy="420549"/>
                    </a:xfrm>
                    <a:prstGeom prst="rect">
                      <a:avLst/>
                    </a:prstGeom>
                  </pic:spPr>
                </pic:pic>
              </a:graphicData>
            </a:graphic>
          </wp:inline>
        </w:drawing>
      </w:r>
    </w:p>
    <w:p w14:paraId="34F77626" w14:textId="2CB5F957" w:rsidR="004C3397" w:rsidRDefault="005A213B" w:rsidP="00954CB6">
      <w:r>
        <w:t>Marie-Luise Lindner</w:t>
      </w:r>
    </w:p>
    <w:p w14:paraId="04D96603" w14:textId="77777777" w:rsidR="004C3397" w:rsidRDefault="004C3397" w:rsidP="00954CB6"/>
    <w:p w14:paraId="4C94E473" w14:textId="77777777" w:rsidR="004C3397" w:rsidRPr="00954CB6" w:rsidRDefault="004C3397" w:rsidP="00954CB6"/>
    <w:sectPr w:rsidR="004C3397" w:rsidRPr="00954CB6" w:rsidSect="00634BD8">
      <w:headerReference w:type="default" r:id="rId28"/>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37110" w14:textId="77777777" w:rsidR="00DE63C2" w:rsidRDefault="00DE63C2" w:rsidP="00537FBC">
      <w:r>
        <w:separator/>
      </w:r>
    </w:p>
    <w:p w14:paraId="06D51BF4" w14:textId="77777777" w:rsidR="00DE63C2" w:rsidRDefault="00DE63C2" w:rsidP="00537FBC"/>
  </w:endnote>
  <w:endnote w:type="continuationSeparator" w:id="0">
    <w:p w14:paraId="21B52A11" w14:textId="77777777" w:rsidR="00DE63C2" w:rsidRDefault="00DE63C2" w:rsidP="00537FBC">
      <w:r>
        <w:continuationSeparator/>
      </w:r>
    </w:p>
    <w:p w14:paraId="3E1B8F10" w14:textId="77777777" w:rsidR="00DE63C2" w:rsidRDefault="00DE63C2" w:rsidP="00537FBC"/>
  </w:endnote>
  <w:endnote w:type="continuationNotice" w:id="1">
    <w:p w14:paraId="01FAAE6E" w14:textId="77777777" w:rsidR="00DE63C2" w:rsidRDefault="00DE63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14CD4" w14:textId="77777777" w:rsidR="00B72CA3" w:rsidRDefault="00B72CA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5BED" w14:textId="77777777" w:rsidR="00B72CA3" w:rsidRDefault="00B72CA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EC6C5" w14:textId="77777777" w:rsidR="00DE63C2" w:rsidRDefault="00DE63C2" w:rsidP="00537FBC">
      <w:r>
        <w:separator/>
      </w:r>
    </w:p>
    <w:p w14:paraId="6DEC4D1A" w14:textId="77777777" w:rsidR="00DE63C2" w:rsidRDefault="00DE63C2" w:rsidP="00537FBC"/>
  </w:footnote>
  <w:footnote w:type="continuationSeparator" w:id="0">
    <w:p w14:paraId="2901741E" w14:textId="77777777" w:rsidR="00DE63C2" w:rsidRDefault="00DE63C2" w:rsidP="00537FBC">
      <w:r>
        <w:continuationSeparator/>
      </w:r>
    </w:p>
    <w:p w14:paraId="37D07D90" w14:textId="77777777" w:rsidR="00DE63C2" w:rsidRDefault="00DE63C2" w:rsidP="00537FBC"/>
  </w:footnote>
  <w:footnote w:type="continuationNotice" w:id="1">
    <w:p w14:paraId="13A79312" w14:textId="77777777" w:rsidR="00DE63C2" w:rsidRDefault="00DE63C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4BAE2" w14:textId="77777777" w:rsidR="00B72CA3" w:rsidRDefault="00B72CA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8E16" w14:textId="77777777" w:rsidR="00B72CA3" w:rsidRDefault="00B72CA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789B9" w14:textId="77777777" w:rsidR="00B72CA3" w:rsidRDefault="00B72CA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3042B" w14:textId="77777777" w:rsidR="0021354E" w:rsidRDefault="0021354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1CB"/>
    <w:rsid w:val="00002231"/>
    <w:rsid w:val="00002AC9"/>
    <w:rsid w:val="00002CEC"/>
    <w:rsid w:val="000039D2"/>
    <w:rsid w:val="00003E19"/>
    <w:rsid w:val="00004058"/>
    <w:rsid w:val="000052C4"/>
    <w:rsid w:val="00005313"/>
    <w:rsid w:val="000053D6"/>
    <w:rsid w:val="0000558F"/>
    <w:rsid w:val="00005A90"/>
    <w:rsid w:val="000060B0"/>
    <w:rsid w:val="00007095"/>
    <w:rsid w:val="00007900"/>
    <w:rsid w:val="00007C79"/>
    <w:rsid w:val="00010C5A"/>
    <w:rsid w:val="00011034"/>
    <w:rsid w:val="0001178F"/>
    <w:rsid w:val="00012513"/>
    <w:rsid w:val="000128E8"/>
    <w:rsid w:val="00012E73"/>
    <w:rsid w:val="0001364B"/>
    <w:rsid w:val="00013A2D"/>
    <w:rsid w:val="000149CA"/>
    <w:rsid w:val="00014BC0"/>
    <w:rsid w:val="00014E01"/>
    <w:rsid w:val="00014FD2"/>
    <w:rsid w:val="00015214"/>
    <w:rsid w:val="00015A2A"/>
    <w:rsid w:val="00015C7B"/>
    <w:rsid w:val="00015DF2"/>
    <w:rsid w:val="00016142"/>
    <w:rsid w:val="00016DED"/>
    <w:rsid w:val="00020345"/>
    <w:rsid w:val="000205E3"/>
    <w:rsid w:val="00020BAD"/>
    <w:rsid w:val="000215B3"/>
    <w:rsid w:val="00021CFE"/>
    <w:rsid w:val="00022092"/>
    <w:rsid w:val="000221AB"/>
    <w:rsid w:val="00022B30"/>
    <w:rsid w:val="00023C14"/>
    <w:rsid w:val="000240D7"/>
    <w:rsid w:val="00024B63"/>
    <w:rsid w:val="0002510A"/>
    <w:rsid w:val="00025274"/>
    <w:rsid w:val="00025612"/>
    <w:rsid w:val="000257EA"/>
    <w:rsid w:val="0002615A"/>
    <w:rsid w:val="0002644A"/>
    <w:rsid w:val="00026839"/>
    <w:rsid w:val="00026B0A"/>
    <w:rsid w:val="00026B12"/>
    <w:rsid w:val="00026E8F"/>
    <w:rsid w:val="00027D1A"/>
    <w:rsid w:val="00027FA4"/>
    <w:rsid w:val="00027FCE"/>
    <w:rsid w:val="00030750"/>
    <w:rsid w:val="00030B94"/>
    <w:rsid w:val="00030DBD"/>
    <w:rsid w:val="00030F52"/>
    <w:rsid w:val="000312E0"/>
    <w:rsid w:val="00031442"/>
    <w:rsid w:val="00031772"/>
    <w:rsid w:val="000319D1"/>
    <w:rsid w:val="00031E69"/>
    <w:rsid w:val="00032AEB"/>
    <w:rsid w:val="00032CBE"/>
    <w:rsid w:val="00032E6B"/>
    <w:rsid w:val="00032F2E"/>
    <w:rsid w:val="00033573"/>
    <w:rsid w:val="00033774"/>
    <w:rsid w:val="00034126"/>
    <w:rsid w:val="000349A8"/>
    <w:rsid w:val="00034BA2"/>
    <w:rsid w:val="00035FD4"/>
    <w:rsid w:val="0003611B"/>
    <w:rsid w:val="0003655B"/>
    <w:rsid w:val="000372B7"/>
    <w:rsid w:val="000373E7"/>
    <w:rsid w:val="00037B83"/>
    <w:rsid w:val="000405E2"/>
    <w:rsid w:val="00040DE6"/>
    <w:rsid w:val="000419D0"/>
    <w:rsid w:val="00042B4C"/>
    <w:rsid w:val="00043CE8"/>
    <w:rsid w:val="0004411B"/>
    <w:rsid w:val="00044E16"/>
    <w:rsid w:val="000450C7"/>
    <w:rsid w:val="00045516"/>
    <w:rsid w:val="000456F2"/>
    <w:rsid w:val="000457B2"/>
    <w:rsid w:val="000457EC"/>
    <w:rsid w:val="000458D0"/>
    <w:rsid w:val="00045B7D"/>
    <w:rsid w:val="00046020"/>
    <w:rsid w:val="000461EE"/>
    <w:rsid w:val="0004649A"/>
    <w:rsid w:val="000468AF"/>
    <w:rsid w:val="00046900"/>
    <w:rsid w:val="00046938"/>
    <w:rsid w:val="00046BC3"/>
    <w:rsid w:val="000470E7"/>
    <w:rsid w:val="00047579"/>
    <w:rsid w:val="00047DA4"/>
    <w:rsid w:val="00050295"/>
    <w:rsid w:val="00050A0E"/>
    <w:rsid w:val="00050B20"/>
    <w:rsid w:val="00050FFF"/>
    <w:rsid w:val="000519E8"/>
    <w:rsid w:val="00051A7C"/>
    <w:rsid w:val="00052B58"/>
    <w:rsid w:val="00053E5F"/>
    <w:rsid w:val="000543D7"/>
    <w:rsid w:val="0005447B"/>
    <w:rsid w:val="00054677"/>
    <w:rsid w:val="00054A6C"/>
    <w:rsid w:val="000552C9"/>
    <w:rsid w:val="00055390"/>
    <w:rsid w:val="000555B2"/>
    <w:rsid w:val="00055E97"/>
    <w:rsid w:val="00056DAA"/>
    <w:rsid w:val="00057569"/>
    <w:rsid w:val="00057725"/>
    <w:rsid w:val="00057D06"/>
    <w:rsid w:val="0006098F"/>
    <w:rsid w:val="0006184F"/>
    <w:rsid w:val="00061EC1"/>
    <w:rsid w:val="0006295A"/>
    <w:rsid w:val="000629B1"/>
    <w:rsid w:val="000629F0"/>
    <w:rsid w:val="00062D8C"/>
    <w:rsid w:val="00063DB8"/>
    <w:rsid w:val="000647C8"/>
    <w:rsid w:val="00064D0E"/>
    <w:rsid w:val="00066F5B"/>
    <w:rsid w:val="00067412"/>
    <w:rsid w:val="00067431"/>
    <w:rsid w:val="000706D8"/>
    <w:rsid w:val="0007156A"/>
    <w:rsid w:val="00072255"/>
    <w:rsid w:val="00072AD7"/>
    <w:rsid w:val="00072C32"/>
    <w:rsid w:val="00072CD2"/>
    <w:rsid w:val="00072FF5"/>
    <w:rsid w:val="0007341E"/>
    <w:rsid w:val="00073456"/>
    <w:rsid w:val="00074483"/>
    <w:rsid w:val="00074687"/>
    <w:rsid w:val="00074C36"/>
    <w:rsid w:val="000751A6"/>
    <w:rsid w:val="0007549B"/>
    <w:rsid w:val="00075D68"/>
    <w:rsid w:val="00075D88"/>
    <w:rsid w:val="000763F9"/>
    <w:rsid w:val="00076DFB"/>
    <w:rsid w:val="00076F49"/>
    <w:rsid w:val="00077200"/>
    <w:rsid w:val="000772A5"/>
    <w:rsid w:val="00080184"/>
    <w:rsid w:val="0008040D"/>
    <w:rsid w:val="000805DA"/>
    <w:rsid w:val="00081377"/>
    <w:rsid w:val="0008388B"/>
    <w:rsid w:val="000854D6"/>
    <w:rsid w:val="00085BEE"/>
    <w:rsid w:val="00085C63"/>
    <w:rsid w:val="00085E29"/>
    <w:rsid w:val="00086404"/>
    <w:rsid w:val="000873E5"/>
    <w:rsid w:val="00087655"/>
    <w:rsid w:val="00087A0E"/>
    <w:rsid w:val="00087F0E"/>
    <w:rsid w:val="00087F76"/>
    <w:rsid w:val="00090C4C"/>
    <w:rsid w:val="00090C97"/>
    <w:rsid w:val="000919F8"/>
    <w:rsid w:val="0009206C"/>
    <w:rsid w:val="00093035"/>
    <w:rsid w:val="000932A1"/>
    <w:rsid w:val="000934E6"/>
    <w:rsid w:val="00093F73"/>
    <w:rsid w:val="00094430"/>
    <w:rsid w:val="00094619"/>
    <w:rsid w:val="00094D53"/>
    <w:rsid w:val="00095609"/>
    <w:rsid w:val="0009561B"/>
    <w:rsid w:val="00095632"/>
    <w:rsid w:val="00095CE5"/>
    <w:rsid w:val="000965A7"/>
    <w:rsid w:val="00096A76"/>
    <w:rsid w:val="00097A06"/>
    <w:rsid w:val="00097A24"/>
    <w:rsid w:val="00097BB1"/>
    <w:rsid w:val="000A059A"/>
    <w:rsid w:val="000A13AD"/>
    <w:rsid w:val="000A1A37"/>
    <w:rsid w:val="000A1A77"/>
    <w:rsid w:val="000A3642"/>
    <w:rsid w:val="000A3C1D"/>
    <w:rsid w:val="000A49BA"/>
    <w:rsid w:val="000A5F82"/>
    <w:rsid w:val="000A632F"/>
    <w:rsid w:val="000A6FD0"/>
    <w:rsid w:val="000A719D"/>
    <w:rsid w:val="000A7628"/>
    <w:rsid w:val="000A7F03"/>
    <w:rsid w:val="000B09B4"/>
    <w:rsid w:val="000B0A57"/>
    <w:rsid w:val="000B0EB5"/>
    <w:rsid w:val="000B1571"/>
    <w:rsid w:val="000B2078"/>
    <w:rsid w:val="000B35D2"/>
    <w:rsid w:val="000B3C2A"/>
    <w:rsid w:val="000B3EA0"/>
    <w:rsid w:val="000B3FC9"/>
    <w:rsid w:val="000B5B18"/>
    <w:rsid w:val="000B5D1F"/>
    <w:rsid w:val="000B5D68"/>
    <w:rsid w:val="000B6144"/>
    <w:rsid w:val="000B651B"/>
    <w:rsid w:val="000B7174"/>
    <w:rsid w:val="000B7655"/>
    <w:rsid w:val="000B77C8"/>
    <w:rsid w:val="000C10CC"/>
    <w:rsid w:val="000C14A9"/>
    <w:rsid w:val="000C191B"/>
    <w:rsid w:val="000C206A"/>
    <w:rsid w:val="000C212D"/>
    <w:rsid w:val="000C4101"/>
    <w:rsid w:val="000C4809"/>
    <w:rsid w:val="000C52C1"/>
    <w:rsid w:val="000C5355"/>
    <w:rsid w:val="000C578C"/>
    <w:rsid w:val="000C60E7"/>
    <w:rsid w:val="000C68D4"/>
    <w:rsid w:val="000C74EF"/>
    <w:rsid w:val="000C75B7"/>
    <w:rsid w:val="000C7824"/>
    <w:rsid w:val="000C793A"/>
    <w:rsid w:val="000C7AFF"/>
    <w:rsid w:val="000D0BB4"/>
    <w:rsid w:val="000D0FC9"/>
    <w:rsid w:val="000D13E3"/>
    <w:rsid w:val="000D3290"/>
    <w:rsid w:val="000D335D"/>
    <w:rsid w:val="000D3452"/>
    <w:rsid w:val="000D376E"/>
    <w:rsid w:val="000D4365"/>
    <w:rsid w:val="000D4686"/>
    <w:rsid w:val="000D46EA"/>
    <w:rsid w:val="000D506D"/>
    <w:rsid w:val="000D5A3D"/>
    <w:rsid w:val="000D6AB1"/>
    <w:rsid w:val="000D6FC3"/>
    <w:rsid w:val="000D7692"/>
    <w:rsid w:val="000E02AE"/>
    <w:rsid w:val="000E0888"/>
    <w:rsid w:val="000E0CEF"/>
    <w:rsid w:val="000E1F0D"/>
    <w:rsid w:val="000E24FF"/>
    <w:rsid w:val="000E294A"/>
    <w:rsid w:val="000E2FAA"/>
    <w:rsid w:val="000E3FB0"/>
    <w:rsid w:val="000E4787"/>
    <w:rsid w:val="000E4B46"/>
    <w:rsid w:val="000E51E1"/>
    <w:rsid w:val="000E5399"/>
    <w:rsid w:val="000E65D6"/>
    <w:rsid w:val="000E6E9A"/>
    <w:rsid w:val="000E707C"/>
    <w:rsid w:val="000E7619"/>
    <w:rsid w:val="000E7635"/>
    <w:rsid w:val="000E7B6D"/>
    <w:rsid w:val="000E7BE8"/>
    <w:rsid w:val="000F00EB"/>
    <w:rsid w:val="000F0D8B"/>
    <w:rsid w:val="000F1597"/>
    <w:rsid w:val="000F326A"/>
    <w:rsid w:val="000F4661"/>
    <w:rsid w:val="000F48DB"/>
    <w:rsid w:val="000F4B80"/>
    <w:rsid w:val="000F4C96"/>
    <w:rsid w:val="000F52E1"/>
    <w:rsid w:val="000F55ED"/>
    <w:rsid w:val="000F5606"/>
    <w:rsid w:val="000F5666"/>
    <w:rsid w:val="000F5689"/>
    <w:rsid w:val="000F5787"/>
    <w:rsid w:val="000F58DD"/>
    <w:rsid w:val="000F5EDD"/>
    <w:rsid w:val="000F6343"/>
    <w:rsid w:val="000F651B"/>
    <w:rsid w:val="000F6FCB"/>
    <w:rsid w:val="0010030A"/>
    <w:rsid w:val="00100BAB"/>
    <w:rsid w:val="00100C62"/>
    <w:rsid w:val="00100E56"/>
    <w:rsid w:val="00101DEF"/>
    <w:rsid w:val="0010268A"/>
    <w:rsid w:val="00102C75"/>
    <w:rsid w:val="00103F2A"/>
    <w:rsid w:val="001044A3"/>
    <w:rsid w:val="00105B11"/>
    <w:rsid w:val="001063EF"/>
    <w:rsid w:val="0010648F"/>
    <w:rsid w:val="001069F1"/>
    <w:rsid w:val="00107177"/>
    <w:rsid w:val="00107643"/>
    <w:rsid w:val="00107C60"/>
    <w:rsid w:val="00107D58"/>
    <w:rsid w:val="00110556"/>
    <w:rsid w:val="00111341"/>
    <w:rsid w:val="00111438"/>
    <w:rsid w:val="00111A45"/>
    <w:rsid w:val="00111AEE"/>
    <w:rsid w:val="001125E9"/>
    <w:rsid w:val="00112994"/>
    <w:rsid w:val="00112E42"/>
    <w:rsid w:val="00112F3B"/>
    <w:rsid w:val="0011414B"/>
    <w:rsid w:val="00114623"/>
    <w:rsid w:val="00114860"/>
    <w:rsid w:val="001150A5"/>
    <w:rsid w:val="00115D90"/>
    <w:rsid w:val="001166B2"/>
    <w:rsid w:val="00117508"/>
    <w:rsid w:val="00117892"/>
    <w:rsid w:val="001179C6"/>
    <w:rsid w:val="001209F6"/>
    <w:rsid w:val="00120B73"/>
    <w:rsid w:val="00120CE8"/>
    <w:rsid w:val="001210EC"/>
    <w:rsid w:val="001215C2"/>
    <w:rsid w:val="001216C0"/>
    <w:rsid w:val="00121B76"/>
    <w:rsid w:val="001223CC"/>
    <w:rsid w:val="0012324D"/>
    <w:rsid w:val="001234F6"/>
    <w:rsid w:val="00123ACC"/>
    <w:rsid w:val="00124290"/>
    <w:rsid w:val="00124777"/>
    <w:rsid w:val="00124CDA"/>
    <w:rsid w:val="00125056"/>
    <w:rsid w:val="00126439"/>
    <w:rsid w:val="00127483"/>
    <w:rsid w:val="001300FB"/>
    <w:rsid w:val="00130C60"/>
    <w:rsid w:val="00131197"/>
    <w:rsid w:val="0013174C"/>
    <w:rsid w:val="001318E8"/>
    <w:rsid w:val="00131F5F"/>
    <w:rsid w:val="001333A7"/>
    <w:rsid w:val="00133A30"/>
    <w:rsid w:val="00133A96"/>
    <w:rsid w:val="00133EE8"/>
    <w:rsid w:val="0013571D"/>
    <w:rsid w:val="00135A0C"/>
    <w:rsid w:val="00136098"/>
    <w:rsid w:val="00136832"/>
    <w:rsid w:val="001371D8"/>
    <w:rsid w:val="00137500"/>
    <w:rsid w:val="00137A65"/>
    <w:rsid w:val="0014055E"/>
    <w:rsid w:val="00140A8A"/>
    <w:rsid w:val="00140E9A"/>
    <w:rsid w:val="001412ED"/>
    <w:rsid w:val="00142095"/>
    <w:rsid w:val="0014273F"/>
    <w:rsid w:val="00142855"/>
    <w:rsid w:val="00142E46"/>
    <w:rsid w:val="001435ED"/>
    <w:rsid w:val="00143E3E"/>
    <w:rsid w:val="0014447E"/>
    <w:rsid w:val="001446C3"/>
    <w:rsid w:val="00144A06"/>
    <w:rsid w:val="00144A3B"/>
    <w:rsid w:val="00144E05"/>
    <w:rsid w:val="001453E2"/>
    <w:rsid w:val="00145812"/>
    <w:rsid w:val="001465B0"/>
    <w:rsid w:val="001466B3"/>
    <w:rsid w:val="001471BA"/>
    <w:rsid w:val="00147A05"/>
    <w:rsid w:val="00147E18"/>
    <w:rsid w:val="00147F02"/>
    <w:rsid w:val="00150296"/>
    <w:rsid w:val="001504DC"/>
    <w:rsid w:val="0015140C"/>
    <w:rsid w:val="001529B2"/>
    <w:rsid w:val="00153096"/>
    <w:rsid w:val="00153762"/>
    <w:rsid w:val="0015401E"/>
    <w:rsid w:val="00154094"/>
    <w:rsid w:val="00154714"/>
    <w:rsid w:val="001548A0"/>
    <w:rsid w:val="00154D47"/>
    <w:rsid w:val="00155B60"/>
    <w:rsid w:val="001568FD"/>
    <w:rsid w:val="00156D1C"/>
    <w:rsid w:val="00157B6B"/>
    <w:rsid w:val="00157CE1"/>
    <w:rsid w:val="00157FE2"/>
    <w:rsid w:val="00160C8D"/>
    <w:rsid w:val="00161AC4"/>
    <w:rsid w:val="001620A1"/>
    <w:rsid w:val="00162113"/>
    <w:rsid w:val="00162310"/>
    <w:rsid w:val="0016244D"/>
    <w:rsid w:val="00162E32"/>
    <w:rsid w:val="00163297"/>
    <w:rsid w:val="001637FB"/>
    <w:rsid w:val="00163FC9"/>
    <w:rsid w:val="001640DC"/>
    <w:rsid w:val="00164A56"/>
    <w:rsid w:val="00165017"/>
    <w:rsid w:val="001652D3"/>
    <w:rsid w:val="00165354"/>
    <w:rsid w:val="001659B4"/>
    <w:rsid w:val="0016728C"/>
    <w:rsid w:val="0016759F"/>
    <w:rsid w:val="00167F90"/>
    <w:rsid w:val="0017049A"/>
    <w:rsid w:val="0017163E"/>
    <w:rsid w:val="00171675"/>
    <w:rsid w:val="0017199E"/>
    <w:rsid w:val="001719DC"/>
    <w:rsid w:val="00171E71"/>
    <w:rsid w:val="00172481"/>
    <w:rsid w:val="001725CA"/>
    <w:rsid w:val="00172CF9"/>
    <w:rsid w:val="00173220"/>
    <w:rsid w:val="001734EE"/>
    <w:rsid w:val="00173623"/>
    <w:rsid w:val="00173C4E"/>
    <w:rsid w:val="00174589"/>
    <w:rsid w:val="00175BFF"/>
    <w:rsid w:val="00175D79"/>
    <w:rsid w:val="00176219"/>
    <w:rsid w:val="001771A7"/>
    <w:rsid w:val="00177428"/>
    <w:rsid w:val="00177EC7"/>
    <w:rsid w:val="00180447"/>
    <w:rsid w:val="0018095A"/>
    <w:rsid w:val="00180AC2"/>
    <w:rsid w:val="00180EE7"/>
    <w:rsid w:val="0018113D"/>
    <w:rsid w:val="001812DF"/>
    <w:rsid w:val="0018143D"/>
    <w:rsid w:val="001815BD"/>
    <w:rsid w:val="0018183B"/>
    <w:rsid w:val="00181AE4"/>
    <w:rsid w:val="0018210B"/>
    <w:rsid w:val="00182D09"/>
    <w:rsid w:val="00183678"/>
    <w:rsid w:val="001840BE"/>
    <w:rsid w:val="00184490"/>
    <w:rsid w:val="00184732"/>
    <w:rsid w:val="00184993"/>
    <w:rsid w:val="00184FFC"/>
    <w:rsid w:val="0018559B"/>
    <w:rsid w:val="00185DCF"/>
    <w:rsid w:val="00187236"/>
    <w:rsid w:val="0018732A"/>
    <w:rsid w:val="00187420"/>
    <w:rsid w:val="0019061C"/>
    <w:rsid w:val="00191351"/>
    <w:rsid w:val="0019164D"/>
    <w:rsid w:val="00192AF9"/>
    <w:rsid w:val="0019391B"/>
    <w:rsid w:val="00193BCF"/>
    <w:rsid w:val="00194418"/>
    <w:rsid w:val="0019480C"/>
    <w:rsid w:val="00194BB1"/>
    <w:rsid w:val="00194E9C"/>
    <w:rsid w:val="00195A87"/>
    <w:rsid w:val="00195C31"/>
    <w:rsid w:val="00195D9F"/>
    <w:rsid w:val="0019646D"/>
    <w:rsid w:val="001969FC"/>
    <w:rsid w:val="00196BC3"/>
    <w:rsid w:val="00196E73"/>
    <w:rsid w:val="00196FCE"/>
    <w:rsid w:val="00197C7E"/>
    <w:rsid w:val="001A1890"/>
    <w:rsid w:val="001A1AF1"/>
    <w:rsid w:val="001A1C42"/>
    <w:rsid w:val="001A1E8E"/>
    <w:rsid w:val="001A262F"/>
    <w:rsid w:val="001A2681"/>
    <w:rsid w:val="001A2889"/>
    <w:rsid w:val="001A2B41"/>
    <w:rsid w:val="001A2F3D"/>
    <w:rsid w:val="001A357F"/>
    <w:rsid w:val="001A406B"/>
    <w:rsid w:val="001A423A"/>
    <w:rsid w:val="001A42EB"/>
    <w:rsid w:val="001A4421"/>
    <w:rsid w:val="001A51D1"/>
    <w:rsid w:val="001A522C"/>
    <w:rsid w:val="001A52F2"/>
    <w:rsid w:val="001A55B7"/>
    <w:rsid w:val="001A56DC"/>
    <w:rsid w:val="001A57B5"/>
    <w:rsid w:val="001A641B"/>
    <w:rsid w:val="001A6A35"/>
    <w:rsid w:val="001A6C96"/>
    <w:rsid w:val="001A6FA3"/>
    <w:rsid w:val="001A7F62"/>
    <w:rsid w:val="001B0BC9"/>
    <w:rsid w:val="001B13BE"/>
    <w:rsid w:val="001B1B37"/>
    <w:rsid w:val="001B1B59"/>
    <w:rsid w:val="001B2099"/>
    <w:rsid w:val="001B25BA"/>
    <w:rsid w:val="001B26A0"/>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8DA"/>
    <w:rsid w:val="001C5DC3"/>
    <w:rsid w:val="001C6A0C"/>
    <w:rsid w:val="001C6B58"/>
    <w:rsid w:val="001C6E03"/>
    <w:rsid w:val="001C6F3D"/>
    <w:rsid w:val="001C73C6"/>
    <w:rsid w:val="001D1876"/>
    <w:rsid w:val="001D1BC4"/>
    <w:rsid w:val="001D263F"/>
    <w:rsid w:val="001D2AE0"/>
    <w:rsid w:val="001D3055"/>
    <w:rsid w:val="001D38FB"/>
    <w:rsid w:val="001D4E1E"/>
    <w:rsid w:val="001D4F04"/>
    <w:rsid w:val="001D4F16"/>
    <w:rsid w:val="001D5140"/>
    <w:rsid w:val="001D68F1"/>
    <w:rsid w:val="001D6CD3"/>
    <w:rsid w:val="001D76D4"/>
    <w:rsid w:val="001D7769"/>
    <w:rsid w:val="001D77DC"/>
    <w:rsid w:val="001E0B03"/>
    <w:rsid w:val="001E0CDD"/>
    <w:rsid w:val="001E0EC5"/>
    <w:rsid w:val="001E1287"/>
    <w:rsid w:val="001E1E1F"/>
    <w:rsid w:val="001E24DB"/>
    <w:rsid w:val="001E2839"/>
    <w:rsid w:val="001E2B4C"/>
    <w:rsid w:val="001E2E47"/>
    <w:rsid w:val="001E2FE2"/>
    <w:rsid w:val="001E31C9"/>
    <w:rsid w:val="001E3BA6"/>
    <w:rsid w:val="001E3DF4"/>
    <w:rsid w:val="001E4409"/>
    <w:rsid w:val="001E4B8B"/>
    <w:rsid w:val="001E5FB9"/>
    <w:rsid w:val="001E64B9"/>
    <w:rsid w:val="001E64C4"/>
    <w:rsid w:val="001E6870"/>
    <w:rsid w:val="001E6B00"/>
    <w:rsid w:val="001E6D5A"/>
    <w:rsid w:val="001E6E8A"/>
    <w:rsid w:val="001E6FA5"/>
    <w:rsid w:val="001E76EC"/>
    <w:rsid w:val="001E7B78"/>
    <w:rsid w:val="001E7F7D"/>
    <w:rsid w:val="001F131F"/>
    <w:rsid w:val="001F19C5"/>
    <w:rsid w:val="001F1AF5"/>
    <w:rsid w:val="001F295E"/>
    <w:rsid w:val="001F2D11"/>
    <w:rsid w:val="001F30EE"/>
    <w:rsid w:val="001F3BE6"/>
    <w:rsid w:val="001F3C35"/>
    <w:rsid w:val="001F3DFD"/>
    <w:rsid w:val="001F4881"/>
    <w:rsid w:val="001F4DA5"/>
    <w:rsid w:val="001F4DD4"/>
    <w:rsid w:val="001F4F43"/>
    <w:rsid w:val="001F5530"/>
    <w:rsid w:val="001F6AFB"/>
    <w:rsid w:val="002007AB"/>
    <w:rsid w:val="00200C6D"/>
    <w:rsid w:val="002010D7"/>
    <w:rsid w:val="002019BC"/>
    <w:rsid w:val="002022F1"/>
    <w:rsid w:val="00202680"/>
    <w:rsid w:val="002026BD"/>
    <w:rsid w:val="002027E6"/>
    <w:rsid w:val="00202A0B"/>
    <w:rsid w:val="002030DE"/>
    <w:rsid w:val="00203329"/>
    <w:rsid w:val="002044E6"/>
    <w:rsid w:val="0020640F"/>
    <w:rsid w:val="00206D0A"/>
    <w:rsid w:val="00206DC3"/>
    <w:rsid w:val="002100C4"/>
    <w:rsid w:val="00210756"/>
    <w:rsid w:val="00210C6C"/>
    <w:rsid w:val="0021211E"/>
    <w:rsid w:val="0021265D"/>
    <w:rsid w:val="00213342"/>
    <w:rsid w:val="00213498"/>
    <w:rsid w:val="0021354E"/>
    <w:rsid w:val="002138BD"/>
    <w:rsid w:val="00213C02"/>
    <w:rsid w:val="00213E8E"/>
    <w:rsid w:val="00214A3F"/>
    <w:rsid w:val="00215BE2"/>
    <w:rsid w:val="00215E5C"/>
    <w:rsid w:val="002162B5"/>
    <w:rsid w:val="002162FD"/>
    <w:rsid w:val="00216789"/>
    <w:rsid w:val="002168D6"/>
    <w:rsid w:val="00216D53"/>
    <w:rsid w:val="00220012"/>
    <w:rsid w:val="002201A1"/>
    <w:rsid w:val="00220407"/>
    <w:rsid w:val="002205CC"/>
    <w:rsid w:val="00221102"/>
    <w:rsid w:val="002215D2"/>
    <w:rsid w:val="0022312B"/>
    <w:rsid w:val="00223552"/>
    <w:rsid w:val="00223801"/>
    <w:rsid w:val="00223FE3"/>
    <w:rsid w:val="00224237"/>
    <w:rsid w:val="002242D7"/>
    <w:rsid w:val="002246D8"/>
    <w:rsid w:val="00224927"/>
    <w:rsid w:val="00224F7E"/>
    <w:rsid w:val="00225134"/>
    <w:rsid w:val="002259B8"/>
    <w:rsid w:val="00225B89"/>
    <w:rsid w:val="00225D78"/>
    <w:rsid w:val="00226D0D"/>
    <w:rsid w:val="0022710F"/>
    <w:rsid w:val="00227850"/>
    <w:rsid w:val="00227DC0"/>
    <w:rsid w:val="00227E10"/>
    <w:rsid w:val="00227E95"/>
    <w:rsid w:val="002307AA"/>
    <w:rsid w:val="00230BC6"/>
    <w:rsid w:val="00231218"/>
    <w:rsid w:val="002313AD"/>
    <w:rsid w:val="002313FD"/>
    <w:rsid w:val="00232530"/>
    <w:rsid w:val="00232784"/>
    <w:rsid w:val="00232A89"/>
    <w:rsid w:val="00232D38"/>
    <w:rsid w:val="002330CD"/>
    <w:rsid w:val="002337B8"/>
    <w:rsid w:val="002346E0"/>
    <w:rsid w:val="00234949"/>
    <w:rsid w:val="00234E1C"/>
    <w:rsid w:val="00235463"/>
    <w:rsid w:val="00237077"/>
    <w:rsid w:val="0023732D"/>
    <w:rsid w:val="0023749A"/>
    <w:rsid w:val="002378A2"/>
    <w:rsid w:val="00240604"/>
    <w:rsid w:val="00240FD4"/>
    <w:rsid w:val="00242047"/>
    <w:rsid w:val="0024212A"/>
    <w:rsid w:val="00242A6A"/>
    <w:rsid w:val="002432B0"/>
    <w:rsid w:val="00243CF8"/>
    <w:rsid w:val="00244581"/>
    <w:rsid w:val="002449C1"/>
    <w:rsid w:val="00245198"/>
    <w:rsid w:val="0024560F"/>
    <w:rsid w:val="00245643"/>
    <w:rsid w:val="00245781"/>
    <w:rsid w:val="00245DB1"/>
    <w:rsid w:val="002464F1"/>
    <w:rsid w:val="002467D3"/>
    <w:rsid w:val="0024681B"/>
    <w:rsid w:val="002472F1"/>
    <w:rsid w:val="00247532"/>
    <w:rsid w:val="002479A4"/>
    <w:rsid w:val="00247D60"/>
    <w:rsid w:val="00247E97"/>
    <w:rsid w:val="00250EBF"/>
    <w:rsid w:val="00250F01"/>
    <w:rsid w:val="002511D2"/>
    <w:rsid w:val="0025133D"/>
    <w:rsid w:val="00251F6A"/>
    <w:rsid w:val="0025204B"/>
    <w:rsid w:val="00252182"/>
    <w:rsid w:val="002528C3"/>
    <w:rsid w:val="0025379B"/>
    <w:rsid w:val="002543BD"/>
    <w:rsid w:val="00255329"/>
    <w:rsid w:val="00255814"/>
    <w:rsid w:val="00256960"/>
    <w:rsid w:val="002571D8"/>
    <w:rsid w:val="00257838"/>
    <w:rsid w:val="00260C64"/>
    <w:rsid w:val="002614EA"/>
    <w:rsid w:val="00262255"/>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0A"/>
    <w:rsid w:val="00273214"/>
    <w:rsid w:val="002742DD"/>
    <w:rsid w:val="0027463C"/>
    <w:rsid w:val="00274A84"/>
    <w:rsid w:val="00274BD2"/>
    <w:rsid w:val="00274C4E"/>
    <w:rsid w:val="00275093"/>
    <w:rsid w:val="002751C3"/>
    <w:rsid w:val="002753A1"/>
    <w:rsid w:val="00275717"/>
    <w:rsid w:val="002762A4"/>
    <w:rsid w:val="0027661B"/>
    <w:rsid w:val="0027664F"/>
    <w:rsid w:val="0027706D"/>
    <w:rsid w:val="00277D33"/>
    <w:rsid w:val="00277E97"/>
    <w:rsid w:val="002800BB"/>
    <w:rsid w:val="00280859"/>
    <w:rsid w:val="00280BE0"/>
    <w:rsid w:val="0028129F"/>
    <w:rsid w:val="0028314F"/>
    <w:rsid w:val="00283197"/>
    <w:rsid w:val="00283520"/>
    <w:rsid w:val="00283937"/>
    <w:rsid w:val="002848D7"/>
    <w:rsid w:val="00284CED"/>
    <w:rsid w:val="0028548D"/>
    <w:rsid w:val="00285928"/>
    <w:rsid w:val="00285DE2"/>
    <w:rsid w:val="00285EC5"/>
    <w:rsid w:val="00287754"/>
    <w:rsid w:val="00287FE1"/>
    <w:rsid w:val="002900C0"/>
    <w:rsid w:val="00290365"/>
    <w:rsid w:val="00290369"/>
    <w:rsid w:val="00290E6D"/>
    <w:rsid w:val="00291216"/>
    <w:rsid w:val="002912C3"/>
    <w:rsid w:val="002918D7"/>
    <w:rsid w:val="00291A3F"/>
    <w:rsid w:val="00291B1E"/>
    <w:rsid w:val="002925B2"/>
    <w:rsid w:val="00292B0C"/>
    <w:rsid w:val="00294673"/>
    <w:rsid w:val="00294CAD"/>
    <w:rsid w:val="002950F5"/>
    <w:rsid w:val="0029531E"/>
    <w:rsid w:val="00295892"/>
    <w:rsid w:val="00295E10"/>
    <w:rsid w:val="00296361"/>
    <w:rsid w:val="002A1471"/>
    <w:rsid w:val="002A17FC"/>
    <w:rsid w:val="002A1A7B"/>
    <w:rsid w:val="002A1E04"/>
    <w:rsid w:val="002A22F9"/>
    <w:rsid w:val="002A2416"/>
    <w:rsid w:val="002A2FCA"/>
    <w:rsid w:val="002A3903"/>
    <w:rsid w:val="002A3B81"/>
    <w:rsid w:val="002A4ACF"/>
    <w:rsid w:val="002A53CF"/>
    <w:rsid w:val="002A576B"/>
    <w:rsid w:val="002A61A9"/>
    <w:rsid w:val="002A6235"/>
    <w:rsid w:val="002A6F74"/>
    <w:rsid w:val="002A7320"/>
    <w:rsid w:val="002B0104"/>
    <w:rsid w:val="002B039A"/>
    <w:rsid w:val="002B03C6"/>
    <w:rsid w:val="002B0AF8"/>
    <w:rsid w:val="002B0ECA"/>
    <w:rsid w:val="002B1224"/>
    <w:rsid w:val="002B1368"/>
    <w:rsid w:val="002B1609"/>
    <w:rsid w:val="002B2B00"/>
    <w:rsid w:val="002B2EEA"/>
    <w:rsid w:val="002B317D"/>
    <w:rsid w:val="002B4F1A"/>
    <w:rsid w:val="002B5C9F"/>
    <w:rsid w:val="002B5EF7"/>
    <w:rsid w:val="002B6121"/>
    <w:rsid w:val="002B6714"/>
    <w:rsid w:val="002B69C0"/>
    <w:rsid w:val="002B6C10"/>
    <w:rsid w:val="002B72B0"/>
    <w:rsid w:val="002B74FD"/>
    <w:rsid w:val="002B75A4"/>
    <w:rsid w:val="002B776D"/>
    <w:rsid w:val="002B79FA"/>
    <w:rsid w:val="002C02D0"/>
    <w:rsid w:val="002C048B"/>
    <w:rsid w:val="002C0F53"/>
    <w:rsid w:val="002C1D7E"/>
    <w:rsid w:val="002C2BF3"/>
    <w:rsid w:val="002C3483"/>
    <w:rsid w:val="002C3594"/>
    <w:rsid w:val="002C4271"/>
    <w:rsid w:val="002C45A3"/>
    <w:rsid w:val="002C46A4"/>
    <w:rsid w:val="002C4DBA"/>
    <w:rsid w:val="002C53E4"/>
    <w:rsid w:val="002C5C76"/>
    <w:rsid w:val="002C6030"/>
    <w:rsid w:val="002C6D00"/>
    <w:rsid w:val="002C72D6"/>
    <w:rsid w:val="002C7322"/>
    <w:rsid w:val="002D04DA"/>
    <w:rsid w:val="002D069D"/>
    <w:rsid w:val="002D14E7"/>
    <w:rsid w:val="002D1561"/>
    <w:rsid w:val="002D22F6"/>
    <w:rsid w:val="002D2350"/>
    <w:rsid w:val="002D29B1"/>
    <w:rsid w:val="002D2A41"/>
    <w:rsid w:val="002D2B75"/>
    <w:rsid w:val="002D36AE"/>
    <w:rsid w:val="002D4896"/>
    <w:rsid w:val="002D4FA1"/>
    <w:rsid w:val="002D52EA"/>
    <w:rsid w:val="002D66FB"/>
    <w:rsid w:val="002D7878"/>
    <w:rsid w:val="002E0278"/>
    <w:rsid w:val="002E05C7"/>
    <w:rsid w:val="002E15F2"/>
    <w:rsid w:val="002E1E55"/>
    <w:rsid w:val="002E26D6"/>
    <w:rsid w:val="002E27D8"/>
    <w:rsid w:val="002E2B03"/>
    <w:rsid w:val="002E2B84"/>
    <w:rsid w:val="002E3456"/>
    <w:rsid w:val="002E4028"/>
    <w:rsid w:val="002E431C"/>
    <w:rsid w:val="002E433B"/>
    <w:rsid w:val="002E468E"/>
    <w:rsid w:val="002E4A64"/>
    <w:rsid w:val="002E4FE6"/>
    <w:rsid w:val="002E5BCE"/>
    <w:rsid w:val="002E5C37"/>
    <w:rsid w:val="002E602B"/>
    <w:rsid w:val="002E68D2"/>
    <w:rsid w:val="002E6987"/>
    <w:rsid w:val="002E69B4"/>
    <w:rsid w:val="002E6BCC"/>
    <w:rsid w:val="002E6CB7"/>
    <w:rsid w:val="002E70AC"/>
    <w:rsid w:val="002E73F1"/>
    <w:rsid w:val="002E74AB"/>
    <w:rsid w:val="002E74E6"/>
    <w:rsid w:val="002F00AB"/>
    <w:rsid w:val="002F050D"/>
    <w:rsid w:val="002F07A5"/>
    <w:rsid w:val="002F0BFE"/>
    <w:rsid w:val="002F0C0D"/>
    <w:rsid w:val="002F11A6"/>
    <w:rsid w:val="002F242F"/>
    <w:rsid w:val="002F2562"/>
    <w:rsid w:val="002F27A1"/>
    <w:rsid w:val="002F2E73"/>
    <w:rsid w:val="002F2FDE"/>
    <w:rsid w:val="002F3092"/>
    <w:rsid w:val="002F3D1D"/>
    <w:rsid w:val="002F43A0"/>
    <w:rsid w:val="002F44CC"/>
    <w:rsid w:val="002F511D"/>
    <w:rsid w:val="002F5133"/>
    <w:rsid w:val="002F56E1"/>
    <w:rsid w:val="002F5C81"/>
    <w:rsid w:val="002F5EB3"/>
    <w:rsid w:val="002F5FF4"/>
    <w:rsid w:val="002F65FA"/>
    <w:rsid w:val="002F68C4"/>
    <w:rsid w:val="002F6E36"/>
    <w:rsid w:val="002F6F43"/>
    <w:rsid w:val="002F7865"/>
    <w:rsid w:val="002F7CAA"/>
    <w:rsid w:val="002F7FE3"/>
    <w:rsid w:val="003007F9"/>
    <w:rsid w:val="003013C9"/>
    <w:rsid w:val="00301566"/>
    <w:rsid w:val="003016CB"/>
    <w:rsid w:val="0030171C"/>
    <w:rsid w:val="00301B2F"/>
    <w:rsid w:val="003038AC"/>
    <w:rsid w:val="003041CB"/>
    <w:rsid w:val="00304993"/>
    <w:rsid w:val="003049CB"/>
    <w:rsid w:val="00304C79"/>
    <w:rsid w:val="00305083"/>
    <w:rsid w:val="00305741"/>
    <w:rsid w:val="0030575C"/>
    <w:rsid w:val="003064CF"/>
    <w:rsid w:val="00306FD0"/>
    <w:rsid w:val="00307F1A"/>
    <w:rsid w:val="00310FB0"/>
    <w:rsid w:val="00311063"/>
    <w:rsid w:val="003114C1"/>
    <w:rsid w:val="003114FC"/>
    <w:rsid w:val="003118AC"/>
    <w:rsid w:val="003122F5"/>
    <w:rsid w:val="0031293F"/>
    <w:rsid w:val="00312D10"/>
    <w:rsid w:val="0031311F"/>
    <w:rsid w:val="00313A0C"/>
    <w:rsid w:val="00313F18"/>
    <w:rsid w:val="00313F20"/>
    <w:rsid w:val="0031544C"/>
    <w:rsid w:val="00315B62"/>
    <w:rsid w:val="00315C6F"/>
    <w:rsid w:val="00315DCE"/>
    <w:rsid w:val="00315E61"/>
    <w:rsid w:val="0031672F"/>
    <w:rsid w:val="00316AAF"/>
    <w:rsid w:val="003172F6"/>
    <w:rsid w:val="0032080C"/>
    <w:rsid w:val="00320A73"/>
    <w:rsid w:val="00320E2D"/>
    <w:rsid w:val="00320F40"/>
    <w:rsid w:val="00321A5D"/>
    <w:rsid w:val="00321A7F"/>
    <w:rsid w:val="00321BB3"/>
    <w:rsid w:val="00321E2F"/>
    <w:rsid w:val="00321EB1"/>
    <w:rsid w:val="00321F34"/>
    <w:rsid w:val="00321F80"/>
    <w:rsid w:val="003229A5"/>
    <w:rsid w:val="00323F52"/>
    <w:rsid w:val="0032486C"/>
    <w:rsid w:val="00325155"/>
    <w:rsid w:val="003256B8"/>
    <w:rsid w:val="00325E51"/>
    <w:rsid w:val="00325EBD"/>
    <w:rsid w:val="00326481"/>
    <w:rsid w:val="0032757A"/>
    <w:rsid w:val="003275C8"/>
    <w:rsid w:val="00327A32"/>
    <w:rsid w:val="003300A7"/>
    <w:rsid w:val="003300F0"/>
    <w:rsid w:val="00330BB0"/>
    <w:rsid w:val="0033164C"/>
    <w:rsid w:val="00331D26"/>
    <w:rsid w:val="00332990"/>
    <w:rsid w:val="0033313E"/>
    <w:rsid w:val="0033334D"/>
    <w:rsid w:val="00333587"/>
    <w:rsid w:val="003336AF"/>
    <w:rsid w:val="00333F25"/>
    <w:rsid w:val="00335012"/>
    <w:rsid w:val="003352C9"/>
    <w:rsid w:val="00335379"/>
    <w:rsid w:val="00335462"/>
    <w:rsid w:val="003360CF"/>
    <w:rsid w:val="003367D9"/>
    <w:rsid w:val="003379E4"/>
    <w:rsid w:val="00337C38"/>
    <w:rsid w:val="00340DE2"/>
    <w:rsid w:val="003410E6"/>
    <w:rsid w:val="003423A5"/>
    <w:rsid w:val="00342505"/>
    <w:rsid w:val="00342BEC"/>
    <w:rsid w:val="00342E0C"/>
    <w:rsid w:val="0034310D"/>
    <w:rsid w:val="0034344C"/>
    <w:rsid w:val="00343E42"/>
    <w:rsid w:val="00343FC5"/>
    <w:rsid w:val="003440D0"/>
    <w:rsid w:val="00344349"/>
    <w:rsid w:val="003443CF"/>
    <w:rsid w:val="00345040"/>
    <w:rsid w:val="0034559F"/>
    <w:rsid w:val="003458BC"/>
    <w:rsid w:val="00345EBF"/>
    <w:rsid w:val="00345F87"/>
    <w:rsid w:val="0034757A"/>
    <w:rsid w:val="00347A39"/>
    <w:rsid w:val="00347CC6"/>
    <w:rsid w:val="00351BA2"/>
    <w:rsid w:val="00352D5F"/>
    <w:rsid w:val="00352DB3"/>
    <w:rsid w:val="00353A3F"/>
    <w:rsid w:val="003556FF"/>
    <w:rsid w:val="00355FAA"/>
    <w:rsid w:val="00357396"/>
    <w:rsid w:val="0035762D"/>
    <w:rsid w:val="003577AA"/>
    <w:rsid w:val="00357A30"/>
    <w:rsid w:val="00357CF2"/>
    <w:rsid w:val="0036001E"/>
    <w:rsid w:val="00360878"/>
    <w:rsid w:val="003615E3"/>
    <w:rsid w:val="0036192D"/>
    <w:rsid w:val="0036197C"/>
    <w:rsid w:val="00362809"/>
    <w:rsid w:val="00362ABF"/>
    <w:rsid w:val="003631F0"/>
    <w:rsid w:val="0036578C"/>
    <w:rsid w:val="0036655A"/>
    <w:rsid w:val="00366E06"/>
    <w:rsid w:val="003709A5"/>
    <w:rsid w:val="003719AD"/>
    <w:rsid w:val="00372086"/>
    <w:rsid w:val="0037354F"/>
    <w:rsid w:val="00373FF7"/>
    <w:rsid w:val="00375314"/>
    <w:rsid w:val="00375448"/>
    <w:rsid w:val="003756DC"/>
    <w:rsid w:val="00375997"/>
    <w:rsid w:val="00376093"/>
    <w:rsid w:val="003761C2"/>
    <w:rsid w:val="003767FB"/>
    <w:rsid w:val="00376CE0"/>
    <w:rsid w:val="00376F98"/>
    <w:rsid w:val="00377001"/>
    <w:rsid w:val="0037735C"/>
    <w:rsid w:val="00377ED7"/>
    <w:rsid w:val="00380C69"/>
    <w:rsid w:val="00380F8B"/>
    <w:rsid w:val="0038125F"/>
    <w:rsid w:val="00381A1B"/>
    <w:rsid w:val="00381C71"/>
    <w:rsid w:val="00381FED"/>
    <w:rsid w:val="00382428"/>
    <w:rsid w:val="00383294"/>
    <w:rsid w:val="00383D77"/>
    <w:rsid w:val="00383D88"/>
    <w:rsid w:val="0038485C"/>
    <w:rsid w:val="00385604"/>
    <w:rsid w:val="00385B8C"/>
    <w:rsid w:val="00385BFC"/>
    <w:rsid w:val="00385E30"/>
    <w:rsid w:val="00385FA8"/>
    <w:rsid w:val="003860EF"/>
    <w:rsid w:val="0038718C"/>
    <w:rsid w:val="00390977"/>
    <w:rsid w:val="00390B44"/>
    <w:rsid w:val="00391A1B"/>
    <w:rsid w:val="00392201"/>
    <w:rsid w:val="00392D19"/>
    <w:rsid w:val="0039328E"/>
    <w:rsid w:val="00393397"/>
    <w:rsid w:val="00393571"/>
    <w:rsid w:val="003943A0"/>
    <w:rsid w:val="003944C1"/>
    <w:rsid w:val="0039493B"/>
    <w:rsid w:val="003949A6"/>
    <w:rsid w:val="003956E9"/>
    <w:rsid w:val="00395960"/>
    <w:rsid w:val="00395ABC"/>
    <w:rsid w:val="00396078"/>
    <w:rsid w:val="00396212"/>
    <w:rsid w:val="00396469"/>
    <w:rsid w:val="003965F5"/>
    <w:rsid w:val="0039687C"/>
    <w:rsid w:val="00396ACA"/>
    <w:rsid w:val="0039705E"/>
    <w:rsid w:val="00397BE2"/>
    <w:rsid w:val="003A19FC"/>
    <w:rsid w:val="003A2373"/>
    <w:rsid w:val="003A2F23"/>
    <w:rsid w:val="003A3F9F"/>
    <w:rsid w:val="003A4BA9"/>
    <w:rsid w:val="003A4BDD"/>
    <w:rsid w:val="003A4D68"/>
    <w:rsid w:val="003A4E94"/>
    <w:rsid w:val="003A50A1"/>
    <w:rsid w:val="003A5102"/>
    <w:rsid w:val="003A5451"/>
    <w:rsid w:val="003A5D5C"/>
    <w:rsid w:val="003A5DE1"/>
    <w:rsid w:val="003A6432"/>
    <w:rsid w:val="003A664A"/>
    <w:rsid w:val="003A67FF"/>
    <w:rsid w:val="003A6DE3"/>
    <w:rsid w:val="003A73B4"/>
    <w:rsid w:val="003A75EB"/>
    <w:rsid w:val="003A7A7E"/>
    <w:rsid w:val="003B018C"/>
    <w:rsid w:val="003B02CD"/>
    <w:rsid w:val="003B1048"/>
    <w:rsid w:val="003B1101"/>
    <w:rsid w:val="003B183D"/>
    <w:rsid w:val="003B1EF8"/>
    <w:rsid w:val="003B2025"/>
    <w:rsid w:val="003B2A6C"/>
    <w:rsid w:val="003B35F0"/>
    <w:rsid w:val="003B3DF9"/>
    <w:rsid w:val="003B3E80"/>
    <w:rsid w:val="003B5489"/>
    <w:rsid w:val="003B570A"/>
    <w:rsid w:val="003B5BAF"/>
    <w:rsid w:val="003B5DD3"/>
    <w:rsid w:val="003B6ADF"/>
    <w:rsid w:val="003B6FFF"/>
    <w:rsid w:val="003B7138"/>
    <w:rsid w:val="003B71EE"/>
    <w:rsid w:val="003B7338"/>
    <w:rsid w:val="003B7E03"/>
    <w:rsid w:val="003C00AF"/>
    <w:rsid w:val="003C04A7"/>
    <w:rsid w:val="003C05B8"/>
    <w:rsid w:val="003C09FA"/>
    <w:rsid w:val="003C1A00"/>
    <w:rsid w:val="003C1F11"/>
    <w:rsid w:val="003C1F64"/>
    <w:rsid w:val="003C2DD4"/>
    <w:rsid w:val="003C2F72"/>
    <w:rsid w:val="003C30AE"/>
    <w:rsid w:val="003C3A0B"/>
    <w:rsid w:val="003C3DAF"/>
    <w:rsid w:val="003C3E6D"/>
    <w:rsid w:val="003C4128"/>
    <w:rsid w:val="003C5C48"/>
    <w:rsid w:val="003C6EC2"/>
    <w:rsid w:val="003C7390"/>
    <w:rsid w:val="003D060B"/>
    <w:rsid w:val="003D0ECC"/>
    <w:rsid w:val="003D0F3D"/>
    <w:rsid w:val="003D163D"/>
    <w:rsid w:val="003D191E"/>
    <w:rsid w:val="003D1CC6"/>
    <w:rsid w:val="003D24E5"/>
    <w:rsid w:val="003D2593"/>
    <w:rsid w:val="003D298A"/>
    <w:rsid w:val="003D2B6A"/>
    <w:rsid w:val="003D2DA5"/>
    <w:rsid w:val="003D2E73"/>
    <w:rsid w:val="003D348C"/>
    <w:rsid w:val="003D3700"/>
    <w:rsid w:val="003D4241"/>
    <w:rsid w:val="003D49E4"/>
    <w:rsid w:val="003D4AE7"/>
    <w:rsid w:val="003D52B2"/>
    <w:rsid w:val="003D56B6"/>
    <w:rsid w:val="003D5A0B"/>
    <w:rsid w:val="003D5B67"/>
    <w:rsid w:val="003D619B"/>
    <w:rsid w:val="003D6A35"/>
    <w:rsid w:val="003D6C96"/>
    <w:rsid w:val="003D7D1A"/>
    <w:rsid w:val="003E0CA3"/>
    <w:rsid w:val="003E0F0C"/>
    <w:rsid w:val="003E1A2F"/>
    <w:rsid w:val="003E20C1"/>
    <w:rsid w:val="003E27F8"/>
    <w:rsid w:val="003E3081"/>
    <w:rsid w:val="003E48C3"/>
    <w:rsid w:val="003E497A"/>
    <w:rsid w:val="003E59BC"/>
    <w:rsid w:val="003E59BE"/>
    <w:rsid w:val="003E5C7F"/>
    <w:rsid w:val="003E657C"/>
    <w:rsid w:val="003E7170"/>
    <w:rsid w:val="003E765D"/>
    <w:rsid w:val="003E7A63"/>
    <w:rsid w:val="003F03A1"/>
    <w:rsid w:val="003F128E"/>
    <w:rsid w:val="003F1A13"/>
    <w:rsid w:val="003F28FC"/>
    <w:rsid w:val="003F2AC6"/>
    <w:rsid w:val="003F3328"/>
    <w:rsid w:val="003F3440"/>
    <w:rsid w:val="003F4414"/>
    <w:rsid w:val="003F488F"/>
    <w:rsid w:val="003F5AA4"/>
    <w:rsid w:val="003F614F"/>
    <w:rsid w:val="003F62D1"/>
    <w:rsid w:val="003F6352"/>
    <w:rsid w:val="003F6898"/>
    <w:rsid w:val="003F6C79"/>
    <w:rsid w:val="003F6E91"/>
    <w:rsid w:val="003F7C01"/>
    <w:rsid w:val="00400032"/>
    <w:rsid w:val="00400064"/>
    <w:rsid w:val="004001E3"/>
    <w:rsid w:val="004001F9"/>
    <w:rsid w:val="00400D23"/>
    <w:rsid w:val="004015FA"/>
    <w:rsid w:val="0040198E"/>
    <w:rsid w:val="00401C18"/>
    <w:rsid w:val="00401DDE"/>
    <w:rsid w:val="00402089"/>
    <w:rsid w:val="0040312B"/>
    <w:rsid w:val="00403527"/>
    <w:rsid w:val="00403753"/>
    <w:rsid w:val="00404841"/>
    <w:rsid w:val="00404CE8"/>
    <w:rsid w:val="00404EFD"/>
    <w:rsid w:val="0040553E"/>
    <w:rsid w:val="00405C2E"/>
    <w:rsid w:val="004101A8"/>
    <w:rsid w:val="00410C00"/>
    <w:rsid w:val="00410DC7"/>
    <w:rsid w:val="00411E77"/>
    <w:rsid w:val="004125C3"/>
    <w:rsid w:val="004132E2"/>
    <w:rsid w:val="00413316"/>
    <w:rsid w:val="00413321"/>
    <w:rsid w:val="004143F4"/>
    <w:rsid w:val="00414696"/>
    <w:rsid w:val="0041482E"/>
    <w:rsid w:val="00414D42"/>
    <w:rsid w:val="00415468"/>
    <w:rsid w:val="00415941"/>
    <w:rsid w:val="00415F69"/>
    <w:rsid w:val="00416324"/>
    <w:rsid w:val="00416E9B"/>
    <w:rsid w:val="00417D74"/>
    <w:rsid w:val="00417DAD"/>
    <w:rsid w:val="00417E8E"/>
    <w:rsid w:val="0042046B"/>
    <w:rsid w:val="00420EFB"/>
    <w:rsid w:val="00421216"/>
    <w:rsid w:val="00421A91"/>
    <w:rsid w:val="00421B0B"/>
    <w:rsid w:val="00421F1C"/>
    <w:rsid w:val="004230D6"/>
    <w:rsid w:val="004233F3"/>
    <w:rsid w:val="0042375A"/>
    <w:rsid w:val="00423C16"/>
    <w:rsid w:val="004243FC"/>
    <w:rsid w:val="004245B5"/>
    <w:rsid w:val="0042523C"/>
    <w:rsid w:val="004252BA"/>
    <w:rsid w:val="00427538"/>
    <w:rsid w:val="004278E4"/>
    <w:rsid w:val="00430016"/>
    <w:rsid w:val="004304B9"/>
    <w:rsid w:val="00430678"/>
    <w:rsid w:val="00430C39"/>
    <w:rsid w:val="00430E6A"/>
    <w:rsid w:val="0043242B"/>
    <w:rsid w:val="004327E7"/>
    <w:rsid w:val="00432AA1"/>
    <w:rsid w:val="00432C7F"/>
    <w:rsid w:val="00433043"/>
    <w:rsid w:val="0043330F"/>
    <w:rsid w:val="004335FD"/>
    <w:rsid w:val="00433B37"/>
    <w:rsid w:val="004342D4"/>
    <w:rsid w:val="004346E2"/>
    <w:rsid w:val="00434FED"/>
    <w:rsid w:val="004356C8"/>
    <w:rsid w:val="004368C3"/>
    <w:rsid w:val="004404D3"/>
    <w:rsid w:val="00440BB4"/>
    <w:rsid w:val="0044118A"/>
    <w:rsid w:val="004416B6"/>
    <w:rsid w:val="004417D5"/>
    <w:rsid w:val="0044228A"/>
    <w:rsid w:val="004429DC"/>
    <w:rsid w:val="00442B7B"/>
    <w:rsid w:val="00442B84"/>
    <w:rsid w:val="00443421"/>
    <w:rsid w:val="00443812"/>
    <w:rsid w:val="00443E13"/>
    <w:rsid w:val="004449BC"/>
    <w:rsid w:val="00445BCE"/>
    <w:rsid w:val="00445EAA"/>
    <w:rsid w:val="00446367"/>
    <w:rsid w:val="0044660D"/>
    <w:rsid w:val="0044712D"/>
    <w:rsid w:val="00447CD8"/>
    <w:rsid w:val="00450009"/>
    <w:rsid w:val="004500FC"/>
    <w:rsid w:val="0045058D"/>
    <w:rsid w:val="00450D10"/>
    <w:rsid w:val="004510A7"/>
    <w:rsid w:val="004511AE"/>
    <w:rsid w:val="004519A3"/>
    <w:rsid w:val="00452EA0"/>
    <w:rsid w:val="0045303E"/>
    <w:rsid w:val="00453040"/>
    <w:rsid w:val="00453216"/>
    <w:rsid w:val="00453865"/>
    <w:rsid w:val="00453A8E"/>
    <w:rsid w:val="00454365"/>
    <w:rsid w:val="0045457D"/>
    <w:rsid w:val="00454B8A"/>
    <w:rsid w:val="00454EF4"/>
    <w:rsid w:val="00455AF9"/>
    <w:rsid w:val="00456BE8"/>
    <w:rsid w:val="00457481"/>
    <w:rsid w:val="00457846"/>
    <w:rsid w:val="00457B95"/>
    <w:rsid w:val="00460729"/>
    <w:rsid w:val="004607A5"/>
    <w:rsid w:val="00461EFB"/>
    <w:rsid w:val="00461FD1"/>
    <w:rsid w:val="00462FAD"/>
    <w:rsid w:val="004646F0"/>
    <w:rsid w:val="004648BD"/>
    <w:rsid w:val="00464F50"/>
    <w:rsid w:val="004650B6"/>
    <w:rsid w:val="00466568"/>
    <w:rsid w:val="00466741"/>
    <w:rsid w:val="00466C80"/>
    <w:rsid w:val="00466D65"/>
    <w:rsid w:val="004704B8"/>
    <w:rsid w:val="004715F8"/>
    <w:rsid w:val="00472A57"/>
    <w:rsid w:val="004742E0"/>
    <w:rsid w:val="00474819"/>
    <w:rsid w:val="00474952"/>
    <w:rsid w:val="00475536"/>
    <w:rsid w:val="00475D86"/>
    <w:rsid w:val="004760F6"/>
    <w:rsid w:val="00476AF6"/>
    <w:rsid w:val="004775BE"/>
    <w:rsid w:val="00477941"/>
    <w:rsid w:val="004779E5"/>
    <w:rsid w:val="00477CA0"/>
    <w:rsid w:val="00480543"/>
    <w:rsid w:val="00481095"/>
    <w:rsid w:val="0048140C"/>
    <w:rsid w:val="00481730"/>
    <w:rsid w:val="00481EBE"/>
    <w:rsid w:val="00481FA0"/>
    <w:rsid w:val="004820DE"/>
    <w:rsid w:val="00482F6A"/>
    <w:rsid w:val="0048315F"/>
    <w:rsid w:val="00483B26"/>
    <w:rsid w:val="00484454"/>
    <w:rsid w:val="00484850"/>
    <w:rsid w:val="00484BEC"/>
    <w:rsid w:val="00484C75"/>
    <w:rsid w:val="00485364"/>
    <w:rsid w:val="004859B0"/>
    <w:rsid w:val="00485B12"/>
    <w:rsid w:val="00485D5D"/>
    <w:rsid w:val="004861D8"/>
    <w:rsid w:val="004863F2"/>
    <w:rsid w:val="00486405"/>
    <w:rsid w:val="004866C1"/>
    <w:rsid w:val="00486894"/>
    <w:rsid w:val="00486985"/>
    <w:rsid w:val="00486CAC"/>
    <w:rsid w:val="00487F8F"/>
    <w:rsid w:val="00490134"/>
    <w:rsid w:val="004908DE"/>
    <w:rsid w:val="00491328"/>
    <w:rsid w:val="00491380"/>
    <w:rsid w:val="0049151C"/>
    <w:rsid w:val="00491D7D"/>
    <w:rsid w:val="00491D9B"/>
    <w:rsid w:val="00493369"/>
    <w:rsid w:val="004938D4"/>
    <w:rsid w:val="00493CEA"/>
    <w:rsid w:val="004948F0"/>
    <w:rsid w:val="00495337"/>
    <w:rsid w:val="00496438"/>
    <w:rsid w:val="0049647A"/>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4144"/>
    <w:rsid w:val="004A5000"/>
    <w:rsid w:val="004A5AF8"/>
    <w:rsid w:val="004A5B5F"/>
    <w:rsid w:val="004A687F"/>
    <w:rsid w:val="004A6C1D"/>
    <w:rsid w:val="004A6D18"/>
    <w:rsid w:val="004A6DF0"/>
    <w:rsid w:val="004A6E4A"/>
    <w:rsid w:val="004A78A9"/>
    <w:rsid w:val="004A7E8A"/>
    <w:rsid w:val="004B050C"/>
    <w:rsid w:val="004B102E"/>
    <w:rsid w:val="004B1076"/>
    <w:rsid w:val="004B1EA5"/>
    <w:rsid w:val="004B21D3"/>
    <w:rsid w:val="004B2370"/>
    <w:rsid w:val="004B23A7"/>
    <w:rsid w:val="004B2D42"/>
    <w:rsid w:val="004B2D75"/>
    <w:rsid w:val="004B2F3F"/>
    <w:rsid w:val="004B316A"/>
    <w:rsid w:val="004B3303"/>
    <w:rsid w:val="004B3736"/>
    <w:rsid w:val="004B3C5C"/>
    <w:rsid w:val="004B3EF4"/>
    <w:rsid w:val="004B5954"/>
    <w:rsid w:val="004B5EBE"/>
    <w:rsid w:val="004B75A0"/>
    <w:rsid w:val="004B75FD"/>
    <w:rsid w:val="004C042E"/>
    <w:rsid w:val="004C05F0"/>
    <w:rsid w:val="004C129C"/>
    <w:rsid w:val="004C24EF"/>
    <w:rsid w:val="004C2A99"/>
    <w:rsid w:val="004C3397"/>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7C8"/>
    <w:rsid w:val="004D3A6C"/>
    <w:rsid w:val="004D3D91"/>
    <w:rsid w:val="004D4B9C"/>
    <w:rsid w:val="004D4D95"/>
    <w:rsid w:val="004D4E48"/>
    <w:rsid w:val="004D511E"/>
    <w:rsid w:val="004D5AE5"/>
    <w:rsid w:val="004D5E00"/>
    <w:rsid w:val="004D631D"/>
    <w:rsid w:val="004D6709"/>
    <w:rsid w:val="004D7185"/>
    <w:rsid w:val="004D726E"/>
    <w:rsid w:val="004E0A65"/>
    <w:rsid w:val="004E12AD"/>
    <w:rsid w:val="004E1908"/>
    <w:rsid w:val="004E2047"/>
    <w:rsid w:val="004E28D7"/>
    <w:rsid w:val="004E2903"/>
    <w:rsid w:val="004E3487"/>
    <w:rsid w:val="004E3927"/>
    <w:rsid w:val="004E3BA5"/>
    <w:rsid w:val="004E40F3"/>
    <w:rsid w:val="004E4900"/>
    <w:rsid w:val="004E5136"/>
    <w:rsid w:val="004E5797"/>
    <w:rsid w:val="004E5AE5"/>
    <w:rsid w:val="004E6C7D"/>
    <w:rsid w:val="004E6D7F"/>
    <w:rsid w:val="004E6E50"/>
    <w:rsid w:val="004E6EE5"/>
    <w:rsid w:val="004E7672"/>
    <w:rsid w:val="004E7D7C"/>
    <w:rsid w:val="004F123C"/>
    <w:rsid w:val="004F1EFA"/>
    <w:rsid w:val="004F269A"/>
    <w:rsid w:val="004F3327"/>
    <w:rsid w:val="004F3462"/>
    <w:rsid w:val="004F39E9"/>
    <w:rsid w:val="004F3A88"/>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4FC"/>
    <w:rsid w:val="00500AC8"/>
    <w:rsid w:val="00500EE4"/>
    <w:rsid w:val="00500EF8"/>
    <w:rsid w:val="00501F0A"/>
    <w:rsid w:val="0050208B"/>
    <w:rsid w:val="00502107"/>
    <w:rsid w:val="005029BC"/>
    <w:rsid w:val="0050300C"/>
    <w:rsid w:val="00503293"/>
    <w:rsid w:val="005036D2"/>
    <w:rsid w:val="00503A31"/>
    <w:rsid w:val="00503C5A"/>
    <w:rsid w:val="00503DC6"/>
    <w:rsid w:val="00505332"/>
    <w:rsid w:val="00505808"/>
    <w:rsid w:val="00506B99"/>
    <w:rsid w:val="005078EF"/>
    <w:rsid w:val="00507E82"/>
    <w:rsid w:val="00510830"/>
    <w:rsid w:val="00510B36"/>
    <w:rsid w:val="0051113A"/>
    <w:rsid w:val="00511696"/>
    <w:rsid w:val="00512435"/>
    <w:rsid w:val="00513068"/>
    <w:rsid w:val="00513226"/>
    <w:rsid w:val="005147F5"/>
    <w:rsid w:val="0051497D"/>
    <w:rsid w:val="00514E01"/>
    <w:rsid w:val="00515326"/>
    <w:rsid w:val="005155DA"/>
    <w:rsid w:val="005156C9"/>
    <w:rsid w:val="00515867"/>
    <w:rsid w:val="005164B9"/>
    <w:rsid w:val="005165B2"/>
    <w:rsid w:val="00517494"/>
    <w:rsid w:val="0051754F"/>
    <w:rsid w:val="00517D7A"/>
    <w:rsid w:val="00520783"/>
    <w:rsid w:val="00520BCC"/>
    <w:rsid w:val="005215C9"/>
    <w:rsid w:val="00521A6B"/>
    <w:rsid w:val="00521BD8"/>
    <w:rsid w:val="00521D3F"/>
    <w:rsid w:val="00521EB7"/>
    <w:rsid w:val="00522479"/>
    <w:rsid w:val="00522661"/>
    <w:rsid w:val="00522B27"/>
    <w:rsid w:val="00522B6B"/>
    <w:rsid w:val="00523513"/>
    <w:rsid w:val="00523819"/>
    <w:rsid w:val="005241C5"/>
    <w:rsid w:val="005248A3"/>
    <w:rsid w:val="00525582"/>
    <w:rsid w:val="00525654"/>
    <w:rsid w:val="00525957"/>
    <w:rsid w:val="00525F50"/>
    <w:rsid w:val="0052676C"/>
    <w:rsid w:val="0052765C"/>
    <w:rsid w:val="00530E33"/>
    <w:rsid w:val="00531583"/>
    <w:rsid w:val="00531777"/>
    <w:rsid w:val="00531DFF"/>
    <w:rsid w:val="00531FFE"/>
    <w:rsid w:val="00532F52"/>
    <w:rsid w:val="00533728"/>
    <w:rsid w:val="005339DD"/>
    <w:rsid w:val="00533E44"/>
    <w:rsid w:val="005349C2"/>
    <w:rsid w:val="005350E1"/>
    <w:rsid w:val="005358E1"/>
    <w:rsid w:val="00536AD9"/>
    <w:rsid w:val="00536B05"/>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C21"/>
    <w:rsid w:val="00545DB0"/>
    <w:rsid w:val="00546623"/>
    <w:rsid w:val="00546727"/>
    <w:rsid w:val="005468E5"/>
    <w:rsid w:val="00546AED"/>
    <w:rsid w:val="00547C67"/>
    <w:rsid w:val="00547F36"/>
    <w:rsid w:val="00547FFC"/>
    <w:rsid w:val="005501EA"/>
    <w:rsid w:val="005505AE"/>
    <w:rsid w:val="00550686"/>
    <w:rsid w:val="005509DC"/>
    <w:rsid w:val="00550B62"/>
    <w:rsid w:val="00550E57"/>
    <w:rsid w:val="0055119A"/>
    <w:rsid w:val="00551357"/>
    <w:rsid w:val="005513D1"/>
    <w:rsid w:val="00552790"/>
    <w:rsid w:val="005530A6"/>
    <w:rsid w:val="0055311F"/>
    <w:rsid w:val="00553140"/>
    <w:rsid w:val="00553B06"/>
    <w:rsid w:val="00553FAB"/>
    <w:rsid w:val="005542B5"/>
    <w:rsid w:val="0055490A"/>
    <w:rsid w:val="00554CE7"/>
    <w:rsid w:val="00554EBC"/>
    <w:rsid w:val="00555B68"/>
    <w:rsid w:val="00555EC7"/>
    <w:rsid w:val="00556C66"/>
    <w:rsid w:val="00560044"/>
    <w:rsid w:val="005603E9"/>
    <w:rsid w:val="00560813"/>
    <w:rsid w:val="0056084A"/>
    <w:rsid w:val="00560CC5"/>
    <w:rsid w:val="005613DA"/>
    <w:rsid w:val="005616A9"/>
    <w:rsid w:val="0056183A"/>
    <w:rsid w:val="00561AB9"/>
    <w:rsid w:val="00561D3C"/>
    <w:rsid w:val="00561FCF"/>
    <w:rsid w:val="0056286D"/>
    <w:rsid w:val="005628EE"/>
    <w:rsid w:val="005641D1"/>
    <w:rsid w:val="00564368"/>
    <w:rsid w:val="005644CA"/>
    <w:rsid w:val="00564504"/>
    <w:rsid w:val="00564E43"/>
    <w:rsid w:val="005653B2"/>
    <w:rsid w:val="00565FB8"/>
    <w:rsid w:val="005668FB"/>
    <w:rsid w:val="00566C11"/>
    <w:rsid w:val="00566FA0"/>
    <w:rsid w:val="005674AD"/>
    <w:rsid w:val="005678A6"/>
    <w:rsid w:val="00567EB0"/>
    <w:rsid w:val="00567F38"/>
    <w:rsid w:val="0057008E"/>
    <w:rsid w:val="005706B7"/>
    <w:rsid w:val="0057171D"/>
    <w:rsid w:val="00571B11"/>
    <w:rsid w:val="00571B2E"/>
    <w:rsid w:val="005722BF"/>
    <w:rsid w:val="0057449E"/>
    <w:rsid w:val="005746E4"/>
    <w:rsid w:val="00574893"/>
    <w:rsid w:val="00575061"/>
    <w:rsid w:val="00575F7D"/>
    <w:rsid w:val="00576879"/>
    <w:rsid w:val="0057695C"/>
    <w:rsid w:val="00577483"/>
    <w:rsid w:val="0057748F"/>
    <w:rsid w:val="0057776B"/>
    <w:rsid w:val="00577E28"/>
    <w:rsid w:val="00580423"/>
    <w:rsid w:val="00580616"/>
    <w:rsid w:val="005817B7"/>
    <w:rsid w:val="00581FAC"/>
    <w:rsid w:val="00582A2C"/>
    <w:rsid w:val="00582CAC"/>
    <w:rsid w:val="00583892"/>
    <w:rsid w:val="00583E12"/>
    <w:rsid w:val="0058457D"/>
    <w:rsid w:val="00584866"/>
    <w:rsid w:val="0058498C"/>
    <w:rsid w:val="005856E4"/>
    <w:rsid w:val="005862F7"/>
    <w:rsid w:val="005868D7"/>
    <w:rsid w:val="0058697A"/>
    <w:rsid w:val="005869CD"/>
    <w:rsid w:val="00586A7A"/>
    <w:rsid w:val="005872B8"/>
    <w:rsid w:val="0058775F"/>
    <w:rsid w:val="00587AB4"/>
    <w:rsid w:val="00587ACE"/>
    <w:rsid w:val="00590060"/>
    <w:rsid w:val="005902AE"/>
    <w:rsid w:val="00591557"/>
    <w:rsid w:val="005915DA"/>
    <w:rsid w:val="00591971"/>
    <w:rsid w:val="005919D4"/>
    <w:rsid w:val="00592DFD"/>
    <w:rsid w:val="00592EA4"/>
    <w:rsid w:val="0059344A"/>
    <w:rsid w:val="0059369C"/>
    <w:rsid w:val="0059384B"/>
    <w:rsid w:val="005944A6"/>
    <w:rsid w:val="00594B13"/>
    <w:rsid w:val="005953C1"/>
    <w:rsid w:val="00596A6A"/>
    <w:rsid w:val="00596F62"/>
    <w:rsid w:val="00596FB1"/>
    <w:rsid w:val="00597193"/>
    <w:rsid w:val="005974A5"/>
    <w:rsid w:val="00597615"/>
    <w:rsid w:val="00597687"/>
    <w:rsid w:val="005976B9"/>
    <w:rsid w:val="005A0AD7"/>
    <w:rsid w:val="005A0BFF"/>
    <w:rsid w:val="005A0EAA"/>
    <w:rsid w:val="005A0EC6"/>
    <w:rsid w:val="005A11EC"/>
    <w:rsid w:val="005A213B"/>
    <w:rsid w:val="005A23DF"/>
    <w:rsid w:val="005A2846"/>
    <w:rsid w:val="005A29C5"/>
    <w:rsid w:val="005A323F"/>
    <w:rsid w:val="005A34DC"/>
    <w:rsid w:val="005A3644"/>
    <w:rsid w:val="005A3763"/>
    <w:rsid w:val="005A37E5"/>
    <w:rsid w:val="005A3C11"/>
    <w:rsid w:val="005A3F90"/>
    <w:rsid w:val="005A42C5"/>
    <w:rsid w:val="005A472E"/>
    <w:rsid w:val="005A4F1E"/>
    <w:rsid w:val="005A510A"/>
    <w:rsid w:val="005A5B25"/>
    <w:rsid w:val="005A5D65"/>
    <w:rsid w:val="005A6589"/>
    <w:rsid w:val="005A6747"/>
    <w:rsid w:val="005A7850"/>
    <w:rsid w:val="005B0132"/>
    <w:rsid w:val="005B02B2"/>
    <w:rsid w:val="005B0BF6"/>
    <w:rsid w:val="005B1443"/>
    <w:rsid w:val="005B1DC7"/>
    <w:rsid w:val="005B2382"/>
    <w:rsid w:val="005B3127"/>
    <w:rsid w:val="005B4A9C"/>
    <w:rsid w:val="005B4E9A"/>
    <w:rsid w:val="005B5A5B"/>
    <w:rsid w:val="005B6AC8"/>
    <w:rsid w:val="005B6EAB"/>
    <w:rsid w:val="005B716D"/>
    <w:rsid w:val="005B7470"/>
    <w:rsid w:val="005C0448"/>
    <w:rsid w:val="005C0FE5"/>
    <w:rsid w:val="005C16D0"/>
    <w:rsid w:val="005C1717"/>
    <w:rsid w:val="005C175E"/>
    <w:rsid w:val="005C1C78"/>
    <w:rsid w:val="005C2662"/>
    <w:rsid w:val="005C31BA"/>
    <w:rsid w:val="005C34A5"/>
    <w:rsid w:val="005C3AE5"/>
    <w:rsid w:val="005C406F"/>
    <w:rsid w:val="005C4645"/>
    <w:rsid w:val="005C48D5"/>
    <w:rsid w:val="005C4EF1"/>
    <w:rsid w:val="005C5013"/>
    <w:rsid w:val="005C50B1"/>
    <w:rsid w:val="005C50F9"/>
    <w:rsid w:val="005C607B"/>
    <w:rsid w:val="005C6248"/>
    <w:rsid w:val="005C6454"/>
    <w:rsid w:val="005C678C"/>
    <w:rsid w:val="005C7B94"/>
    <w:rsid w:val="005C7CA3"/>
    <w:rsid w:val="005D121F"/>
    <w:rsid w:val="005D15FB"/>
    <w:rsid w:val="005D16A5"/>
    <w:rsid w:val="005D170D"/>
    <w:rsid w:val="005D1D60"/>
    <w:rsid w:val="005D254F"/>
    <w:rsid w:val="005D34E2"/>
    <w:rsid w:val="005D3A53"/>
    <w:rsid w:val="005D3B9F"/>
    <w:rsid w:val="005D3DBC"/>
    <w:rsid w:val="005D3DD7"/>
    <w:rsid w:val="005D422C"/>
    <w:rsid w:val="005D46B6"/>
    <w:rsid w:val="005D4CDA"/>
    <w:rsid w:val="005D4EE7"/>
    <w:rsid w:val="005D5BF9"/>
    <w:rsid w:val="005D5DF6"/>
    <w:rsid w:val="005D65CC"/>
    <w:rsid w:val="005D66F2"/>
    <w:rsid w:val="005D68E8"/>
    <w:rsid w:val="005D7638"/>
    <w:rsid w:val="005D7C28"/>
    <w:rsid w:val="005E19D8"/>
    <w:rsid w:val="005E1A5C"/>
    <w:rsid w:val="005E20C2"/>
    <w:rsid w:val="005E248E"/>
    <w:rsid w:val="005E25B7"/>
    <w:rsid w:val="005E26E3"/>
    <w:rsid w:val="005E2AE1"/>
    <w:rsid w:val="005E321F"/>
    <w:rsid w:val="005E32F7"/>
    <w:rsid w:val="005E3C6B"/>
    <w:rsid w:val="005E3DAD"/>
    <w:rsid w:val="005E41C8"/>
    <w:rsid w:val="005E443B"/>
    <w:rsid w:val="005E4520"/>
    <w:rsid w:val="005E4593"/>
    <w:rsid w:val="005E5910"/>
    <w:rsid w:val="005E6215"/>
    <w:rsid w:val="005E77C9"/>
    <w:rsid w:val="005E780B"/>
    <w:rsid w:val="005F0661"/>
    <w:rsid w:val="005F086E"/>
    <w:rsid w:val="005F09A1"/>
    <w:rsid w:val="005F14D9"/>
    <w:rsid w:val="005F2484"/>
    <w:rsid w:val="005F352B"/>
    <w:rsid w:val="005F3FD4"/>
    <w:rsid w:val="005F43C6"/>
    <w:rsid w:val="005F4B4A"/>
    <w:rsid w:val="005F4CFB"/>
    <w:rsid w:val="005F5736"/>
    <w:rsid w:val="005F5BF2"/>
    <w:rsid w:val="005F5EED"/>
    <w:rsid w:val="005F602B"/>
    <w:rsid w:val="005F6183"/>
    <w:rsid w:val="005F66FC"/>
    <w:rsid w:val="005F689E"/>
    <w:rsid w:val="005F68A4"/>
    <w:rsid w:val="005F69C1"/>
    <w:rsid w:val="005F6C93"/>
    <w:rsid w:val="005F775A"/>
    <w:rsid w:val="005F79E3"/>
    <w:rsid w:val="005F7CAF"/>
    <w:rsid w:val="005F7FBF"/>
    <w:rsid w:val="0060052F"/>
    <w:rsid w:val="00601028"/>
    <w:rsid w:val="00601196"/>
    <w:rsid w:val="0060175D"/>
    <w:rsid w:val="00601F07"/>
    <w:rsid w:val="00602177"/>
    <w:rsid w:val="00602C81"/>
    <w:rsid w:val="00603AD1"/>
    <w:rsid w:val="006048AB"/>
    <w:rsid w:val="00604A94"/>
    <w:rsid w:val="00604D8C"/>
    <w:rsid w:val="00604E46"/>
    <w:rsid w:val="006052DF"/>
    <w:rsid w:val="006057D7"/>
    <w:rsid w:val="00605D32"/>
    <w:rsid w:val="00606BB0"/>
    <w:rsid w:val="00606EF4"/>
    <w:rsid w:val="006071C0"/>
    <w:rsid w:val="006073F9"/>
    <w:rsid w:val="00607895"/>
    <w:rsid w:val="00607BD6"/>
    <w:rsid w:val="00610140"/>
    <w:rsid w:val="00610160"/>
    <w:rsid w:val="00610163"/>
    <w:rsid w:val="00610ED8"/>
    <w:rsid w:val="00611AD0"/>
    <w:rsid w:val="006120C4"/>
    <w:rsid w:val="006123C4"/>
    <w:rsid w:val="0061248F"/>
    <w:rsid w:val="0061280F"/>
    <w:rsid w:val="00613320"/>
    <w:rsid w:val="006134CB"/>
    <w:rsid w:val="00613984"/>
    <w:rsid w:val="00613A05"/>
    <w:rsid w:val="00613B58"/>
    <w:rsid w:val="006141B0"/>
    <w:rsid w:val="006141E5"/>
    <w:rsid w:val="00614EBE"/>
    <w:rsid w:val="00615F90"/>
    <w:rsid w:val="00617139"/>
    <w:rsid w:val="006178F9"/>
    <w:rsid w:val="00617924"/>
    <w:rsid w:val="00617938"/>
    <w:rsid w:val="006200DB"/>
    <w:rsid w:val="006205F2"/>
    <w:rsid w:val="00620B00"/>
    <w:rsid w:val="00620BC7"/>
    <w:rsid w:val="00620E3E"/>
    <w:rsid w:val="006210FA"/>
    <w:rsid w:val="006211D8"/>
    <w:rsid w:val="006213F6"/>
    <w:rsid w:val="0062205B"/>
    <w:rsid w:val="0062209D"/>
    <w:rsid w:val="0062210A"/>
    <w:rsid w:val="0062246A"/>
    <w:rsid w:val="006248F6"/>
    <w:rsid w:val="00624AC4"/>
    <w:rsid w:val="00625008"/>
    <w:rsid w:val="00625221"/>
    <w:rsid w:val="0062524C"/>
    <w:rsid w:val="00625669"/>
    <w:rsid w:val="00625A4B"/>
    <w:rsid w:val="0062640C"/>
    <w:rsid w:val="00626993"/>
    <w:rsid w:val="006269B4"/>
    <w:rsid w:val="00630416"/>
    <w:rsid w:val="00631DCC"/>
    <w:rsid w:val="00631FED"/>
    <w:rsid w:val="0063262D"/>
    <w:rsid w:val="006328A5"/>
    <w:rsid w:val="006333D1"/>
    <w:rsid w:val="00633F45"/>
    <w:rsid w:val="00634565"/>
    <w:rsid w:val="00634BD8"/>
    <w:rsid w:val="00635296"/>
    <w:rsid w:val="00635675"/>
    <w:rsid w:val="0063669B"/>
    <w:rsid w:val="00636DC1"/>
    <w:rsid w:val="00637186"/>
    <w:rsid w:val="00637A5E"/>
    <w:rsid w:val="006400D7"/>
    <w:rsid w:val="006401E6"/>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3D04"/>
    <w:rsid w:val="006463DA"/>
    <w:rsid w:val="0064640D"/>
    <w:rsid w:val="00646993"/>
    <w:rsid w:val="0064712D"/>
    <w:rsid w:val="00647258"/>
    <w:rsid w:val="00647CAF"/>
    <w:rsid w:val="00647EEC"/>
    <w:rsid w:val="006503EA"/>
    <w:rsid w:val="00650772"/>
    <w:rsid w:val="006507B0"/>
    <w:rsid w:val="006507BA"/>
    <w:rsid w:val="0065113E"/>
    <w:rsid w:val="00651700"/>
    <w:rsid w:val="006518FD"/>
    <w:rsid w:val="00651B2E"/>
    <w:rsid w:val="00651B6F"/>
    <w:rsid w:val="00652111"/>
    <w:rsid w:val="0065220C"/>
    <w:rsid w:val="00652585"/>
    <w:rsid w:val="00652848"/>
    <w:rsid w:val="00652F58"/>
    <w:rsid w:val="00654192"/>
    <w:rsid w:val="0065461F"/>
    <w:rsid w:val="00654A33"/>
    <w:rsid w:val="00654BC8"/>
    <w:rsid w:val="006550B6"/>
    <w:rsid w:val="00655264"/>
    <w:rsid w:val="0065600C"/>
    <w:rsid w:val="0065604B"/>
    <w:rsid w:val="00656B40"/>
    <w:rsid w:val="00656C6F"/>
    <w:rsid w:val="00656F12"/>
    <w:rsid w:val="006574E6"/>
    <w:rsid w:val="0065757E"/>
    <w:rsid w:val="00660458"/>
    <w:rsid w:val="00660994"/>
    <w:rsid w:val="00660BD7"/>
    <w:rsid w:val="00660E08"/>
    <w:rsid w:val="00661A7F"/>
    <w:rsid w:val="00661D19"/>
    <w:rsid w:val="00662563"/>
    <w:rsid w:val="006635EE"/>
    <w:rsid w:val="00663725"/>
    <w:rsid w:val="0066394B"/>
    <w:rsid w:val="006642C9"/>
    <w:rsid w:val="00664395"/>
    <w:rsid w:val="00664491"/>
    <w:rsid w:val="00665AD0"/>
    <w:rsid w:val="00665D22"/>
    <w:rsid w:val="006662A6"/>
    <w:rsid w:val="006668AE"/>
    <w:rsid w:val="00666A01"/>
    <w:rsid w:val="00666A2B"/>
    <w:rsid w:val="00666A83"/>
    <w:rsid w:val="00667607"/>
    <w:rsid w:val="00667974"/>
    <w:rsid w:val="006706C3"/>
    <w:rsid w:val="00670E84"/>
    <w:rsid w:val="0067120D"/>
    <w:rsid w:val="00671262"/>
    <w:rsid w:val="006714ED"/>
    <w:rsid w:val="006722A0"/>
    <w:rsid w:val="00672C60"/>
    <w:rsid w:val="00673AD9"/>
    <w:rsid w:val="00673CE2"/>
    <w:rsid w:val="00673E94"/>
    <w:rsid w:val="00673F27"/>
    <w:rsid w:val="00674F86"/>
    <w:rsid w:val="00675484"/>
    <w:rsid w:val="00675678"/>
    <w:rsid w:val="006759B8"/>
    <w:rsid w:val="00675E07"/>
    <w:rsid w:val="00675E27"/>
    <w:rsid w:val="00676DF1"/>
    <w:rsid w:val="0067743A"/>
    <w:rsid w:val="006801CC"/>
    <w:rsid w:val="00680679"/>
    <w:rsid w:val="0068093D"/>
    <w:rsid w:val="00680B8E"/>
    <w:rsid w:val="00680CD2"/>
    <w:rsid w:val="00680F20"/>
    <w:rsid w:val="006816B0"/>
    <w:rsid w:val="00681DAE"/>
    <w:rsid w:val="006828B2"/>
    <w:rsid w:val="00682F6A"/>
    <w:rsid w:val="0068346E"/>
    <w:rsid w:val="006837C0"/>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0E"/>
    <w:rsid w:val="0069373A"/>
    <w:rsid w:val="00693909"/>
    <w:rsid w:val="00693E70"/>
    <w:rsid w:val="006954C0"/>
    <w:rsid w:val="0069563C"/>
    <w:rsid w:val="00695877"/>
    <w:rsid w:val="00695EF4"/>
    <w:rsid w:val="00696B91"/>
    <w:rsid w:val="00696BA9"/>
    <w:rsid w:val="006A00B6"/>
    <w:rsid w:val="006A03FF"/>
    <w:rsid w:val="006A068A"/>
    <w:rsid w:val="006A07CC"/>
    <w:rsid w:val="006A0CD8"/>
    <w:rsid w:val="006A0E36"/>
    <w:rsid w:val="006A11F0"/>
    <w:rsid w:val="006A170C"/>
    <w:rsid w:val="006A1C1D"/>
    <w:rsid w:val="006A35B9"/>
    <w:rsid w:val="006A3990"/>
    <w:rsid w:val="006A3DD9"/>
    <w:rsid w:val="006A3E7C"/>
    <w:rsid w:val="006A4AE4"/>
    <w:rsid w:val="006A516A"/>
    <w:rsid w:val="006A51CC"/>
    <w:rsid w:val="006A51DB"/>
    <w:rsid w:val="006A564A"/>
    <w:rsid w:val="006A5E73"/>
    <w:rsid w:val="006A631C"/>
    <w:rsid w:val="006A65A0"/>
    <w:rsid w:val="006A6E00"/>
    <w:rsid w:val="006A71A1"/>
    <w:rsid w:val="006A777C"/>
    <w:rsid w:val="006A78C2"/>
    <w:rsid w:val="006B031A"/>
    <w:rsid w:val="006B0407"/>
    <w:rsid w:val="006B08F8"/>
    <w:rsid w:val="006B0B35"/>
    <w:rsid w:val="006B0FC8"/>
    <w:rsid w:val="006B13E7"/>
    <w:rsid w:val="006B1C64"/>
    <w:rsid w:val="006B228A"/>
    <w:rsid w:val="006B24EC"/>
    <w:rsid w:val="006B30A9"/>
    <w:rsid w:val="006B3782"/>
    <w:rsid w:val="006B3A9C"/>
    <w:rsid w:val="006B3D2D"/>
    <w:rsid w:val="006B566C"/>
    <w:rsid w:val="006B5721"/>
    <w:rsid w:val="006B6025"/>
    <w:rsid w:val="006B6233"/>
    <w:rsid w:val="006B6576"/>
    <w:rsid w:val="006B65F2"/>
    <w:rsid w:val="006B69C3"/>
    <w:rsid w:val="006B6DE8"/>
    <w:rsid w:val="006B6FE2"/>
    <w:rsid w:val="006C0489"/>
    <w:rsid w:val="006C04DE"/>
    <w:rsid w:val="006C070E"/>
    <w:rsid w:val="006C07F6"/>
    <w:rsid w:val="006C1565"/>
    <w:rsid w:val="006C29AD"/>
    <w:rsid w:val="006C2DC5"/>
    <w:rsid w:val="006C3181"/>
    <w:rsid w:val="006C36D2"/>
    <w:rsid w:val="006C3964"/>
    <w:rsid w:val="006C3AF0"/>
    <w:rsid w:val="006C422B"/>
    <w:rsid w:val="006C46DB"/>
    <w:rsid w:val="006C6B8B"/>
    <w:rsid w:val="006C6F16"/>
    <w:rsid w:val="006C74AB"/>
    <w:rsid w:val="006C77F9"/>
    <w:rsid w:val="006D1A41"/>
    <w:rsid w:val="006D1B3A"/>
    <w:rsid w:val="006D2309"/>
    <w:rsid w:val="006D28B9"/>
    <w:rsid w:val="006D3649"/>
    <w:rsid w:val="006D3A51"/>
    <w:rsid w:val="006D3DB0"/>
    <w:rsid w:val="006D422B"/>
    <w:rsid w:val="006D42DE"/>
    <w:rsid w:val="006D4B24"/>
    <w:rsid w:val="006D4FCE"/>
    <w:rsid w:val="006D625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59FF"/>
    <w:rsid w:val="006E5F57"/>
    <w:rsid w:val="006E6034"/>
    <w:rsid w:val="006E6627"/>
    <w:rsid w:val="006E7312"/>
    <w:rsid w:val="006E7595"/>
    <w:rsid w:val="006E75DF"/>
    <w:rsid w:val="006E78BB"/>
    <w:rsid w:val="006E7B5E"/>
    <w:rsid w:val="006E7E01"/>
    <w:rsid w:val="006F00F3"/>
    <w:rsid w:val="006F0786"/>
    <w:rsid w:val="006F0B9B"/>
    <w:rsid w:val="006F0E4B"/>
    <w:rsid w:val="006F1022"/>
    <w:rsid w:val="006F13E3"/>
    <w:rsid w:val="006F21BF"/>
    <w:rsid w:val="006F228E"/>
    <w:rsid w:val="006F296F"/>
    <w:rsid w:val="006F29EF"/>
    <w:rsid w:val="006F2BFE"/>
    <w:rsid w:val="006F2BFF"/>
    <w:rsid w:val="006F2D2C"/>
    <w:rsid w:val="006F366D"/>
    <w:rsid w:val="006F3D80"/>
    <w:rsid w:val="006F4C93"/>
    <w:rsid w:val="006F57D7"/>
    <w:rsid w:val="006F58CF"/>
    <w:rsid w:val="006F5F60"/>
    <w:rsid w:val="006F6014"/>
    <w:rsid w:val="006F6D6A"/>
    <w:rsid w:val="007000C9"/>
    <w:rsid w:val="0070099D"/>
    <w:rsid w:val="00700D36"/>
    <w:rsid w:val="00701334"/>
    <w:rsid w:val="00702619"/>
    <w:rsid w:val="007028AB"/>
    <w:rsid w:val="00702977"/>
    <w:rsid w:val="00702E45"/>
    <w:rsid w:val="00703536"/>
    <w:rsid w:val="00703661"/>
    <w:rsid w:val="00703B40"/>
    <w:rsid w:val="00703C6D"/>
    <w:rsid w:val="00705DC8"/>
    <w:rsid w:val="00706044"/>
    <w:rsid w:val="00706FEB"/>
    <w:rsid w:val="007073DD"/>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1D6D"/>
    <w:rsid w:val="0072318A"/>
    <w:rsid w:val="00723347"/>
    <w:rsid w:val="00723879"/>
    <w:rsid w:val="0072447D"/>
    <w:rsid w:val="00724B0A"/>
    <w:rsid w:val="00724B4A"/>
    <w:rsid w:val="00724FC7"/>
    <w:rsid w:val="0072563A"/>
    <w:rsid w:val="00725B13"/>
    <w:rsid w:val="00725F6A"/>
    <w:rsid w:val="00725F93"/>
    <w:rsid w:val="00726478"/>
    <w:rsid w:val="007300D1"/>
    <w:rsid w:val="00730819"/>
    <w:rsid w:val="007321E4"/>
    <w:rsid w:val="00732885"/>
    <w:rsid w:val="007333AF"/>
    <w:rsid w:val="0073375F"/>
    <w:rsid w:val="00733D22"/>
    <w:rsid w:val="007343A9"/>
    <w:rsid w:val="00734617"/>
    <w:rsid w:val="00734E01"/>
    <w:rsid w:val="00734F89"/>
    <w:rsid w:val="00735342"/>
    <w:rsid w:val="00735489"/>
    <w:rsid w:val="00735954"/>
    <w:rsid w:val="00735F43"/>
    <w:rsid w:val="007368A1"/>
    <w:rsid w:val="00737365"/>
    <w:rsid w:val="00740643"/>
    <w:rsid w:val="0074075F"/>
    <w:rsid w:val="00740E38"/>
    <w:rsid w:val="007411C1"/>
    <w:rsid w:val="007412AE"/>
    <w:rsid w:val="00741FD0"/>
    <w:rsid w:val="0074298A"/>
    <w:rsid w:val="007434A6"/>
    <w:rsid w:val="00743669"/>
    <w:rsid w:val="00743CDB"/>
    <w:rsid w:val="00743CEC"/>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476EE"/>
    <w:rsid w:val="00750322"/>
    <w:rsid w:val="0075119C"/>
    <w:rsid w:val="007515B2"/>
    <w:rsid w:val="00751668"/>
    <w:rsid w:val="00751898"/>
    <w:rsid w:val="00752B27"/>
    <w:rsid w:val="007532A9"/>
    <w:rsid w:val="007533DF"/>
    <w:rsid w:val="00753802"/>
    <w:rsid w:val="00753EB8"/>
    <w:rsid w:val="00754A0E"/>
    <w:rsid w:val="00754BD2"/>
    <w:rsid w:val="00754E50"/>
    <w:rsid w:val="0075507B"/>
    <w:rsid w:val="00755CC5"/>
    <w:rsid w:val="007562E6"/>
    <w:rsid w:val="00756BB6"/>
    <w:rsid w:val="00757094"/>
    <w:rsid w:val="00757900"/>
    <w:rsid w:val="00757F4F"/>
    <w:rsid w:val="0076026A"/>
    <w:rsid w:val="00760274"/>
    <w:rsid w:val="007609DF"/>
    <w:rsid w:val="00761205"/>
    <w:rsid w:val="00761F91"/>
    <w:rsid w:val="0076237B"/>
    <w:rsid w:val="0076328B"/>
    <w:rsid w:val="0076347E"/>
    <w:rsid w:val="0076350F"/>
    <w:rsid w:val="007640C5"/>
    <w:rsid w:val="0076485B"/>
    <w:rsid w:val="007657C3"/>
    <w:rsid w:val="00765C17"/>
    <w:rsid w:val="00765CE2"/>
    <w:rsid w:val="00765D0B"/>
    <w:rsid w:val="00766856"/>
    <w:rsid w:val="00766A76"/>
    <w:rsid w:val="00766BC0"/>
    <w:rsid w:val="00767641"/>
    <w:rsid w:val="007676A1"/>
    <w:rsid w:val="007676B3"/>
    <w:rsid w:val="0076788F"/>
    <w:rsid w:val="00770C57"/>
    <w:rsid w:val="00770D0B"/>
    <w:rsid w:val="007711FD"/>
    <w:rsid w:val="00771233"/>
    <w:rsid w:val="0077176F"/>
    <w:rsid w:val="00772162"/>
    <w:rsid w:val="00772A3A"/>
    <w:rsid w:val="00772CC8"/>
    <w:rsid w:val="00773305"/>
    <w:rsid w:val="00773518"/>
    <w:rsid w:val="00773A42"/>
    <w:rsid w:val="00773D30"/>
    <w:rsid w:val="0077404E"/>
    <w:rsid w:val="00774089"/>
    <w:rsid w:val="0077416B"/>
    <w:rsid w:val="00774E08"/>
    <w:rsid w:val="00775604"/>
    <w:rsid w:val="0077567D"/>
    <w:rsid w:val="00775DB8"/>
    <w:rsid w:val="00775E37"/>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34E"/>
    <w:rsid w:val="00784788"/>
    <w:rsid w:val="00785562"/>
    <w:rsid w:val="00785711"/>
    <w:rsid w:val="00785787"/>
    <w:rsid w:val="00785B57"/>
    <w:rsid w:val="00786706"/>
    <w:rsid w:val="00786D2A"/>
    <w:rsid w:val="00787F22"/>
    <w:rsid w:val="00787F6D"/>
    <w:rsid w:val="0079027C"/>
    <w:rsid w:val="00790283"/>
    <w:rsid w:val="0079098E"/>
    <w:rsid w:val="007909A9"/>
    <w:rsid w:val="00790CAA"/>
    <w:rsid w:val="00791186"/>
    <w:rsid w:val="007911C6"/>
    <w:rsid w:val="00791B7B"/>
    <w:rsid w:val="00792548"/>
    <w:rsid w:val="00792911"/>
    <w:rsid w:val="007929E4"/>
    <w:rsid w:val="007930D3"/>
    <w:rsid w:val="0079322C"/>
    <w:rsid w:val="00793D13"/>
    <w:rsid w:val="00794068"/>
    <w:rsid w:val="007942AA"/>
    <w:rsid w:val="00794A1F"/>
    <w:rsid w:val="00794A65"/>
    <w:rsid w:val="00795772"/>
    <w:rsid w:val="00795D34"/>
    <w:rsid w:val="00795F88"/>
    <w:rsid w:val="00795F96"/>
    <w:rsid w:val="00797375"/>
    <w:rsid w:val="007973B1"/>
    <w:rsid w:val="0079740D"/>
    <w:rsid w:val="007974F6"/>
    <w:rsid w:val="007A10CF"/>
    <w:rsid w:val="007A1858"/>
    <w:rsid w:val="007A187C"/>
    <w:rsid w:val="007A1A40"/>
    <w:rsid w:val="007A1DA8"/>
    <w:rsid w:val="007A33F3"/>
    <w:rsid w:val="007A3976"/>
    <w:rsid w:val="007A3D3B"/>
    <w:rsid w:val="007A3F41"/>
    <w:rsid w:val="007A4996"/>
    <w:rsid w:val="007A5392"/>
    <w:rsid w:val="007A5611"/>
    <w:rsid w:val="007A5E2D"/>
    <w:rsid w:val="007A6428"/>
    <w:rsid w:val="007A66FB"/>
    <w:rsid w:val="007A6EC0"/>
    <w:rsid w:val="007A6F39"/>
    <w:rsid w:val="007A6F48"/>
    <w:rsid w:val="007A74D4"/>
    <w:rsid w:val="007A77CB"/>
    <w:rsid w:val="007A77DD"/>
    <w:rsid w:val="007B0394"/>
    <w:rsid w:val="007B119A"/>
    <w:rsid w:val="007B1754"/>
    <w:rsid w:val="007B1810"/>
    <w:rsid w:val="007B1969"/>
    <w:rsid w:val="007B1F52"/>
    <w:rsid w:val="007B2A5F"/>
    <w:rsid w:val="007B2CD7"/>
    <w:rsid w:val="007B3EC2"/>
    <w:rsid w:val="007B4903"/>
    <w:rsid w:val="007B5DAF"/>
    <w:rsid w:val="007B5E73"/>
    <w:rsid w:val="007B6070"/>
    <w:rsid w:val="007B62A8"/>
    <w:rsid w:val="007B688D"/>
    <w:rsid w:val="007B6A9F"/>
    <w:rsid w:val="007B6F1B"/>
    <w:rsid w:val="007B7521"/>
    <w:rsid w:val="007B7BBD"/>
    <w:rsid w:val="007C0DD1"/>
    <w:rsid w:val="007C14C5"/>
    <w:rsid w:val="007C1783"/>
    <w:rsid w:val="007C224C"/>
    <w:rsid w:val="007C2778"/>
    <w:rsid w:val="007C35A2"/>
    <w:rsid w:val="007C36A1"/>
    <w:rsid w:val="007C3836"/>
    <w:rsid w:val="007C3926"/>
    <w:rsid w:val="007C4AA8"/>
    <w:rsid w:val="007C5E58"/>
    <w:rsid w:val="007C6C4D"/>
    <w:rsid w:val="007C7780"/>
    <w:rsid w:val="007C7A88"/>
    <w:rsid w:val="007C7D8B"/>
    <w:rsid w:val="007D011F"/>
    <w:rsid w:val="007D064D"/>
    <w:rsid w:val="007D143D"/>
    <w:rsid w:val="007D187C"/>
    <w:rsid w:val="007D1B94"/>
    <w:rsid w:val="007D2115"/>
    <w:rsid w:val="007D28B4"/>
    <w:rsid w:val="007D2E47"/>
    <w:rsid w:val="007D3A11"/>
    <w:rsid w:val="007D3A46"/>
    <w:rsid w:val="007D42D6"/>
    <w:rsid w:val="007D4959"/>
    <w:rsid w:val="007D49A0"/>
    <w:rsid w:val="007D4EC8"/>
    <w:rsid w:val="007D4F62"/>
    <w:rsid w:val="007D5583"/>
    <w:rsid w:val="007D5CD7"/>
    <w:rsid w:val="007D5DE3"/>
    <w:rsid w:val="007D65F7"/>
    <w:rsid w:val="007D667A"/>
    <w:rsid w:val="007D6A59"/>
    <w:rsid w:val="007D795A"/>
    <w:rsid w:val="007D7DD6"/>
    <w:rsid w:val="007E0118"/>
    <w:rsid w:val="007E066B"/>
    <w:rsid w:val="007E075C"/>
    <w:rsid w:val="007E0AB5"/>
    <w:rsid w:val="007E0D54"/>
    <w:rsid w:val="007E2049"/>
    <w:rsid w:val="007E21B7"/>
    <w:rsid w:val="007E3787"/>
    <w:rsid w:val="007E401B"/>
    <w:rsid w:val="007E5339"/>
    <w:rsid w:val="007E56A6"/>
    <w:rsid w:val="007E6203"/>
    <w:rsid w:val="007E64C7"/>
    <w:rsid w:val="007E693E"/>
    <w:rsid w:val="007E6B45"/>
    <w:rsid w:val="007E70EB"/>
    <w:rsid w:val="007E7857"/>
    <w:rsid w:val="007E78D6"/>
    <w:rsid w:val="007F0338"/>
    <w:rsid w:val="007F0376"/>
    <w:rsid w:val="007F1624"/>
    <w:rsid w:val="007F19AE"/>
    <w:rsid w:val="007F1ADC"/>
    <w:rsid w:val="007F1F9A"/>
    <w:rsid w:val="007F2730"/>
    <w:rsid w:val="007F3091"/>
    <w:rsid w:val="007F31E2"/>
    <w:rsid w:val="007F359F"/>
    <w:rsid w:val="007F3834"/>
    <w:rsid w:val="007F3BC5"/>
    <w:rsid w:val="007F5B4F"/>
    <w:rsid w:val="007F5C59"/>
    <w:rsid w:val="007F5E4F"/>
    <w:rsid w:val="007F679C"/>
    <w:rsid w:val="007F798E"/>
    <w:rsid w:val="0080002D"/>
    <w:rsid w:val="008018F6"/>
    <w:rsid w:val="008028EB"/>
    <w:rsid w:val="00803048"/>
    <w:rsid w:val="0080337F"/>
    <w:rsid w:val="008033C4"/>
    <w:rsid w:val="00803BD7"/>
    <w:rsid w:val="0080447A"/>
    <w:rsid w:val="00804490"/>
    <w:rsid w:val="008044FB"/>
    <w:rsid w:val="00805D0B"/>
    <w:rsid w:val="00805F7C"/>
    <w:rsid w:val="00806111"/>
    <w:rsid w:val="00806EF0"/>
    <w:rsid w:val="00806F19"/>
    <w:rsid w:val="00807045"/>
    <w:rsid w:val="00807763"/>
    <w:rsid w:val="00807AE4"/>
    <w:rsid w:val="00810084"/>
    <w:rsid w:val="00811843"/>
    <w:rsid w:val="00812259"/>
    <w:rsid w:val="008125B2"/>
    <w:rsid w:val="00812605"/>
    <w:rsid w:val="00812CCE"/>
    <w:rsid w:val="008133A3"/>
    <w:rsid w:val="00813CAE"/>
    <w:rsid w:val="00814044"/>
    <w:rsid w:val="0081457D"/>
    <w:rsid w:val="00814782"/>
    <w:rsid w:val="00814977"/>
    <w:rsid w:val="00814C0B"/>
    <w:rsid w:val="00814D55"/>
    <w:rsid w:val="00814DCC"/>
    <w:rsid w:val="00814E51"/>
    <w:rsid w:val="00815B92"/>
    <w:rsid w:val="00815DCE"/>
    <w:rsid w:val="00815FFF"/>
    <w:rsid w:val="00816915"/>
    <w:rsid w:val="00817B05"/>
    <w:rsid w:val="00817BB2"/>
    <w:rsid w:val="00817DB5"/>
    <w:rsid w:val="008202F5"/>
    <w:rsid w:val="00820374"/>
    <w:rsid w:val="0082042C"/>
    <w:rsid w:val="00820F33"/>
    <w:rsid w:val="008218B4"/>
    <w:rsid w:val="00821E90"/>
    <w:rsid w:val="00822494"/>
    <w:rsid w:val="008225DC"/>
    <w:rsid w:val="00822C29"/>
    <w:rsid w:val="00822EA9"/>
    <w:rsid w:val="00823577"/>
    <w:rsid w:val="008239A0"/>
    <w:rsid w:val="00823F5C"/>
    <w:rsid w:val="00824221"/>
    <w:rsid w:val="00824249"/>
    <w:rsid w:val="008246E1"/>
    <w:rsid w:val="00824876"/>
    <w:rsid w:val="00824EBC"/>
    <w:rsid w:val="008250CD"/>
    <w:rsid w:val="0082513C"/>
    <w:rsid w:val="008254EF"/>
    <w:rsid w:val="00826DF2"/>
    <w:rsid w:val="0082758C"/>
    <w:rsid w:val="008278C0"/>
    <w:rsid w:val="00827B1A"/>
    <w:rsid w:val="008305F2"/>
    <w:rsid w:val="00830675"/>
    <w:rsid w:val="008306FF"/>
    <w:rsid w:val="00830D0B"/>
    <w:rsid w:val="008310C6"/>
    <w:rsid w:val="00831206"/>
    <w:rsid w:val="00832098"/>
    <w:rsid w:val="00832DDB"/>
    <w:rsid w:val="0083387B"/>
    <w:rsid w:val="00833C8F"/>
    <w:rsid w:val="008346F3"/>
    <w:rsid w:val="00834BA0"/>
    <w:rsid w:val="00834D7A"/>
    <w:rsid w:val="008352AD"/>
    <w:rsid w:val="00835D94"/>
    <w:rsid w:val="00835DDE"/>
    <w:rsid w:val="00835E52"/>
    <w:rsid w:val="0083628C"/>
    <w:rsid w:val="0083629C"/>
    <w:rsid w:val="008366FB"/>
    <w:rsid w:val="008368F9"/>
    <w:rsid w:val="00837161"/>
    <w:rsid w:val="008379FC"/>
    <w:rsid w:val="00837B88"/>
    <w:rsid w:val="0084067B"/>
    <w:rsid w:val="008419DC"/>
    <w:rsid w:val="00842032"/>
    <w:rsid w:val="00842FFA"/>
    <w:rsid w:val="00843713"/>
    <w:rsid w:val="008456D6"/>
    <w:rsid w:val="008464BE"/>
    <w:rsid w:val="0084660C"/>
    <w:rsid w:val="00847608"/>
    <w:rsid w:val="00847A5A"/>
    <w:rsid w:val="00847C39"/>
    <w:rsid w:val="00847D77"/>
    <w:rsid w:val="00847E21"/>
    <w:rsid w:val="00850433"/>
    <w:rsid w:val="0085104A"/>
    <w:rsid w:val="008526EB"/>
    <w:rsid w:val="00852C6D"/>
    <w:rsid w:val="00852CD4"/>
    <w:rsid w:val="00852DC0"/>
    <w:rsid w:val="00853572"/>
    <w:rsid w:val="00853F42"/>
    <w:rsid w:val="00854066"/>
    <w:rsid w:val="0085409D"/>
    <w:rsid w:val="0085434F"/>
    <w:rsid w:val="00854588"/>
    <w:rsid w:val="0085459B"/>
    <w:rsid w:val="008552A7"/>
    <w:rsid w:val="008556AC"/>
    <w:rsid w:val="00855E22"/>
    <w:rsid w:val="00856F4F"/>
    <w:rsid w:val="0085712C"/>
    <w:rsid w:val="0086074E"/>
    <w:rsid w:val="00860CDB"/>
    <w:rsid w:val="00860F5E"/>
    <w:rsid w:val="00861DAA"/>
    <w:rsid w:val="00861DF0"/>
    <w:rsid w:val="00862012"/>
    <w:rsid w:val="0086253F"/>
    <w:rsid w:val="0086290A"/>
    <w:rsid w:val="00863D22"/>
    <w:rsid w:val="00864474"/>
    <w:rsid w:val="00864A54"/>
    <w:rsid w:val="00864FDC"/>
    <w:rsid w:val="00865ADA"/>
    <w:rsid w:val="00865AEC"/>
    <w:rsid w:val="00866379"/>
    <w:rsid w:val="0086640D"/>
    <w:rsid w:val="0086654F"/>
    <w:rsid w:val="0086683B"/>
    <w:rsid w:val="00866A45"/>
    <w:rsid w:val="00866ACD"/>
    <w:rsid w:val="00866B6F"/>
    <w:rsid w:val="00867DD0"/>
    <w:rsid w:val="00867FF1"/>
    <w:rsid w:val="008701B7"/>
    <w:rsid w:val="00870C8B"/>
    <w:rsid w:val="00870DA1"/>
    <w:rsid w:val="008710C7"/>
    <w:rsid w:val="00871780"/>
    <w:rsid w:val="008717C1"/>
    <w:rsid w:val="00871CAC"/>
    <w:rsid w:val="0087260F"/>
    <w:rsid w:val="00872AB0"/>
    <w:rsid w:val="00872FDC"/>
    <w:rsid w:val="008730A5"/>
    <w:rsid w:val="00873715"/>
    <w:rsid w:val="00873E09"/>
    <w:rsid w:val="00874420"/>
    <w:rsid w:val="00874F35"/>
    <w:rsid w:val="00875405"/>
    <w:rsid w:val="00877E53"/>
    <w:rsid w:val="00880F3E"/>
    <w:rsid w:val="008812D4"/>
    <w:rsid w:val="00881CB0"/>
    <w:rsid w:val="00881E30"/>
    <w:rsid w:val="00882063"/>
    <w:rsid w:val="00883420"/>
    <w:rsid w:val="008838D2"/>
    <w:rsid w:val="00884F5C"/>
    <w:rsid w:val="00884FFE"/>
    <w:rsid w:val="00885307"/>
    <w:rsid w:val="008856D8"/>
    <w:rsid w:val="00885E57"/>
    <w:rsid w:val="00886361"/>
    <w:rsid w:val="00887247"/>
    <w:rsid w:val="0088757E"/>
    <w:rsid w:val="008875A3"/>
    <w:rsid w:val="00887B7E"/>
    <w:rsid w:val="00890307"/>
    <w:rsid w:val="0089063F"/>
    <w:rsid w:val="008907FC"/>
    <w:rsid w:val="008910A2"/>
    <w:rsid w:val="00891AA0"/>
    <w:rsid w:val="00892599"/>
    <w:rsid w:val="008927D0"/>
    <w:rsid w:val="00893329"/>
    <w:rsid w:val="00893971"/>
    <w:rsid w:val="0089441B"/>
    <w:rsid w:val="00894522"/>
    <w:rsid w:val="008947D4"/>
    <w:rsid w:val="00894BA2"/>
    <w:rsid w:val="00894D39"/>
    <w:rsid w:val="00894E53"/>
    <w:rsid w:val="0089591D"/>
    <w:rsid w:val="00895DEA"/>
    <w:rsid w:val="00895DFA"/>
    <w:rsid w:val="00895E2B"/>
    <w:rsid w:val="0089615D"/>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4B2"/>
    <w:rsid w:val="008A76C4"/>
    <w:rsid w:val="008A7959"/>
    <w:rsid w:val="008A7C66"/>
    <w:rsid w:val="008A7F89"/>
    <w:rsid w:val="008B05DF"/>
    <w:rsid w:val="008B0B6E"/>
    <w:rsid w:val="008B14DA"/>
    <w:rsid w:val="008B1D06"/>
    <w:rsid w:val="008B29B8"/>
    <w:rsid w:val="008B2DE4"/>
    <w:rsid w:val="008B2F1B"/>
    <w:rsid w:val="008B4539"/>
    <w:rsid w:val="008B51C8"/>
    <w:rsid w:val="008B70FA"/>
    <w:rsid w:val="008B7685"/>
    <w:rsid w:val="008B7AC9"/>
    <w:rsid w:val="008B7ECC"/>
    <w:rsid w:val="008C0D99"/>
    <w:rsid w:val="008C1750"/>
    <w:rsid w:val="008C25D6"/>
    <w:rsid w:val="008C2978"/>
    <w:rsid w:val="008C3409"/>
    <w:rsid w:val="008C3772"/>
    <w:rsid w:val="008C4C02"/>
    <w:rsid w:val="008C4E22"/>
    <w:rsid w:val="008C4E39"/>
    <w:rsid w:val="008C519E"/>
    <w:rsid w:val="008C53CC"/>
    <w:rsid w:val="008C54ED"/>
    <w:rsid w:val="008C7335"/>
    <w:rsid w:val="008C7563"/>
    <w:rsid w:val="008C7968"/>
    <w:rsid w:val="008D0046"/>
    <w:rsid w:val="008D0459"/>
    <w:rsid w:val="008D0E82"/>
    <w:rsid w:val="008D1041"/>
    <w:rsid w:val="008D1878"/>
    <w:rsid w:val="008D217E"/>
    <w:rsid w:val="008D22D0"/>
    <w:rsid w:val="008D2329"/>
    <w:rsid w:val="008D2BE8"/>
    <w:rsid w:val="008D2F09"/>
    <w:rsid w:val="008D3BB9"/>
    <w:rsid w:val="008D4256"/>
    <w:rsid w:val="008D4491"/>
    <w:rsid w:val="008D44CD"/>
    <w:rsid w:val="008D4BEB"/>
    <w:rsid w:val="008D5147"/>
    <w:rsid w:val="008D5451"/>
    <w:rsid w:val="008D5B4E"/>
    <w:rsid w:val="008D5CC5"/>
    <w:rsid w:val="008D6856"/>
    <w:rsid w:val="008D6AA7"/>
    <w:rsid w:val="008D7383"/>
    <w:rsid w:val="008D7E78"/>
    <w:rsid w:val="008E02CF"/>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5BB1"/>
    <w:rsid w:val="008F6B95"/>
    <w:rsid w:val="008F7E87"/>
    <w:rsid w:val="009002C1"/>
    <w:rsid w:val="00900700"/>
    <w:rsid w:val="00900BA8"/>
    <w:rsid w:val="00900BE3"/>
    <w:rsid w:val="00900C34"/>
    <w:rsid w:val="00901490"/>
    <w:rsid w:val="00901E8D"/>
    <w:rsid w:val="009024D1"/>
    <w:rsid w:val="00902A33"/>
    <w:rsid w:val="00902FBF"/>
    <w:rsid w:val="009039CD"/>
    <w:rsid w:val="00903DCE"/>
    <w:rsid w:val="009044DC"/>
    <w:rsid w:val="0090459E"/>
    <w:rsid w:val="00905887"/>
    <w:rsid w:val="00905A3E"/>
    <w:rsid w:val="00906467"/>
    <w:rsid w:val="00906599"/>
    <w:rsid w:val="009069E9"/>
    <w:rsid w:val="00906F11"/>
    <w:rsid w:val="00907B61"/>
    <w:rsid w:val="00907F48"/>
    <w:rsid w:val="009105CC"/>
    <w:rsid w:val="00910A73"/>
    <w:rsid w:val="00911466"/>
    <w:rsid w:val="009123FC"/>
    <w:rsid w:val="009128C1"/>
    <w:rsid w:val="009137FE"/>
    <w:rsid w:val="00914365"/>
    <w:rsid w:val="0091482A"/>
    <w:rsid w:val="00914C62"/>
    <w:rsid w:val="0091533A"/>
    <w:rsid w:val="009168BA"/>
    <w:rsid w:val="00917510"/>
    <w:rsid w:val="00920050"/>
    <w:rsid w:val="00920061"/>
    <w:rsid w:val="009200FA"/>
    <w:rsid w:val="0092015B"/>
    <w:rsid w:val="00920737"/>
    <w:rsid w:val="00920B3E"/>
    <w:rsid w:val="00921592"/>
    <w:rsid w:val="00921CEB"/>
    <w:rsid w:val="009226D0"/>
    <w:rsid w:val="00923571"/>
    <w:rsid w:val="00925779"/>
    <w:rsid w:val="00926622"/>
    <w:rsid w:val="00927164"/>
    <w:rsid w:val="00927D6C"/>
    <w:rsid w:val="00927F79"/>
    <w:rsid w:val="009305F8"/>
    <w:rsid w:val="00931297"/>
    <w:rsid w:val="00932594"/>
    <w:rsid w:val="00932AE8"/>
    <w:rsid w:val="009334D2"/>
    <w:rsid w:val="009335EB"/>
    <w:rsid w:val="0093467C"/>
    <w:rsid w:val="00934FAE"/>
    <w:rsid w:val="00935017"/>
    <w:rsid w:val="00935943"/>
    <w:rsid w:val="00935B8B"/>
    <w:rsid w:val="00935D4B"/>
    <w:rsid w:val="009362DE"/>
    <w:rsid w:val="009373F6"/>
    <w:rsid w:val="00937774"/>
    <w:rsid w:val="00937F95"/>
    <w:rsid w:val="00940511"/>
    <w:rsid w:val="00940C6A"/>
    <w:rsid w:val="0094183C"/>
    <w:rsid w:val="009429A3"/>
    <w:rsid w:val="00942A4E"/>
    <w:rsid w:val="00943C81"/>
    <w:rsid w:val="009440F9"/>
    <w:rsid w:val="00944CAA"/>
    <w:rsid w:val="009453DC"/>
    <w:rsid w:val="00945876"/>
    <w:rsid w:val="00945CA5"/>
    <w:rsid w:val="00945D42"/>
    <w:rsid w:val="00945D43"/>
    <w:rsid w:val="00946790"/>
    <w:rsid w:val="0094712C"/>
    <w:rsid w:val="00947BBA"/>
    <w:rsid w:val="00950086"/>
    <w:rsid w:val="00951A74"/>
    <w:rsid w:val="00951C2B"/>
    <w:rsid w:val="00951D25"/>
    <w:rsid w:val="00951FE9"/>
    <w:rsid w:val="009536E9"/>
    <w:rsid w:val="00953725"/>
    <w:rsid w:val="00953A9F"/>
    <w:rsid w:val="00953ADE"/>
    <w:rsid w:val="00953DDC"/>
    <w:rsid w:val="00954B2C"/>
    <w:rsid w:val="00954B47"/>
    <w:rsid w:val="00954CB6"/>
    <w:rsid w:val="00954F30"/>
    <w:rsid w:val="00955145"/>
    <w:rsid w:val="00955518"/>
    <w:rsid w:val="00955A54"/>
    <w:rsid w:val="009566A5"/>
    <w:rsid w:val="00956844"/>
    <w:rsid w:val="009577E7"/>
    <w:rsid w:val="00957E1F"/>
    <w:rsid w:val="00960D35"/>
    <w:rsid w:val="00960F5A"/>
    <w:rsid w:val="0096159D"/>
    <w:rsid w:val="009617E5"/>
    <w:rsid w:val="00962032"/>
    <w:rsid w:val="00962139"/>
    <w:rsid w:val="009623A1"/>
    <w:rsid w:val="0096287F"/>
    <w:rsid w:val="00962EFB"/>
    <w:rsid w:val="009633AD"/>
    <w:rsid w:val="009634AA"/>
    <w:rsid w:val="00963A7B"/>
    <w:rsid w:val="00963B0D"/>
    <w:rsid w:val="00963D16"/>
    <w:rsid w:val="00964345"/>
    <w:rsid w:val="00964372"/>
    <w:rsid w:val="009647F5"/>
    <w:rsid w:val="00964DAC"/>
    <w:rsid w:val="00965238"/>
    <w:rsid w:val="0096623D"/>
    <w:rsid w:val="00966DC0"/>
    <w:rsid w:val="0096703D"/>
    <w:rsid w:val="009676E9"/>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0E6A"/>
    <w:rsid w:val="009813A3"/>
    <w:rsid w:val="00981BD5"/>
    <w:rsid w:val="0098230D"/>
    <w:rsid w:val="009824DF"/>
    <w:rsid w:val="00982C6F"/>
    <w:rsid w:val="0098356E"/>
    <w:rsid w:val="00983575"/>
    <w:rsid w:val="009852CC"/>
    <w:rsid w:val="00985D79"/>
    <w:rsid w:val="00985DF4"/>
    <w:rsid w:val="00985FF2"/>
    <w:rsid w:val="00986113"/>
    <w:rsid w:val="009868C6"/>
    <w:rsid w:val="00986ABA"/>
    <w:rsid w:val="00986ABF"/>
    <w:rsid w:val="00986C15"/>
    <w:rsid w:val="00987936"/>
    <w:rsid w:val="00987AFD"/>
    <w:rsid w:val="00990200"/>
    <w:rsid w:val="009902F3"/>
    <w:rsid w:val="0099095A"/>
    <w:rsid w:val="00990CFD"/>
    <w:rsid w:val="00990D71"/>
    <w:rsid w:val="009915B9"/>
    <w:rsid w:val="00991CB2"/>
    <w:rsid w:val="00991D39"/>
    <w:rsid w:val="00992BB4"/>
    <w:rsid w:val="0099373E"/>
    <w:rsid w:val="00993AFE"/>
    <w:rsid w:val="00994855"/>
    <w:rsid w:val="00995883"/>
    <w:rsid w:val="00995DF7"/>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4855"/>
    <w:rsid w:val="009A57EE"/>
    <w:rsid w:val="009A5BBB"/>
    <w:rsid w:val="009A5C2F"/>
    <w:rsid w:val="009A5E24"/>
    <w:rsid w:val="009A7A55"/>
    <w:rsid w:val="009A7D78"/>
    <w:rsid w:val="009B0417"/>
    <w:rsid w:val="009B06A9"/>
    <w:rsid w:val="009B0A39"/>
    <w:rsid w:val="009B0D0E"/>
    <w:rsid w:val="009B136A"/>
    <w:rsid w:val="009B1F48"/>
    <w:rsid w:val="009B2478"/>
    <w:rsid w:val="009B2887"/>
    <w:rsid w:val="009B2A4C"/>
    <w:rsid w:val="009B300D"/>
    <w:rsid w:val="009B3221"/>
    <w:rsid w:val="009B3566"/>
    <w:rsid w:val="009B4282"/>
    <w:rsid w:val="009B4C09"/>
    <w:rsid w:val="009B4C68"/>
    <w:rsid w:val="009B4D10"/>
    <w:rsid w:val="009B5A71"/>
    <w:rsid w:val="009B5ABD"/>
    <w:rsid w:val="009B5D5B"/>
    <w:rsid w:val="009B63CE"/>
    <w:rsid w:val="009B6711"/>
    <w:rsid w:val="009B71CE"/>
    <w:rsid w:val="009B789F"/>
    <w:rsid w:val="009B7CDF"/>
    <w:rsid w:val="009B7DCF"/>
    <w:rsid w:val="009C0124"/>
    <w:rsid w:val="009C04C5"/>
    <w:rsid w:val="009C1609"/>
    <w:rsid w:val="009C23D4"/>
    <w:rsid w:val="009C24D7"/>
    <w:rsid w:val="009C2573"/>
    <w:rsid w:val="009C2D4C"/>
    <w:rsid w:val="009C3413"/>
    <w:rsid w:val="009C3DF1"/>
    <w:rsid w:val="009C3E0C"/>
    <w:rsid w:val="009C45BB"/>
    <w:rsid w:val="009C4B33"/>
    <w:rsid w:val="009C5A87"/>
    <w:rsid w:val="009C5D37"/>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6BA"/>
    <w:rsid w:val="009D3BC1"/>
    <w:rsid w:val="009D3F2C"/>
    <w:rsid w:val="009D4017"/>
    <w:rsid w:val="009D4670"/>
    <w:rsid w:val="009D4B2E"/>
    <w:rsid w:val="009D58F7"/>
    <w:rsid w:val="009D5B3E"/>
    <w:rsid w:val="009D6132"/>
    <w:rsid w:val="009D621D"/>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2C"/>
    <w:rsid w:val="009E41E4"/>
    <w:rsid w:val="009E4761"/>
    <w:rsid w:val="009E47AC"/>
    <w:rsid w:val="009E487A"/>
    <w:rsid w:val="009E4E7B"/>
    <w:rsid w:val="009E5AB7"/>
    <w:rsid w:val="009E5BE2"/>
    <w:rsid w:val="009E5EDC"/>
    <w:rsid w:val="009E64B9"/>
    <w:rsid w:val="009E6CE9"/>
    <w:rsid w:val="009E6EDA"/>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0754"/>
    <w:rsid w:val="00A01537"/>
    <w:rsid w:val="00A01D6E"/>
    <w:rsid w:val="00A02732"/>
    <w:rsid w:val="00A048E9"/>
    <w:rsid w:val="00A049A4"/>
    <w:rsid w:val="00A04C71"/>
    <w:rsid w:val="00A04C95"/>
    <w:rsid w:val="00A04D53"/>
    <w:rsid w:val="00A04DB0"/>
    <w:rsid w:val="00A0567A"/>
    <w:rsid w:val="00A05A94"/>
    <w:rsid w:val="00A05E17"/>
    <w:rsid w:val="00A05F69"/>
    <w:rsid w:val="00A062AC"/>
    <w:rsid w:val="00A065DD"/>
    <w:rsid w:val="00A06946"/>
    <w:rsid w:val="00A070D5"/>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44B"/>
    <w:rsid w:val="00A14A82"/>
    <w:rsid w:val="00A15C89"/>
    <w:rsid w:val="00A15D08"/>
    <w:rsid w:val="00A15DA5"/>
    <w:rsid w:val="00A15F64"/>
    <w:rsid w:val="00A163B6"/>
    <w:rsid w:val="00A1660C"/>
    <w:rsid w:val="00A16A9D"/>
    <w:rsid w:val="00A16BAD"/>
    <w:rsid w:val="00A17000"/>
    <w:rsid w:val="00A17C5C"/>
    <w:rsid w:val="00A20728"/>
    <w:rsid w:val="00A20B8C"/>
    <w:rsid w:val="00A2103C"/>
    <w:rsid w:val="00A213AC"/>
    <w:rsid w:val="00A21FD0"/>
    <w:rsid w:val="00A22104"/>
    <w:rsid w:val="00A22B3E"/>
    <w:rsid w:val="00A22E69"/>
    <w:rsid w:val="00A22EA6"/>
    <w:rsid w:val="00A2314A"/>
    <w:rsid w:val="00A236A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73A"/>
    <w:rsid w:val="00A35CA1"/>
    <w:rsid w:val="00A35EC9"/>
    <w:rsid w:val="00A3761F"/>
    <w:rsid w:val="00A41A32"/>
    <w:rsid w:val="00A41B65"/>
    <w:rsid w:val="00A42511"/>
    <w:rsid w:val="00A428E4"/>
    <w:rsid w:val="00A43344"/>
    <w:rsid w:val="00A44E3D"/>
    <w:rsid w:val="00A45B36"/>
    <w:rsid w:val="00A4653B"/>
    <w:rsid w:val="00A46D0E"/>
    <w:rsid w:val="00A50301"/>
    <w:rsid w:val="00A5058C"/>
    <w:rsid w:val="00A5087C"/>
    <w:rsid w:val="00A50C9E"/>
    <w:rsid w:val="00A50D41"/>
    <w:rsid w:val="00A51482"/>
    <w:rsid w:val="00A514A7"/>
    <w:rsid w:val="00A51B4B"/>
    <w:rsid w:val="00A52565"/>
    <w:rsid w:val="00A52610"/>
    <w:rsid w:val="00A52F50"/>
    <w:rsid w:val="00A5392E"/>
    <w:rsid w:val="00A546D7"/>
    <w:rsid w:val="00A54747"/>
    <w:rsid w:val="00A54A53"/>
    <w:rsid w:val="00A54E59"/>
    <w:rsid w:val="00A54EA6"/>
    <w:rsid w:val="00A54ECB"/>
    <w:rsid w:val="00A5515B"/>
    <w:rsid w:val="00A55581"/>
    <w:rsid w:val="00A557EE"/>
    <w:rsid w:val="00A55A77"/>
    <w:rsid w:val="00A569BD"/>
    <w:rsid w:val="00A57026"/>
    <w:rsid w:val="00A60218"/>
    <w:rsid w:val="00A603A0"/>
    <w:rsid w:val="00A60CEA"/>
    <w:rsid w:val="00A62965"/>
    <w:rsid w:val="00A62989"/>
    <w:rsid w:val="00A62B55"/>
    <w:rsid w:val="00A62CBE"/>
    <w:rsid w:val="00A6305F"/>
    <w:rsid w:val="00A64017"/>
    <w:rsid w:val="00A654AB"/>
    <w:rsid w:val="00A65640"/>
    <w:rsid w:val="00A65935"/>
    <w:rsid w:val="00A65A8B"/>
    <w:rsid w:val="00A65D33"/>
    <w:rsid w:val="00A674BE"/>
    <w:rsid w:val="00A67553"/>
    <w:rsid w:val="00A701E7"/>
    <w:rsid w:val="00A7026D"/>
    <w:rsid w:val="00A702E8"/>
    <w:rsid w:val="00A709B5"/>
    <w:rsid w:val="00A713E7"/>
    <w:rsid w:val="00A718CD"/>
    <w:rsid w:val="00A7190B"/>
    <w:rsid w:val="00A71D5F"/>
    <w:rsid w:val="00A720F5"/>
    <w:rsid w:val="00A7215E"/>
    <w:rsid w:val="00A722C1"/>
    <w:rsid w:val="00A723D1"/>
    <w:rsid w:val="00A72FB6"/>
    <w:rsid w:val="00A730DE"/>
    <w:rsid w:val="00A734C1"/>
    <w:rsid w:val="00A73D3C"/>
    <w:rsid w:val="00A74742"/>
    <w:rsid w:val="00A74B49"/>
    <w:rsid w:val="00A75C5F"/>
    <w:rsid w:val="00A7694F"/>
    <w:rsid w:val="00A76B94"/>
    <w:rsid w:val="00A779E3"/>
    <w:rsid w:val="00A77A02"/>
    <w:rsid w:val="00A77DB3"/>
    <w:rsid w:val="00A80AE2"/>
    <w:rsid w:val="00A81531"/>
    <w:rsid w:val="00A81AEA"/>
    <w:rsid w:val="00A828B8"/>
    <w:rsid w:val="00A82964"/>
    <w:rsid w:val="00A82C7F"/>
    <w:rsid w:val="00A830B2"/>
    <w:rsid w:val="00A8407F"/>
    <w:rsid w:val="00A854B8"/>
    <w:rsid w:val="00A8554F"/>
    <w:rsid w:val="00A85882"/>
    <w:rsid w:val="00A85AC2"/>
    <w:rsid w:val="00A85C90"/>
    <w:rsid w:val="00A868AE"/>
    <w:rsid w:val="00A86D4B"/>
    <w:rsid w:val="00A86F9F"/>
    <w:rsid w:val="00A872CA"/>
    <w:rsid w:val="00A900FA"/>
    <w:rsid w:val="00A91072"/>
    <w:rsid w:val="00A9168F"/>
    <w:rsid w:val="00A92676"/>
    <w:rsid w:val="00A92E2D"/>
    <w:rsid w:val="00A94DB4"/>
    <w:rsid w:val="00A9570B"/>
    <w:rsid w:val="00A9576F"/>
    <w:rsid w:val="00A95993"/>
    <w:rsid w:val="00A95C00"/>
    <w:rsid w:val="00A95F24"/>
    <w:rsid w:val="00A961A7"/>
    <w:rsid w:val="00A96333"/>
    <w:rsid w:val="00A96EC8"/>
    <w:rsid w:val="00A97D73"/>
    <w:rsid w:val="00AA04EF"/>
    <w:rsid w:val="00AA0DA0"/>
    <w:rsid w:val="00AA0FBE"/>
    <w:rsid w:val="00AA11F7"/>
    <w:rsid w:val="00AA14E3"/>
    <w:rsid w:val="00AA1A38"/>
    <w:rsid w:val="00AA2421"/>
    <w:rsid w:val="00AA2475"/>
    <w:rsid w:val="00AA263A"/>
    <w:rsid w:val="00AA2DEE"/>
    <w:rsid w:val="00AA317B"/>
    <w:rsid w:val="00AA338A"/>
    <w:rsid w:val="00AA3DDD"/>
    <w:rsid w:val="00AA3F0D"/>
    <w:rsid w:val="00AA506E"/>
    <w:rsid w:val="00AA5572"/>
    <w:rsid w:val="00AA5AB8"/>
    <w:rsid w:val="00AA6341"/>
    <w:rsid w:val="00AA70E6"/>
    <w:rsid w:val="00AA7A40"/>
    <w:rsid w:val="00AA7F5D"/>
    <w:rsid w:val="00AB0B13"/>
    <w:rsid w:val="00AB0E7E"/>
    <w:rsid w:val="00AB20FA"/>
    <w:rsid w:val="00AB2128"/>
    <w:rsid w:val="00AB26FB"/>
    <w:rsid w:val="00AB2CDE"/>
    <w:rsid w:val="00AB43A0"/>
    <w:rsid w:val="00AB44A0"/>
    <w:rsid w:val="00AB57FC"/>
    <w:rsid w:val="00AB58E5"/>
    <w:rsid w:val="00AB5D01"/>
    <w:rsid w:val="00AB5E2B"/>
    <w:rsid w:val="00AB603C"/>
    <w:rsid w:val="00AB60F2"/>
    <w:rsid w:val="00AB7145"/>
    <w:rsid w:val="00AB717D"/>
    <w:rsid w:val="00AC0114"/>
    <w:rsid w:val="00AC0322"/>
    <w:rsid w:val="00AC13D0"/>
    <w:rsid w:val="00AC22EA"/>
    <w:rsid w:val="00AC23C2"/>
    <w:rsid w:val="00AC2CCF"/>
    <w:rsid w:val="00AC3ACF"/>
    <w:rsid w:val="00AC4009"/>
    <w:rsid w:val="00AC4212"/>
    <w:rsid w:val="00AC478D"/>
    <w:rsid w:val="00AC47BD"/>
    <w:rsid w:val="00AC4D91"/>
    <w:rsid w:val="00AC50AD"/>
    <w:rsid w:val="00AC5DA9"/>
    <w:rsid w:val="00AC634A"/>
    <w:rsid w:val="00AC6592"/>
    <w:rsid w:val="00AC6977"/>
    <w:rsid w:val="00AC721C"/>
    <w:rsid w:val="00AC7350"/>
    <w:rsid w:val="00AC7C31"/>
    <w:rsid w:val="00AC7C95"/>
    <w:rsid w:val="00AC7D83"/>
    <w:rsid w:val="00AD0090"/>
    <w:rsid w:val="00AD0BCA"/>
    <w:rsid w:val="00AD10EB"/>
    <w:rsid w:val="00AD134C"/>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CCF"/>
    <w:rsid w:val="00AD5D7E"/>
    <w:rsid w:val="00AD5F0E"/>
    <w:rsid w:val="00AD6C27"/>
    <w:rsid w:val="00AD720F"/>
    <w:rsid w:val="00AD7B43"/>
    <w:rsid w:val="00AD7E11"/>
    <w:rsid w:val="00AE08B0"/>
    <w:rsid w:val="00AE14CA"/>
    <w:rsid w:val="00AE14E3"/>
    <w:rsid w:val="00AE172D"/>
    <w:rsid w:val="00AE238A"/>
    <w:rsid w:val="00AE2610"/>
    <w:rsid w:val="00AE35C5"/>
    <w:rsid w:val="00AE3857"/>
    <w:rsid w:val="00AE387E"/>
    <w:rsid w:val="00AE3C57"/>
    <w:rsid w:val="00AE3F65"/>
    <w:rsid w:val="00AE48B4"/>
    <w:rsid w:val="00AE4A93"/>
    <w:rsid w:val="00AE4B31"/>
    <w:rsid w:val="00AE56D5"/>
    <w:rsid w:val="00AE5729"/>
    <w:rsid w:val="00AE5791"/>
    <w:rsid w:val="00AE5883"/>
    <w:rsid w:val="00AE5B97"/>
    <w:rsid w:val="00AE5D52"/>
    <w:rsid w:val="00AE69F4"/>
    <w:rsid w:val="00AE6B45"/>
    <w:rsid w:val="00AE6C31"/>
    <w:rsid w:val="00AE6E4F"/>
    <w:rsid w:val="00AE71CE"/>
    <w:rsid w:val="00AE7411"/>
    <w:rsid w:val="00AE747E"/>
    <w:rsid w:val="00AE76BF"/>
    <w:rsid w:val="00AE78D1"/>
    <w:rsid w:val="00AE7E03"/>
    <w:rsid w:val="00AE7F79"/>
    <w:rsid w:val="00AF104E"/>
    <w:rsid w:val="00AF15DB"/>
    <w:rsid w:val="00AF1FFB"/>
    <w:rsid w:val="00AF261A"/>
    <w:rsid w:val="00AF2788"/>
    <w:rsid w:val="00AF27F5"/>
    <w:rsid w:val="00AF281A"/>
    <w:rsid w:val="00AF3681"/>
    <w:rsid w:val="00AF4C52"/>
    <w:rsid w:val="00AF4DBA"/>
    <w:rsid w:val="00AF4EF6"/>
    <w:rsid w:val="00AF5134"/>
    <w:rsid w:val="00AF5DFE"/>
    <w:rsid w:val="00AF6240"/>
    <w:rsid w:val="00AF694E"/>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0E9"/>
    <w:rsid w:val="00B05458"/>
    <w:rsid w:val="00B058BB"/>
    <w:rsid w:val="00B0590E"/>
    <w:rsid w:val="00B067E9"/>
    <w:rsid w:val="00B06CC8"/>
    <w:rsid w:val="00B06F38"/>
    <w:rsid w:val="00B07376"/>
    <w:rsid w:val="00B07CAE"/>
    <w:rsid w:val="00B07CF2"/>
    <w:rsid w:val="00B07DB3"/>
    <w:rsid w:val="00B10041"/>
    <w:rsid w:val="00B10553"/>
    <w:rsid w:val="00B105FB"/>
    <w:rsid w:val="00B1070A"/>
    <w:rsid w:val="00B1093F"/>
    <w:rsid w:val="00B109F6"/>
    <w:rsid w:val="00B10A8F"/>
    <w:rsid w:val="00B10C89"/>
    <w:rsid w:val="00B11046"/>
    <w:rsid w:val="00B11410"/>
    <w:rsid w:val="00B1145B"/>
    <w:rsid w:val="00B11686"/>
    <w:rsid w:val="00B11A1E"/>
    <w:rsid w:val="00B11C95"/>
    <w:rsid w:val="00B13455"/>
    <w:rsid w:val="00B13B8B"/>
    <w:rsid w:val="00B1405A"/>
    <w:rsid w:val="00B14B0E"/>
    <w:rsid w:val="00B14B4A"/>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1050"/>
    <w:rsid w:val="00B31090"/>
    <w:rsid w:val="00B31430"/>
    <w:rsid w:val="00B32886"/>
    <w:rsid w:val="00B32B19"/>
    <w:rsid w:val="00B32B5F"/>
    <w:rsid w:val="00B330F8"/>
    <w:rsid w:val="00B334A2"/>
    <w:rsid w:val="00B33836"/>
    <w:rsid w:val="00B33905"/>
    <w:rsid w:val="00B33B8E"/>
    <w:rsid w:val="00B33D0A"/>
    <w:rsid w:val="00B358BB"/>
    <w:rsid w:val="00B365A5"/>
    <w:rsid w:val="00B36778"/>
    <w:rsid w:val="00B379E2"/>
    <w:rsid w:val="00B37D2C"/>
    <w:rsid w:val="00B4052D"/>
    <w:rsid w:val="00B40B53"/>
    <w:rsid w:val="00B40CD9"/>
    <w:rsid w:val="00B41209"/>
    <w:rsid w:val="00B413AA"/>
    <w:rsid w:val="00B417E1"/>
    <w:rsid w:val="00B41D6C"/>
    <w:rsid w:val="00B41E7B"/>
    <w:rsid w:val="00B425C0"/>
    <w:rsid w:val="00B4271A"/>
    <w:rsid w:val="00B427E2"/>
    <w:rsid w:val="00B428AB"/>
    <w:rsid w:val="00B42E86"/>
    <w:rsid w:val="00B432C0"/>
    <w:rsid w:val="00B434FD"/>
    <w:rsid w:val="00B43B7A"/>
    <w:rsid w:val="00B43EEC"/>
    <w:rsid w:val="00B44455"/>
    <w:rsid w:val="00B44889"/>
    <w:rsid w:val="00B45176"/>
    <w:rsid w:val="00B4550F"/>
    <w:rsid w:val="00B45F0F"/>
    <w:rsid w:val="00B465A6"/>
    <w:rsid w:val="00B46A77"/>
    <w:rsid w:val="00B46E2F"/>
    <w:rsid w:val="00B47C78"/>
    <w:rsid w:val="00B50652"/>
    <w:rsid w:val="00B5144F"/>
    <w:rsid w:val="00B5165B"/>
    <w:rsid w:val="00B51A00"/>
    <w:rsid w:val="00B52213"/>
    <w:rsid w:val="00B5223B"/>
    <w:rsid w:val="00B53C34"/>
    <w:rsid w:val="00B53CC7"/>
    <w:rsid w:val="00B53CCD"/>
    <w:rsid w:val="00B53F6C"/>
    <w:rsid w:val="00B541D7"/>
    <w:rsid w:val="00B54BEE"/>
    <w:rsid w:val="00B5524C"/>
    <w:rsid w:val="00B55BCF"/>
    <w:rsid w:val="00B55FF9"/>
    <w:rsid w:val="00B560CA"/>
    <w:rsid w:val="00B5623A"/>
    <w:rsid w:val="00B56807"/>
    <w:rsid w:val="00B56EF3"/>
    <w:rsid w:val="00B57A1B"/>
    <w:rsid w:val="00B57E3C"/>
    <w:rsid w:val="00B57F64"/>
    <w:rsid w:val="00B602AC"/>
    <w:rsid w:val="00B60BE8"/>
    <w:rsid w:val="00B60BFF"/>
    <w:rsid w:val="00B60FAF"/>
    <w:rsid w:val="00B61688"/>
    <w:rsid w:val="00B617E4"/>
    <w:rsid w:val="00B6212C"/>
    <w:rsid w:val="00B63092"/>
    <w:rsid w:val="00B63423"/>
    <w:rsid w:val="00B6352E"/>
    <w:rsid w:val="00B63AE5"/>
    <w:rsid w:val="00B6459B"/>
    <w:rsid w:val="00B64794"/>
    <w:rsid w:val="00B66547"/>
    <w:rsid w:val="00B709A2"/>
    <w:rsid w:val="00B71716"/>
    <w:rsid w:val="00B7192C"/>
    <w:rsid w:val="00B71DE5"/>
    <w:rsid w:val="00B71EAA"/>
    <w:rsid w:val="00B71FF7"/>
    <w:rsid w:val="00B72CA3"/>
    <w:rsid w:val="00B73440"/>
    <w:rsid w:val="00B73E53"/>
    <w:rsid w:val="00B740CE"/>
    <w:rsid w:val="00B74FA4"/>
    <w:rsid w:val="00B7590A"/>
    <w:rsid w:val="00B76596"/>
    <w:rsid w:val="00B7741C"/>
    <w:rsid w:val="00B77DCC"/>
    <w:rsid w:val="00B8049A"/>
    <w:rsid w:val="00B806C4"/>
    <w:rsid w:val="00B80AA6"/>
    <w:rsid w:val="00B80BED"/>
    <w:rsid w:val="00B80D9F"/>
    <w:rsid w:val="00B80F07"/>
    <w:rsid w:val="00B81655"/>
    <w:rsid w:val="00B81943"/>
    <w:rsid w:val="00B81C9B"/>
    <w:rsid w:val="00B8296C"/>
    <w:rsid w:val="00B82B58"/>
    <w:rsid w:val="00B83701"/>
    <w:rsid w:val="00B84236"/>
    <w:rsid w:val="00B857C0"/>
    <w:rsid w:val="00B867AA"/>
    <w:rsid w:val="00B86969"/>
    <w:rsid w:val="00B86C19"/>
    <w:rsid w:val="00B86C53"/>
    <w:rsid w:val="00B871DA"/>
    <w:rsid w:val="00B87262"/>
    <w:rsid w:val="00B873DF"/>
    <w:rsid w:val="00B8759E"/>
    <w:rsid w:val="00B87DCF"/>
    <w:rsid w:val="00B9056C"/>
    <w:rsid w:val="00B907CC"/>
    <w:rsid w:val="00B90ACC"/>
    <w:rsid w:val="00B9113A"/>
    <w:rsid w:val="00B91432"/>
    <w:rsid w:val="00B91592"/>
    <w:rsid w:val="00B91F37"/>
    <w:rsid w:val="00B9251F"/>
    <w:rsid w:val="00B92EB8"/>
    <w:rsid w:val="00B92F84"/>
    <w:rsid w:val="00B9496C"/>
    <w:rsid w:val="00B949E7"/>
    <w:rsid w:val="00B94E48"/>
    <w:rsid w:val="00B94E6D"/>
    <w:rsid w:val="00B954E8"/>
    <w:rsid w:val="00B95520"/>
    <w:rsid w:val="00B95AAB"/>
    <w:rsid w:val="00B95F50"/>
    <w:rsid w:val="00B96344"/>
    <w:rsid w:val="00B9659D"/>
    <w:rsid w:val="00B96EC1"/>
    <w:rsid w:val="00B97085"/>
    <w:rsid w:val="00B976BB"/>
    <w:rsid w:val="00BA0234"/>
    <w:rsid w:val="00BA1FD7"/>
    <w:rsid w:val="00BA2099"/>
    <w:rsid w:val="00BA2281"/>
    <w:rsid w:val="00BA2A74"/>
    <w:rsid w:val="00BA2C4B"/>
    <w:rsid w:val="00BA2D61"/>
    <w:rsid w:val="00BA3DB6"/>
    <w:rsid w:val="00BA403B"/>
    <w:rsid w:val="00BA6E89"/>
    <w:rsid w:val="00BA7B17"/>
    <w:rsid w:val="00BB031F"/>
    <w:rsid w:val="00BB0C20"/>
    <w:rsid w:val="00BB12DD"/>
    <w:rsid w:val="00BB15E1"/>
    <w:rsid w:val="00BB2345"/>
    <w:rsid w:val="00BB241A"/>
    <w:rsid w:val="00BB27D2"/>
    <w:rsid w:val="00BB2914"/>
    <w:rsid w:val="00BB2E3B"/>
    <w:rsid w:val="00BB31CF"/>
    <w:rsid w:val="00BB451A"/>
    <w:rsid w:val="00BB4811"/>
    <w:rsid w:val="00BB54E2"/>
    <w:rsid w:val="00BB629A"/>
    <w:rsid w:val="00BB6406"/>
    <w:rsid w:val="00BB66B3"/>
    <w:rsid w:val="00BB6EF3"/>
    <w:rsid w:val="00BB7595"/>
    <w:rsid w:val="00BB7F53"/>
    <w:rsid w:val="00BC0016"/>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6A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68A3"/>
    <w:rsid w:val="00BD6A69"/>
    <w:rsid w:val="00BD6F78"/>
    <w:rsid w:val="00BD7225"/>
    <w:rsid w:val="00BD7AE9"/>
    <w:rsid w:val="00BD7C1D"/>
    <w:rsid w:val="00BD7E1C"/>
    <w:rsid w:val="00BE0523"/>
    <w:rsid w:val="00BE0678"/>
    <w:rsid w:val="00BE069D"/>
    <w:rsid w:val="00BE196A"/>
    <w:rsid w:val="00BE1AB6"/>
    <w:rsid w:val="00BE1ED0"/>
    <w:rsid w:val="00BE2C31"/>
    <w:rsid w:val="00BE2F24"/>
    <w:rsid w:val="00BE37B3"/>
    <w:rsid w:val="00BE522C"/>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95F"/>
    <w:rsid w:val="00BF3C1D"/>
    <w:rsid w:val="00BF4149"/>
    <w:rsid w:val="00BF4B79"/>
    <w:rsid w:val="00BF50B9"/>
    <w:rsid w:val="00BF52B1"/>
    <w:rsid w:val="00BF567E"/>
    <w:rsid w:val="00BF5CF0"/>
    <w:rsid w:val="00BF5CFF"/>
    <w:rsid w:val="00BF60F0"/>
    <w:rsid w:val="00BF67F9"/>
    <w:rsid w:val="00BF69A0"/>
    <w:rsid w:val="00BF7129"/>
    <w:rsid w:val="00BF722F"/>
    <w:rsid w:val="00BF7F20"/>
    <w:rsid w:val="00C00245"/>
    <w:rsid w:val="00C00CE9"/>
    <w:rsid w:val="00C01E8B"/>
    <w:rsid w:val="00C020B9"/>
    <w:rsid w:val="00C02321"/>
    <w:rsid w:val="00C03386"/>
    <w:rsid w:val="00C033E5"/>
    <w:rsid w:val="00C0433C"/>
    <w:rsid w:val="00C04902"/>
    <w:rsid w:val="00C04A64"/>
    <w:rsid w:val="00C04FF3"/>
    <w:rsid w:val="00C0509B"/>
    <w:rsid w:val="00C051DF"/>
    <w:rsid w:val="00C05EB8"/>
    <w:rsid w:val="00C06CC8"/>
    <w:rsid w:val="00C06D55"/>
    <w:rsid w:val="00C072B8"/>
    <w:rsid w:val="00C0791B"/>
    <w:rsid w:val="00C101E9"/>
    <w:rsid w:val="00C102CA"/>
    <w:rsid w:val="00C112DF"/>
    <w:rsid w:val="00C12031"/>
    <w:rsid w:val="00C12121"/>
    <w:rsid w:val="00C123BF"/>
    <w:rsid w:val="00C1262A"/>
    <w:rsid w:val="00C12D6C"/>
    <w:rsid w:val="00C133BC"/>
    <w:rsid w:val="00C1376A"/>
    <w:rsid w:val="00C138E4"/>
    <w:rsid w:val="00C13BE0"/>
    <w:rsid w:val="00C13D08"/>
    <w:rsid w:val="00C14DBA"/>
    <w:rsid w:val="00C153F7"/>
    <w:rsid w:val="00C15A20"/>
    <w:rsid w:val="00C15DA4"/>
    <w:rsid w:val="00C15FC5"/>
    <w:rsid w:val="00C1690C"/>
    <w:rsid w:val="00C1795D"/>
    <w:rsid w:val="00C17FDB"/>
    <w:rsid w:val="00C206BC"/>
    <w:rsid w:val="00C20BEB"/>
    <w:rsid w:val="00C21AAE"/>
    <w:rsid w:val="00C21AC4"/>
    <w:rsid w:val="00C21B16"/>
    <w:rsid w:val="00C2229E"/>
    <w:rsid w:val="00C22A87"/>
    <w:rsid w:val="00C22EC8"/>
    <w:rsid w:val="00C22F31"/>
    <w:rsid w:val="00C23390"/>
    <w:rsid w:val="00C23BC3"/>
    <w:rsid w:val="00C243E6"/>
    <w:rsid w:val="00C2455F"/>
    <w:rsid w:val="00C24891"/>
    <w:rsid w:val="00C24D3B"/>
    <w:rsid w:val="00C257B0"/>
    <w:rsid w:val="00C26064"/>
    <w:rsid w:val="00C262D7"/>
    <w:rsid w:val="00C2756B"/>
    <w:rsid w:val="00C27766"/>
    <w:rsid w:val="00C277AB"/>
    <w:rsid w:val="00C30206"/>
    <w:rsid w:val="00C31175"/>
    <w:rsid w:val="00C312E9"/>
    <w:rsid w:val="00C3148B"/>
    <w:rsid w:val="00C316B5"/>
    <w:rsid w:val="00C31ACE"/>
    <w:rsid w:val="00C31B68"/>
    <w:rsid w:val="00C31CE1"/>
    <w:rsid w:val="00C322D4"/>
    <w:rsid w:val="00C329E4"/>
    <w:rsid w:val="00C32A31"/>
    <w:rsid w:val="00C33255"/>
    <w:rsid w:val="00C332D8"/>
    <w:rsid w:val="00C33C44"/>
    <w:rsid w:val="00C33C98"/>
    <w:rsid w:val="00C33DA8"/>
    <w:rsid w:val="00C3416C"/>
    <w:rsid w:val="00C34488"/>
    <w:rsid w:val="00C344C4"/>
    <w:rsid w:val="00C34633"/>
    <w:rsid w:val="00C3487B"/>
    <w:rsid w:val="00C34F5A"/>
    <w:rsid w:val="00C352FE"/>
    <w:rsid w:val="00C3596B"/>
    <w:rsid w:val="00C36E0E"/>
    <w:rsid w:val="00C36EE5"/>
    <w:rsid w:val="00C36FFC"/>
    <w:rsid w:val="00C379FB"/>
    <w:rsid w:val="00C37A87"/>
    <w:rsid w:val="00C37FAC"/>
    <w:rsid w:val="00C40537"/>
    <w:rsid w:val="00C406F8"/>
    <w:rsid w:val="00C413FD"/>
    <w:rsid w:val="00C41DC5"/>
    <w:rsid w:val="00C42A22"/>
    <w:rsid w:val="00C42EBB"/>
    <w:rsid w:val="00C430AB"/>
    <w:rsid w:val="00C4348A"/>
    <w:rsid w:val="00C43522"/>
    <w:rsid w:val="00C43A3A"/>
    <w:rsid w:val="00C43E11"/>
    <w:rsid w:val="00C44578"/>
    <w:rsid w:val="00C44EF5"/>
    <w:rsid w:val="00C44F22"/>
    <w:rsid w:val="00C450F3"/>
    <w:rsid w:val="00C45221"/>
    <w:rsid w:val="00C45A74"/>
    <w:rsid w:val="00C50C66"/>
    <w:rsid w:val="00C513CC"/>
    <w:rsid w:val="00C520C3"/>
    <w:rsid w:val="00C52AEC"/>
    <w:rsid w:val="00C52D1B"/>
    <w:rsid w:val="00C52D2E"/>
    <w:rsid w:val="00C53004"/>
    <w:rsid w:val="00C547A2"/>
    <w:rsid w:val="00C54840"/>
    <w:rsid w:val="00C54B8A"/>
    <w:rsid w:val="00C54C68"/>
    <w:rsid w:val="00C558DF"/>
    <w:rsid w:val="00C5686A"/>
    <w:rsid w:val="00C574A0"/>
    <w:rsid w:val="00C5755F"/>
    <w:rsid w:val="00C603C5"/>
    <w:rsid w:val="00C60662"/>
    <w:rsid w:val="00C60A12"/>
    <w:rsid w:val="00C614A4"/>
    <w:rsid w:val="00C61C31"/>
    <w:rsid w:val="00C62EF7"/>
    <w:rsid w:val="00C6300D"/>
    <w:rsid w:val="00C63F36"/>
    <w:rsid w:val="00C6495F"/>
    <w:rsid w:val="00C64B2A"/>
    <w:rsid w:val="00C64C0C"/>
    <w:rsid w:val="00C64D48"/>
    <w:rsid w:val="00C65BBF"/>
    <w:rsid w:val="00C66154"/>
    <w:rsid w:val="00C661E7"/>
    <w:rsid w:val="00C66326"/>
    <w:rsid w:val="00C6655A"/>
    <w:rsid w:val="00C671FF"/>
    <w:rsid w:val="00C67A7E"/>
    <w:rsid w:val="00C701F3"/>
    <w:rsid w:val="00C704D4"/>
    <w:rsid w:val="00C704EE"/>
    <w:rsid w:val="00C7065F"/>
    <w:rsid w:val="00C707B8"/>
    <w:rsid w:val="00C707F6"/>
    <w:rsid w:val="00C70F74"/>
    <w:rsid w:val="00C719ED"/>
    <w:rsid w:val="00C722F8"/>
    <w:rsid w:val="00C725FE"/>
    <w:rsid w:val="00C72B26"/>
    <w:rsid w:val="00C73296"/>
    <w:rsid w:val="00C736F9"/>
    <w:rsid w:val="00C738FD"/>
    <w:rsid w:val="00C739E1"/>
    <w:rsid w:val="00C73FD8"/>
    <w:rsid w:val="00C74429"/>
    <w:rsid w:val="00C762C9"/>
    <w:rsid w:val="00C765F9"/>
    <w:rsid w:val="00C76BB2"/>
    <w:rsid w:val="00C76E08"/>
    <w:rsid w:val="00C76F34"/>
    <w:rsid w:val="00C77782"/>
    <w:rsid w:val="00C779B9"/>
    <w:rsid w:val="00C77EA2"/>
    <w:rsid w:val="00C8032D"/>
    <w:rsid w:val="00C80D51"/>
    <w:rsid w:val="00C81487"/>
    <w:rsid w:val="00C815D1"/>
    <w:rsid w:val="00C81719"/>
    <w:rsid w:val="00C81A9E"/>
    <w:rsid w:val="00C8258A"/>
    <w:rsid w:val="00C826B0"/>
    <w:rsid w:val="00C82767"/>
    <w:rsid w:val="00C82D11"/>
    <w:rsid w:val="00C82D2B"/>
    <w:rsid w:val="00C83C0F"/>
    <w:rsid w:val="00C849AC"/>
    <w:rsid w:val="00C8506B"/>
    <w:rsid w:val="00C855A8"/>
    <w:rsid w:val="00C8675E"/>
    <w:rsid w:val="00C877FF"/>
    <w:rsid w:val="00C904A2"/>
    <w:rsid w:val="00C90547"/>
    <w:rsid w:val="00C9078B"/>
    <w:rsid w:val="00C907B2"/>
    <w:rsid w:val="00C90842"/>
    <w:rsid w:val="00C90FB8"/>
    <w:rsid w:val="00C91324"/>
    <w:rsid w:val="00C914B0"/>
    <w:rsid w:val="00C91510"/>
    <w:rsid w:val="00C9174A"/>
    <w:rsid w:val="00C917E0"/>
    <w:rsid w:val="00C91B1E"/>
    <w:rsid w:val="00C91E08"/>
    <w:rsid w:val="00C920A3"/>
    <w:rsid w:val="00C92267"/>
    <w:rsid w:val="00C9272A"/>
    <w:rsid w:val="00C92BAE"/>
    <w:rsid w:val="00C949EE"/>
    <w:rsid w:val="00C94D4A"/>
    <w:rsid w:val="00C9519F"/>
    <w:rsid w:val="00C95A5B"/>
    <w:rsid w:val="00C96553"/>
    <w:rsid w:val="00C968AB"/>
    <w:rsid w:val="00C97C9A"/>
    <w:rsid w:val="00CA05A2"/>
    <w:rsid w:val="00CA1ABA"/>
    <w:rsid w:val="00CA1B07"/>
    <w:rsid w:val="00CA1F5E"/>
    <w:rsid w:val="00CA21B3"/>
    <w:rsid w:val="00CA2626"/>
    <w:rsid w:val="00CA2A01"/>
    <w:rsid w:val="00CA2DED"/>
    <w:rsid w:val="00CA40A4"/>
    <w:rsid w:val="00CA45F4"/>
    <w:rsid w:val="00CA5466"/>
    <w:rsid w:val="00CA5E5F"/>
    <w:rsid w:val="00CA60DC"/>
    <w:rsid w:val="00CA74C5"/>
    <w:rsid w:val="00CA74EE"/>
    <w:rsid w:val="00CA7839"/>
    <w:rsid w:val="00CA7BEB"/>
    <w:rsid w:val="00CA7D8C"/>
    <w:rsid w:val="00CA7F59"/>
    <w:rsid w:val="00CB01D6"/>
    <w:rsid w:val="00CB027B"/>
    <w:rsid w:val="00CB05F2"/>
    <w:rsid w:val="00CB0A78"/>
    <w:rsid w:val="00CB1069"/>
    <w:rsid w:val="00CB1B6B"/>
    <w:rsid w:val="00CB1B7E"/>
    <w:rsid w:val="00CB2EDD"/>
    <w:rsid w:val="00CB36EB"/>
    <w:rsid w:val="00CB3732"/>
    <w:rsid w:val="00CB39E0"/>
    <w:rsid w:val="00CB3D70"/>
    <w:rsid w:val="00CB553C"/>
    <w:rsid w:val="00CB5BF8"/>
    <w:rsid w:val="00CB617C"/>
    <w:rsid w:val="00CB672A"/>
    <w:rsid w:val="00CB7191"/>
    <w:rsid w:val="00CB74FD"/>
    <w:rsid w:val="00CB77AB"/>
    <w:rsid w:val="00CB791F"/>
    <w:rsid w:val="00CB7C4D"/>
    <w:rsid w:val="00CB7E19"/>
    <w:rsid w:val="00CC1DC0"/>
    <w:rsid w:val="00CC1F47"/>
    <w:rsid w:val="00CC2429"/>
    <w:rsid w:val="00CC2825"/>
    <w:rsid w:val="00CC2E7F"/>
    <w:rsid w:val="00CC3027"/>
    <w:rsid w:val="00CC4A2B"/>
    <w:rsid w:val="00CC5317"/>
    <w:rsid w:val="00CC558F"/>
    <w:rsid w:val="00CC5830"/>
    <w:rsid w:val="00CC58BB"/>
    <w:rsid w:val="00CC5EC8"/>
    <w:rsid w:val="00CC6B2C"/>
    <w:rsid w:val="00CC6F56"/>
    <w:rsid w:val="00CC78FE"/>
    <w:rsid w:val="00CC7920"/>
    <w:rsid w:val="00CD095D"/>
    <w:rsid w:val="00CD1340"/>
    <w:rsid w:val="00CD1615"/>
    <w:rsid w:val="00CD222C"/>
    <w:rsid w:val="00CD2400"/>
    <w:rsid w:val="00CD28F8"/>
    <w:rsid w:val="00CD2A0C"/>
    <w:rsid w:val="00CD2A34"/>
    <w:rsid w:val="00CD4295"/>
    <w:rsid w:val="00CD4506"/>
    <w:rsid w:val="00CD4554"/>
    <w:rsid w:val="00CD459D"/>
    <w:rsid w:val="00CD4A06"/>
    <w:rsid w:val="00CD4DC6"/>
    <w:rsid w:val="00CD5EE4"/>
    <w:rsid w:val="00CD5EF3"/>
    <w:rsid w:val="00CD6579"/>
    <w:rsid w:val="00CD6D7D"/>
    <w:rsid w:val="00CD6DAD"/>
    <w:rsid w:val="00CD707A"/>
    <w:rsid w:val="00CD725A"/>
    <w:rsid w:val="00CE0903"/>
    <w:rsid w:val="00CE1499"/>
    <w:rsid w:val="00CE25C9"/>
    <w:rsid w:val="00CE2CC3"/>
    <w:rsid w:val="00CE3C1E"/>
    <w:rsid w:val="00CE4234"/>
    <w:rsid w:val="00CE45D6"/>
    <w:rsid w:val="00CE5046"/>
    <w:rsid w:val="00CE534E"/>
    <w:rsid w:val="00CE57F5"/>
    <w:rsid w:val="00CE58EE"/>
    <w:rsid w:val="00CE59D3"/>
    <w:rsid w:val="00CE6185"/>
    <w:rsid w:val="00CE6C31"/>
    <w:rsid w:val="00CE6E3E"/>
    <w:rsid w:val="00CE6EEE"/>
    <w:rsid w:val="00CE6EF7"/>
    <w:rsid w:val="00CE76AF"/>
    <w:rsid w:val="00CE7CF0"/>
    <w:rsid w:val="00CF001C"/>
    <w:rsid w:val="00CF0CDF"/>
    <w:rsid w:val="00CF1030"/>
    <w:rsid w:val="00CF11B1"/>
    <w:rsid w:val="00CF30E6"/>
    <w:rsid w:val="00CF33CB"/>
    <w:rsid w:val="00CF4033"/>
    <w:rsid w:val="00CF4107"/>
    <w:rsid w:val="00CF4A9E"/>
    <w:rsid w:val="00CF4B0B"/>
    <w:rsid w:val="00CF5087"/>
    <w:rsid w:val="00CF5974"/>
    <w:rsid w:val="00CF5FAB"/>
    <w:rsid w:val="00CF5FEC"/>
    <w:rsid w:val="00CF61E0"/>
    <w:rsid w:val="00CF70BB"/>
    <w:rsid w:val="00CF744B"/>
    <w:rsid w:val="00CF796E"/>
    <w:rsid w:val="00CF7F04"/>
    <w:rsid w:val="00D00C60"/>
    <w:rsid w:val="00D012F5"/>
    <w:rsid w:val="00D014AE"/>
    <w:rsid w:val="00D017E5"/>
    <w:rsid w:val="00D01BDB"/>
    <w:rsid w:val="00D01C83"/>
    <w:rsid w:val="00D01E96"/>
    <w:rsid w:val="00D0238F"/>
    <w:rsid w:val="00D02D22"/>
    <w:rsid w:val="00D0303B"/>
    <w:rsid w:val="00D03076"/>
    <w:rsid w:val="00D030CA"/>
    <w:rsid w:val="00D0352F"/>
    <w:rsid w:val="00D03E97"/>
    <w:rsid w:val="00D0449A"/>
    <w:rsid w:val="00D05033"/>
    <w:rsid w:val="00D0615F"/>
    <w:rsid w:val="00D06B0D"/>
    <w:rsid w:val="00D06B61"/>
    <w:rsid w:val="00D06C63"/>
    <w:rsid w:val="00D07480"/>
    <w:rsid w:val="00D07629"/>
    <w:rsid w:val="00D07EF1"/>
    <w:rsid w:val="00D10583"/>
    <w:rsid w:val="00D10CE8"/>
    <w:rsid w:val="00D11828"/>
    <w:rsid w:val="00D11AAA"/>
    <w:rsid w:val="00D133F9"/>
    <w:rsid w:val="00D13AE4"/>
    <w:rsid w:val="00D13FDC"/>
    <w:rsid w:val="00D14C7A"/>
    <w:rsid w:val="00D15367"/>
    <w:rsid w:val="00D15447"/>
    <w:rsid w:val="00D1566A"/>
    <w:rsid w:val="00D15803"/>
    <w:rsid w:val="00D15A1C"/>
    <w:rsid w:val="00D160A8"/>
    <w:rsid w:val="00D16739"/>
    <w:rsid w:val="00D16A66"/>
    <w:rsid w:val="00D17178"/>
    <w:rsid w:val="00D17FD9"/>
    <w:rsid w:val="00D20881"/>
    <w:rsid w:val="00D20B12"/>
    <w:rsid w:val="00D20ED3"/>
    <w:rsid w:val="00D22191"/>
    <w:rsid w:val="00D227BA"/>
    <w:rsid w:val="00D22D5F"/>
    <w:rsid w:val="00D2306F"/>
    <w:rsid w:val="00D233C4"/>
    <w:rsid w:val="00D23835"/>
    <w:rsid w:val="00D23DB5"/>
    <w:rsid w:val="00D23FF8"/>
    <w:rsid w:val="00D25063"/>
    <w:rsid w:val="00D26361"/>
    <w:rsid w:val="00D27695"/>
    <w:rsid w:val="00D27E91"/>
    <w:rsid w:val="00D30DCE"/>
    <w:rsid w:val="00D312C1"/>
    <w:rsid w:val="00D32722"/>
    <w:rsid w:val="00D32BC0"/>
    <w:rsid w:val="00D32EC1"/>
    <w:rsid w:val="00D33689"/>
    <w:rsid w:val="00D34710"/>
    <w:rsid w:val="00D34DB6"/>
    <w:rsid w:val="00D35965"/>
    <w:rsid w:val="00D35E74"/>
    <w:rsid w:val="00D36048"/>
    <w:rsid w:val="00D36264"/>
    <w:rsid w:val="00D3683E"/>
    <w:rsid w:val="00D36BDD"/>
    <w:rsid w:val="00D370AE"/>
    <w:rsid w:val="00D37569"/>
    <w:rsid w:val="00D37BFB"/>
    <w:rsid w:val="00D40FCE"/>
    <w:rsid w:val="00D410B2"/>
    <w:rsid w:val="00D4143C"/>
    <w:rsid w:val="00D41C4B"/>
    <w:rsid w:val="00D41FE2"/>
    <w:rsid w:val="00D42242"/>
    <w:rsid w:val="00D42728"/>
    <w:rsid w:val="00D428ED"/>
    <w:rsid w:val="00D430EF"/>
    <w:rsid w:val="00D43D46"/>
    <w:rsid w:val="00D43FED"/>
    <w:rsid w:val="00D44686"/>
    <w:rsid w:val="00D45E69"/>
    <w:rsid w:val="00D45F4B"/>
    <w:rsid w:val="00D45FE2"/>
    <w:rsid w:val="00D462F3"/>
    <w:rsid w:val="00D46333"/>
    <w:rsid w:val="00D468F6"/>
    <w:rsid w:val="00D4693E"/>
    <w:rsid w:val="00D46A30"/>
    <w:rsid w:val="00D46D06"/>
    <w:rsid w:val="00D46F9A"/>
    <w:rsid w:val="00D47831"/>
    <w:rsid w:val="00D5007D"/>
    <w:rsid w:val="00D501C6"/>
    <w:rsid w:val="00D50443"/>
    <w:rsid w:val="00D50C6A"/>
    <w:rsid w:val="00D51376"/>
    <w:rsid w:val="00D51D8C"/>
    <w:rsid w:val="00D527EA"/>
    <w:rsid w:val="00D52BD7"/>
    <w:rsid w:val="00D5370B"/>
    <w:rsid w:val="00D53997"/>
    <w:rsid w:val="00D54CFD"/>
    <w:rsid w:val="00D56A43"/>
    <w:rsid w:val="00D571A4"/>
    <w:rsid w:val="00D579C4"/>
    <w:rsid w:val="00D60191"/>
    <w:rsid w:val="00D6065F"/>
    <w:rsid w:val="00D60800"/>
    <w:rsid w:val="00D610C7"/>
    <w:rsid w:val="00D6116B"/>
    <w:rsid w:val="00D614CD"/>
    <w:rsid w:val="00D61A47"/>
    <w:rsid w:val="00D62589"/>
    <w:rsid w:val="00D62D3F"/>
    <w:rsid w:val="00D651C7"/>
    <w:rsid w:val="00D6679A"/>
    <w:rsid w:val="00D66EF0"/>
    <w:rsid w:val="00D6716E"/>
    <w:rsid w:val="00D6741E"/>
    <w:rsid w:val="00D675F2"/>
    <w:rsid w:val="00D7003E"/>
    <w:rsid w:val="00D701D9"/>
    <w:rsid w:val="00D7122A"/>
    <w:rsid w:val="00D715BE"/>
    <w:rsid w:val="00D7177A"/>
    <w:rsid w:val="00D72468"/>
    <w:rsid w:val="00D734BB"/>
    <w:rsid w:val="00D73E8E"/>
    <w:rsid w:val="00D74ED5"/>
    <w:rsid w:val="00D74F43"/>
    <w:rsid w:val="00D7524D"/>
    <w:rsid w:val="00D75282"/>
    <w:rsid w:val="00D759D8"/>
    <w:rsid w:val="00D75E81"/>
    <w:rsid w:val="00D7716B"/>
    <w:rsid w:val="00D772A2"/>
    <w:rsid w:val="00D77B8F"/>
    <w:rsid w:val="00D77E29"/>
    <w:rsid w:val="00D80197"/>
    <w:rsid w:val="00D80926"/>
    <w:rsid w:val="00D80EB0"/>
    <w:rsid w:val="00D8143C"/>
    <w:rsid w:val="00D816B6"/>
    <w:rsid w:val="00D81B40"/>
    <w:rsid w:val="00D81D6D"/>
    <w:rsid w:val="00D82060"/>
    <w:rsid w:val="00D831F6"/>
    <w:rsid w:val="00D83466"/>
    <w:rsid w:val="00D83961"/>
    <w:rsid w:val="00D83E81"/>
    <w:rsid w:val="00D84E0E"/>
    <w:rsid w:val="00D859E6"/>
    <w:rsid w:val="00D87C1F"/>
    <w:rsid w:val="00D90BD2"/>
    <w:rsid w:val="00D91425"/>
    <w:rsid w:val="00D91915"/>
    <w:rsid w:val="00D919CF"/>
    <w:rsid w:val="00D91E62"/>
    <w:rsid w:val="00D9227D"/>
    <w:rsid w:val="00D92CAB"/>
    <w:rsid w:val="00D93869"/>
    <w:rsid w:val="00D94AFB"/>
    <w:rsid w:val="00D95B3E"/>
    <w:rsid w:val="00D96403"/>
    <w:rsid w:val="00D96586"/>
    <w:rsid w:val="00D973B1"/>
    <w:rsid w:val="00D97BA7"/>
    <w:rsid w:val="00DA0F54"/>
    <w:rsid w:val="00DA12DB"/>
    <w:rsid w:val="00DA2969"/>
    <w:rsid w:val="00DA29AE"/>
    <w:rsid w:val="00DA317A"/>
    <w:rsid w:val="00DA5885"/>
    <w:rsid w:val="00DA58C1"/>
    <w:rsid w:val="00DA6465"/>
    <w:rsid w:val="00DA7554"/>
    <w:rsid w:val="00DA7AC8"/>
    <w:rsid w:val="00DB0091"/>
    <w:rsid w:val="00DB02A7"/>
    <w:rsid w:val="00DB23CC"/>
    <w:rsid w:val="00DB25F0"/>
    <w:rsid w:val="00DB26B7"/>
    <w:rsid w:val="00DB290A"/>
    <w:rsid w:val="00DB2942"/>
    <w:rsid w:val="00DB2DA5"/>
    <w:rsid w:val="00DB2FEC"/>
    <w:rsid w:val="00DB394B"/>
    <w:rsid w:val="00DB3AA6"/>
    <w:rsid w:val="00DB3DB6"/>
    <w:rsid w:val="00DB4756"/>
    <w:rsid w:val="00DB6044"/>
    <w:rsid w:val="00DB604A"/>
    <w:rsid w:val="00DB614B"/>
    <w:rsid w:val="00DB6AF2"/>
    <w:rsid w:val="00DB7BC9"/>
    <w:rsid w:val="00DB7F48"/>
    <w:rsid w:val="00DC02D4"/>
    <w:rsid w:val="00DC0498"/>
    <w:rsid w:val="00DC0B01"/>
    <w:rsid w:val="00DC0ED6"/>
    <w:rsid w:val="00DC21E2"/>
    <w:rsid w:val="00DC2EB4"/>
    <w:rsid w:val="00DC2F4B"/>
    <w:rsid w:val="00DC34E9"/>
    <w:rsid w:val="00DC3C8B"/>
    <w:rsid w:val="00DC43F9"/>
    <w:rsid w:val="00DC5144"/>
    <w:rsid w:val="00DC55E8"/>
    <w:rsid w:val="00DC5E1E"/>
    <w:rsid w:val="00DC6B58"/>
    <w:rsid w:val="00DC6B60"/>
    <w:rsid w:val="00DC76D2"/>
    <w:rsid w:val="00DC7778"/>
    <w:rsid w:val="00DC7E61"/>
    <w:rsid w:val="00DD073A"/>
    <w:rsid w:val="00DD0B4E"/>
    <w:rsid w:val="00DD0B74"/>
    <w:rsid w:val="00DD161A"/>
    <w:rsid w:val="00DD1814"/>
    <w:rsid w:val="00DD1A57"/>
    <w:rsid w:val="00DD26C1"/>
    <w:rsid w:val="00DD270F"/>
    <w:rsid w:val="00DD2DC8"/>
    <w:rsid w:val="00DD2F9D"/>
    <w:rsid w:val="00DD3AC4"/>
    <w:rsid w:val="00DD3F3F"/>
    <w:rsid w:val="00DD4251"/>
    <w:rsid w:val="00DD4AF1"/>
    <w:rsid w:val="00DD4E78"/>
    <w:rsid w:val="00DD5782"/>
    <w:rsid w:val="00DD5F06"/>
    <w:rsid w:val="00DD610E"/>
    <w:rsid w:val="00DD6541"/>
    <w:rsid w:val="00DD690E"/>
    <w:rsid w:val="00DD6C69"/>
    <w:rsid w:val="00DD6EAF"/>
    <w:rsid w:val="00DD723B"/>
    <w:rsid w:val="00DD76A3"/>
    <w:rsid w:val="00DD7FF3"/>
    <w:rsid w:val="00DE08FA"/>
    <w:rsid w:val="00DE0E3E"/>
    <w:rsid w:val="00DE156D"/>
    <w:rsid w:val="00DE1B1B"/>
    <w:rsid w:val="00DE3187"/>
    <w:rsid w:val="00DE3472"/>
    <w:rsid w:val="00DE373C"/>
    <w:rsid w:val="00DE41D8"/>
    <w:rsid w:val="00DE445E"/>
    <w:rsid w:val="00DE46F0"/>
    <w:rsid w:val="00DE4718"/>
    <w:rsid w:val="00DE4FE0"/>
    <w:rsid w:val="00DE5011"/>
    <w:rsid w:val="00DE6059"/>
    <w:rsid w:val="00DE63C2"/>
    <w:rsid w:val="00DE6473"/>
    <w:rsid w:val="00DE6841"/>
    <w:rsid w:val="00DE696E"/>
    <w:rsid w:val="00DE77B8"/>
    <w:rsid w:val="00DF0069"/>
    <w:rsid w:val="00DF0CF7"/>
    <w:rsid w:val="00DF131B"/>
    <w:rsid w:val="00DF1342"/>
    <w:rsid w:val="00DF1B2D"/>
    <w:rsid w:val="00DF1DE8"/>
    <w:rsid w:val="00DF23F7"/>
    <w:rsid w:val="00DF27AF"/>
    <w:rsid w:val="00DF2B3B"/>
    <w:rsid w:val="00DF30B6"/>
    <w:rsid w:val="00DF39F7"/>
    <w:rsid w:val="00DF45A3"/>
    <w:rsid w:val="00DF4917"/>
    <w:rsid w:val="00DF4980"/>
    <w:rsid w:val="00DF62BE"/>
    <w:rsid w:val="00DF6B6A"/>
    <w:rsid w:val="00DF6D9D"/>
    <w:rsid w:val="00DF7169"/>
    <w:rsid w:val="00DF7CA7"/>
    <w:rsid w:val="00E01208"/>
    <w:rsid w:val="00E01310"/>
    <w:rsid w:val="00E013A0"/>
    <w:rsid w:val="00E01BF0"/>
    <w:rsid w:val="00E01F05"/>
    <w:rsid w:val="00E02D0C"/>
    <w:rsid w:val="00E03E4F"/>
    <w:rsid w:val="00E0419A"/>
    <w:rsid w:val="00E049B4"/>
    <w:rsid w:val="00E04C85"/>
    <w:rsid w:val="00E05179"/>
    <w:rsid w:val="00E05485"/>
    <w:rsid w:val="00E05558"/>
    <w:rsid w:val="00E055E5"/>
    <w:rsid w:val="00E06175"/>
    <w:rsid w:val="00E0628A"/>
    <w:rsid w:val="00E06934"/>
    <w:rsid w:val="00E06F8A"/>
    <w:rsid w:val="00E075CA"/>
    <w:rsid w:val="00E07AAF"/>
    <w:rsid w:val="00E1088D"/>
    <w:rsid w:val="00E10E45"/>
    <w:rsid w:val="00E1171C"/>
    <w:rsid w:val="00E11972"/>
    <w:rsid w:val="00E1223D"/>
    <w:rsid w:val="00E12466"/>
    <w:rsid w:val="00E12A38"/>
    <w:rsid w:val="00E12B39"/>
    <w:rsid w:val="00E13749"/>
    <w:rsid w:val="00E14DCD"/>
    <w:rsid w:val="00E15B6B"/>
    <w:rsid w:val="00E15DE4"/>
    <w:rsid w:val="00E165E7"/>
    <w:rsid w:val="00E16F8D"/>
    <w:rsid w:val="00E17D24"/>
    <w:rsid w:val="00E209AA"/>
    <w:rsid w:val="00E21BC8"/>
    <w:rsid w:val="00E21DEE"/>
    <w:rsid w:val="00E22254"/>
    <w:rsid w:val="00E2229F"/>
    <w:rsid w:val="00E224CC"/>
    <w:rsid w:val="00E23743"/>
    <w:rsid w:val="00E23D1A"/>
    <w:rsid w:val="00E23DB6"/>
    <w:rsid w:val="00E23E66"/>
    <w:rsid w:val="00E2443D"/>
    <w:rsid w:val="00E24834"/>
    <w:rsid w:val="00E248B8"/>
    <w:rsid w:val="00E24CBB"/>
    <w:rsid w:val="00E24CC7"/>
    <w:rsid w:val="00E24D0F"/>
    <w:rsid w:val="00E2566B"/>
    <w:rsid w:val="00E265BD"/>
    <w:rsid w:val="00E2667D"/>
    <w:rsid w:val="00E26A2D"/>
    <w:rsid w:val="00E26E07"/>
    <w:rsid w:val="00E272CE"/>
    <w:rsid w:val="00E27508"/>
    <w:rsid w:val="00E30C15"/>
    <w:rsid w:val="00E32161"/>
    <w:rsid w:val="00E32258"/>
    <w:rsid w:val="00E32789"/>
    <w:rsid w:val="00E32802"/>
    <w:rsid w:val="00E3286E"/>
    <w:rsid w:val="00E32AD2"/>
    <w:rsid w:val="00E32C50"/>
    <w:rsid w:val="00E32FC7"/>
    <w:rsid w:val="00E333C5"/>
    <w:rsid w:val="00E33D2E"/>
    <w:rsid w:val="00E33D84"/>
    <w:rsid w:val="00E33EFA"/>
    <w:rsid w:val="00E340BA"/>
    <w:rsid w:val="00E34295"/>
    <w:rsid w:val="00E34611"/>
    <w:rsid w:val="00E349C4"/>
    <w:rsid w:val="00E34FBE"/>
    <w:rsid w:val="00E35460"/>
    <w:rsid w:val="00E35BC2"/>
    <w:rsid w:val="00E35D62"/>
    <w:rsid w:val="00E360A8"/>
    <w:rsid w:val="00E36969"/>
    <w:rsid w:val="00E3702A"/>
    <w:rsid w:val="00E37104"/>
    <w:rsid w:val="00E37346"/>
    <w:rsid w:val="00E37960"/>
    <w:rsid w:val="00E37C5C"/>
    <w:rsid w:val="00E40370"/>
    <w:rsid w:val="00E4091F"/>
    <w:rsid w:val="00E40A36"/>
    <w:rsid w:val="00E40DE9"/>
    <w:rsid w:val="00E41924"/>
    <w:rsid w:val="00E41A81"/>
    <w:rsid w:val="00E41B53"/>
    <w:rsid w:val="00E42317"/>
    <w:rsid w:val="00E4247C"/>
    <w:rsid w:val="00E43179"/>
    <w:rsid w:val="00E433B9"/>
    <w:rsid w:val="00E43B25"/>
    <w:rsid w:val="00E43FB7"/>
    <w:rsid w:val="00E440F3"/>
    <w:rsid w:val="00E449F3"/>
    <w:rsid w:val="00E44B4C"/>
    <w:rsid w:val="00E44EB0"/>
    <w:rsid w:val="00E44F9C"/>
    <w:rsid w:val="00E45338"/>
    <w:rsid w:val="00E454B2"/>
    <w:rsid w:val="00E45535"/>
    <w:rsid w:val="00E45A2D"/>
    <w:rsid w:val="00E45BB9"/>
    <w:rsid w:val="00E45C42"/>
    <w:rsid w:val="00E474C2"/>
    <w:rsid w:val="00E4771A"/>
    <w:rsid w:val="00E4771B"/>
    <w:rsid w:val="00E47C46"/>
    <w:rsid w:val="00E50B02"/>
    <w:rsid w:val="00E51749"/>
    <w:rsid w:val="00E51E81"/>
    <w:rsid w:val="00E521B3"/>
    <w:rsid w:val="00E53077"/>
    <w:rsid w:val="00E532CB"/>
    <w:rsid w:val="00E5385F"/>
    <w:rsid w:val="00E53BDE"/>
    <w:rsid w:val="00E5433E"/>
    <w:rsid w:val="00E54418"/>
    <w:rsid w:val="00E546F6"/>
    <w:rsid w:val="00E553C9"/>
    <w:rsid w:val="00E55A38"/>
    <w:rsid w:val="00E55F41"/>
    <w:rsid w:val="00E568EB"/>
    <w:rsid w:val="00E57E1F"/>
    <w:rsid w:val="00E57FB4"/>
    <w:rsid w:val="00E60C6D"/>
    <w:rsid w:val="00E60F54"/>
    <w:rsid w:val="00E6167B"/>
    <w:rsid w:val="00E618BC"/>
    <w:rsid w:val="00E62CAE"/>
    <w:rsid w:val="00E642C3"/>
    <w:rsid w:val="00E661B0"/>
    <w:rsid w:val="00E6693E"/>
    <w:rsid w:val="00E66A38"/>
    <w:rsid w:val="00E6705B"/>
    <w:rsid w:val="00E670CC"/>
    <w:rsid w:val="00E67ED9"/>
    <w:rsid w:val="00E67FC0"/>
    <w:rsid w:val="00E704B7"/>
    <w:rsid w:val="00E70805"/>
    <w:rsid w:val="00E70D69"/>
    <w:rsid w:val="00E71633"/>
    <w:rsid w:val="00E71667"/>
    <w:rsid w:val="00E717A3"/>
    <w:rsid w:val="00E71C93"/>
    <w:rsid w:val="00E729FB"/>
    <w:rsid w:val="00E72DDB"/>
    <w:rsid w:val="00E72EDA"/>
    <w:rsid w:val="00E73D1C"/>
    <w:rsid w:val="00E74B83"/>
    <w:rsid w:val="00E75DDC"/>
    <w:rsid w:val="00E77048"/>
    <w:rsid w:val="00E7704F"/>
    <w:rsid w:val="00E7726B"/>
    <w:rsid w:val="00E800C1"/>
    <w:rsid w:val="00E800EC"/>
    <w:rsid w:val="00E803F3"/>
    <w:rsid w:val="00E8088D"/>
    <w:rsid w:val="00E811A2"/>
    <w:rsid w:val="00E815F6"/>
    <w:rsid w:val="00E81C12"/>
    <w:rsid w:val="00E81E79"/>
    <w:rsid w:val="00E81FB1"/>
    <w:rsid w:val="00E82CCD"/>
    <w:rsid w:val="00E83F51"/>
    <w:rsid w:val="00E85AC0"/>
    <w:rsid w:val="00E85FD3"/>
    <w:rsid w:val="00E8625F"/>
    <w:rsid w:val="00E863B3"/>
    <w:rsid w:val="00E86738"/>
    <w:rsid w:val="00E870B8"/>
    <w:rsid w:val="00E87D66"/>
    <w:rsid w:val="00E87F46"/>
    <w:rsid w:val="00E90232"/>
    <w:rsid w:val="00E902E8"/>
    <w:rsid w:val="00E91B1C"/>
    <w:rsid w:val="00E91F0F"/>
    <w:rsid w:val="00E9244B"/>
    <w:rsid w:val="00E92AC8"/>
    <w:rsid w:val="00E92D66"/>
    <w:rsid w:val="00E9325D"/>
    <w:rsid w:val="00E93CF6"/>
    <w:rsid w:val="00E94BA5"/>
    <w:rsid w:val="00E952C0"/>
    <w:rsid w:val="00E9533C"/>
    <w:rsid w:val="00E95376"/>
    <w:rsid w:val="00E95578"/>
    <w:rsid w:val="00E9557F"/>
    <w:rsid w:val="00E96305"/>
    <w:rsid w:val="00E96528"/>
    <w:rsid w:val="00E96919"/>
    <w:rsid w:val="00E96A04"/>
    <w:rsid w:val="00EA031F"/>
    <w:rsid w:val="00EA0908"/>
    <w:rsid w:val="00EA26DB"/>
    <w:rsid w:val="00EA292A"/>
    <w:rsid w:val="00EA414F"/>
    <w:rsid w:val="00EA4370"/>
    <w:rsid w:val="00EA4649"/>
    <w:rsid w:val="00EA46E7"/>
    <w:rsid w:val="00EA4782"/>
    <w:rsid w:val="00EA4981"/>
    <w:rsid w:val="00EA4AA6"/>
    <w:rsid w:val="00EA4E52"/>
    <w:rsid w:val="00EA587D"/>
    <w:rsid w:val="00EA635D"/>
    <w:rsid w:val="00EA65CB"/>
    <w:rsid w:val="00EA6E67"/>
    <w:rsid w:val="00EA7C2C"/>
    <w:rsid w:val="00EA7E0D"/>
    <w:rsid w:val="00EB0D79"/>
    <w:rsid w:val="00EB0ED5"/>
    <w:rsid w:val="00EB11B2"/>
    <w:rsid w:val="00EB2579"/>
    <w:rsid w:val="00EB30D9"/>
    <w:rsid w:val="00EB37CB"/>
    <w:rsid w:val="00EB41F6"/>
    <w:rsid w:val="00EB5150"/>
    <w:rsid w:val="00EB523F"/>
    <w:rsid w:val="00EB53FA"/>
    <w:rsid w:val="00EB550B"/>
    <w:rsid w:val="00EB5BED"/>
    <w:rsid w:val="00EB6088"/>
    <w:rsid w:val="00EB62FF"/>
    <w:rsid w:val="00EB6307"/>
    <w:rsid w:val="00EB7A22"/>
    <w:rsid w:val="00EC01E9"/>
    <w:rsid w:val="00EC0A76"/>
    <w:rsid w:val="00EC1C15"/>
    <w:rsid w:val="00EC2F49"/>
    <w:rsid w:val="00EC32A9"/>
    <w:rsid w:val="00EC3984"/>
    <w:rsid w:val="00EC3A16"/>
    <w:rsid w:val="00EC4014"/>
    <w:rsid w:val="00EC43CB"/>
    <w:rsid w:val="00EC4536"/>
    <w:rsid w:val="00EC4B3C"/>
    <w:rsid w:val="00EC50BC"/>
    <w:rsid w:val="00EC5107"/>
    <w:rsid w:val="00EC559E"/>
    <w:rsid w:val="00EC5C9A"/>
    <w:rsid w:val="00EC6239"/>
    <w:rsid w:val="00EC65B5"/>
    <w:rsid w:val="00EC7C15"/>
    <w:rsid w:val="00ED05E3"/>
    <w:rsid w:val="00ED0FD5"/>
    <w:rsid w:val="00ED1C90"/>
    <w:rsid w:val="00ED1E90"/>
    <w:rsid w:val="00ED1FA8"/>
    <w:rsid w:val="00ED3F8A"/>
    <w:rsid w:val="00ED4227"/>
    <w:rsid w:val="00ED47F8"/>
    <w:rsid w:val="00ED4AD0"/>
    <w:rsid w:val="00ED536B"/>
    <w:rsid w:val="00ED5BCF"/>
    <w:rsid w:val="00ED5C60"/>
    <w:rsid w:val="00ED5E8F"/>
    <w:rsid w:val="00ED6110"/>
    <w:rsid w:val="00ED6258"/>
    <w:rsid w:val="00ED774C"/>
    <w:rsid w:val="00EE1227"/>
    <w:rsid w:val="00EE1DA1"/>
    <w:rsid w:val="00EE2476"/>
    <w:rsid w:val="00EE2A7C"/>
    <w:rsid w:val="00EE354C"/>
    <w:rsid w:val="00EE3829"/>
    <w:rsid w:val="00EE3DA3"/>
    <w:rsid w:val="00EE41FC"/>
    <w:rsid w:val="00EE4689"/>
    <w:rsid w:val="00EE49B2"/>
    <w:rsid w:val="00EE4CFF"/>
    <w:rsid w:val="00EE543F"/>
    <w:rsid w:val="00EE5D40"/>
    <w:rsid w:val="00EE60CC"/>
    <w:rsid w:val="00EE6563"/>
    <w:rsid w:val="00EE705D"/>
    <w:rsid w:val="00EE7C97"/>
    <w:rsid w:val="00EE7D06"/>
    <w:rsid w:val="00EE7EAA"/>
    <w:rsid w:val="00EF0A11"/>
    <w:rsid w:val="00EF0ABF"/>
    <w:rsid w:val="00EF1102"/>
    <w:rsid w:val="00EF1534"/>
    <w:rsid w:val="00EF16BF"/>
    <w:rsid w:val="00EF223E"/>
    <w:rsid w:val="00EF22DF"/>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0564"/>
    <w:rsid w:val="00F01048"/>
    <w:rsid w:val="00F015AB"/>
    <w:rsid w:val="00F02369"/>
    <w:rsid w:val="00F0399A"/>
    <w:rsid w:val="00F03F0A"/>
    <w:rsid w:val="00F04D7C"/>
    <w:rsid w:val="00F053EE"/>
    <w:rsid w:val="00F06A2A"/>
    <w:rsid w:val="00F06DB8"/>
    <w:rsid w:val="00F07B23"/>
    <w:rsid w:val="00F10058"/>
    <w:rsid w:val="00F104E7"/>
    <w:rsid w:val="00F10CDE"/>
    <w:rsid w:val="00F10ED4"/>
    <w:rsid w:val="00F11007"/>
    <w:rsid w:val="00F115B2"/>
    <w:rsid w:val="00F12CA3"/>
    <w:rsid w:val="00F12EC6"/>
    <w:rsid w:val="00F1373E"/>
    <w:rsid w:val="00F1394B"/>
    <w:rsid w:val="00F13A09"/>
    <w:rsid w:val="00F13B46"/>
    <w:rsid w:val="00F14055"/>
    <w:rsid w:val="00F14348"/>
    <w:rsid w:val="00F148F5"/>
    <w:rsid w:val="00F152C2"/>
    <w:rsid w:val="00F15ED9"/>
    <w:rsid w:val="00F174C2"/>
    <w:rsid w:val="00F20116"/>
    <w:rsid w:val="00F21495"/>
    <w:rsid w:val="00F215CB"/>
    <w:rsid w:val="00F2180A"/>
    <w:rsid w:val="00F21A55"/>
    <w:rsid w:val="00F226E4"/>
    <w:rsid w:val="00F2402F"/>
    <w:rsid w:val="00F2455C"/>
    <w:rsid w:val="00F24D3D"/>
    <w:rsid w:val="00F25FDA"/>
    <w:rsid w:val="00F264BC"/>
    <w:rsid w:val="00F26955"/>
    <w:rsid w:val="00F27555"/>
    <w:rsid w:val="00F27646"/>
    <w:rsid w:val="00F31434"/>
    <w:rsid w:val="00F31D11"/>
    <w:rsid w:val="00F3255D"/>
    <w:rsid w:val="00F32A04"/>
    <w:rsid w:val="00F33522"/>
    <w:rsid w:val="00F3403A"/>
    <w:rsid w:val="00F34D83"/>
    <w:rsid w:val="00F351A1"/>
    <w:rsid w:val="00F35B08"/>
    <w:rsid w:val="00F35C3B"/>
    <w:rsid w:val="00F36799"/>
    <w:rsid w:val="00F367CF"/>
    <w:rsid w:val="00F36C5D"/>
    <w:rsid w:val="00F36D22"/>
    <w:rsid w:val="00F36D78"/>
    <w:rsid w:val="00F374C7"/>
    <w:rsid w:val="00F40894"/>
    <w:rsid w:val="00F40BFB"/>
    <w:rsid w:val="00F40F17"/>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1FBA"/>
    <w:rsid w:val="00F52026"/>
    <w:rsid w:val="00F52533"/>
    <w:rsid w:val="00F527DF"/>
    <w:rsid w:val="00F534B9"/>
    <w:rsid w:val="00F536A5"/>
    <w:rsid w:val="00F54141"/>
    <w:rsid w:val="00F5563C"/>
    <w:rsid w:val="00F55A54"/>
    <w:rsid w:val="00F55DCF"/>
    <w:rsid w:val="00F56758"/>
    <w:rsid w:val="00F56F39"/>
    <w:rsid w:val="00F57D50"/>
    <w:rsid w:val="00F57DB7"/>
    <w:rsid w:val="00F605D8"/>
    <w:rsid w:val="00F6108D"/>
    <w:rsid w:val="00F61111"/>
    <w:rsid w:val="00F61A20"/>
    <w:rsid w:val="00F61BA2"/>
    <w:rsid w:val="00F61CE1"/>
    <w:rsid w:val="00F6383D"/>
    <w:rsid w:val="00F640EE"/>
    <w:rsid w:val="00F645B3"/>
    <w:rsid w:val="00F648BB"/>
    <w:rsid w:val="00F64C71"/>
    <w:rsid w:val="00F65CAF"/>
    <w:rsid w:val="00F66CAC"/>
    <w:rsid w:val="00F66EA6"/>
    <w:rsid w:val="00F675EB"/>
    <w:rsid w:val="00F67DB1"/>
    <w:rsid w:val="00F7000F"/>
    <w:rsid w:val="00F703FB"/>
    <w:rsid w:val="00F70B56"/>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33C"/>
    <w:rsid w:val="00F76785"/>
    <w:rsid w:val="00F77318"/>
    <w:rsid w:val="00F7752F"/>
    <w:rsid w:val="00F80036"/>
    <w:rsid w:val="00F80C8D"/>
    <w:rsid w:val="00F81154"/>
    <w:rsid w:val="00F815E5"/>
    <w:rsid w:val="00F8197D"/>
    <w:rsid w:val="00F81C3B"/>
    <w:rsid w:val="00F82050"/>
    <w:rsid w:val="00F83584"/>
    <w:rsid w:val="00F83A18"/>
    <w:rsid w:val="00F8468F"/>
    <w:rsid w:val="00F84953"/>
    <w:rsid w:val="00F84D7C"/>
    <w:rsid w:val="00F85236"/>
    <w:rsid w:val="00F85E33"/>
    <w:rsid w:val="00F86533"/>
    <w:rsid w:val="00F86A34"/>
    <w:rsid w:val="00F86B86"/>
    <w:rsid w:val="00F905DC"/>
    <w:rsid w:val="00F90801"/>
    <w:rsid w:val="00F911B2"/>
    <w:rsid w:val="00F9147C"/>
    <w:rsid w:val="00F91A16"/>
    <w:rsid w:val="00F92F37"/>
    <w:rsid w:val="00F9380B"/>
    <w:rsid w:val="00F93D7F"/>
    <w:rsid w:val="00F940C8"/>
    <w:rsid w:val="00F944A4"/>
    <w:rsid w:val="00F94793"/>
    <w:rsid w:val="00F95000"/>
    <w:rsid w:val="00F9643F"/>
    <w:rsid w:val="00F96AA7"/>
    <w:rsid w:val="00F96D71"/>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48DC"/>
    <w:rsid w:val="00FA4CDC"/>
    <w:rsid w:val="00FA56FC"/>
    <w:rsid w:val="00FA64C0"/>
    <w:rsid w:val="00FB0901"/>
    <w:rsid w:val="00FB0966"/>
    <w:rsid w:val="00FB09E2"/>
    <w:rsid w:val="00FB175A"/>
    <w:rsid w:val="00FB1E72"/>
    <w:rsid w:val="00FB4B29"/>
    <w:rsid w:val="00FB513B"/>
    <w:rsid w:val="00FB5C16"/>
    <w:rsid w:val="00FB627D"/>
    <w:rsid w:val="00FB6601"/>
    <w:rsid w:val="00FB6B2B"/>
    <w:rsid w:val="00FB7091"/>
    <w:rsid w:val="00FB7C06"/>
    <w:rsid w:val="00FB7DF3"/>
    <w:rsid w:val="00FB7E7A"/>
    <w:rsid w:val="00FB7ECD"/>
    <w:rsid w:val="00FC04B2"/>
    <w:rsid w:val="00FC069F"/>
    <w:rsid w:val="00FC1DB5"/>
    <w:rsid w:val="00FC3955"/>
    <w:rsid w:val="00FC39DF"/>
    <w:rsid w:val="00FC4649"/>
    <w:rsid w:val="00FC5599"/>
    <w:rsid w:val="00FC5A73"/>
    <w:rsid w:val="00FC5BC5"/>
    <w:rsid w:val="00FC5C4B"/>
    <w:rsid w:val="00FC63E4"/>
    <w:rsid w:val="00FC64A2"/>
    <w:rsid w:val="00FC6B5D"/>
    <w:rsid w:val="00FD06ED"/>
    <w:rsid w:val="00FD0FEC"/>
    <w:rsid w:val="00FD3375"/>
    <w:rsid w:val="00FD3BF5"/>
    <w:rsid w:val="00FD3D99"/>
    <w:rsid w:val="00FD4437"/>
    <w:rsid w:val="00FD476B"/>
    <w:rsid w:val="00FD60A1"/>
    <w:rsid w:val="00FD71CB"/>
    <w:rsid w:val="00FE0172"/>
    <w:rsid w:val="00FE0676"/>
    <w:rsid w:val="00FE0969"/>
    <w:rsid w:val="00FE12E3"/>
    <w:rsid w:val="00FE1EDA"/>
    <w:rsid w:val="00FE24A8"/>
    <w:rsid w:val="00FE2605"/>
    <w:rsid w:val="00FE2DEB"/>
    <w:rsid w:val="00FE3328"/>
    <w:rsid w:val="00FE339E"/>
    <w:rsid w:val="00FE3D0A"/>
    <w:rsid w:val="00FE410F"/>
    <w:rsid w:val="00FE4BC6"/>
    <w:rsid w:val="00FE56FF"/>
    <w:rsid w:val="00FE5C27"/>
    <w:rsid w:val="00FE5DB6"/>
    <w:rsid w:val="00FE5E89"/>
    <w:rsid w:val="00FE5FB4"/>
    <w:rsid w:val="00FE6346"/>
    <w:rsid w:val="00FE658B"/>
    <w:rsid w:val="00FE67FA"/>
    <w:rsid w:val="00FE6B2B"/>
    <w:rsid w:val="00FE71BD"/>
    <w:rsid w:val="00FE7726"/>
    <w:rsid w:val="00FE7FCC"/>
    <w:rsid w:val="00FF00BB"/>
    <w:rsid w:val="00FF023E"/>
    <w:rsid w:val="00FF0897"/>
    <w:rsid w:val="00FF0ACC"/>
    <w:rsid w:val="00FF11A6"/>
    <w:rsid w:val="00FF15A3"/>
    <w:rsid w:val="00FF1A09"/>
    <w:rsid w:val="00FF2265"/>
    <w:rsid w:val="00FF247D"/>
    <w:rsid w:val="00FF38E1"/>
    <w:rsid w:val="00FF3946"/>
    <w:rsid w:val="00FF40A0"/>
    <w:rsid w:val="00FF4B4C"/>
    <w:rsid w:val="00FF55A0"/>
    <w:rsid w:val="00FF55F0"/>
    <w:rsid w:val="00FF5DE6"/>
    <w:rsid w:val="00FF64E5"/>
    <w:rsid w:val="00FF6597"/>
    <w:rsid w:val="00FF7641"/>
    <w:rsid w:val="00FF77A7"/>
    <w:rsid w:val="00FF789E"/>
    <w:rsid w:val="00FF7993"/>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 w:type="paragraph" w:styleId="Kommentarthema">
    <w:name w:val="annotation subject"/>
    <w:basedOn w:val="Kommentartext"/>
    <w:next w:val="Kommentartext"/>
    <w:link w:val="KommentarthemaZchn"/>
    <w:uiPriority w:val="99"/>
    <w:semiHidden/>
    <w:unhideWhenUsed/>
    <w:rsid w:val="00383D88"/>
    <w:rPr>
      <w:b/>
      <w:bCs/>
    </w:rPr>
  </w:style>
  <w:style w:type="character" w:customStyle="1" w:styleId="KommentarthemaZchn">
    <w:name w:val="Kommentarthema Zchn"/>
    <w:basedOn w:val="KommentartextZchn"/>
    <w:link w:val="Kommentarthema"/>
    <w:uiPriority w:val="99"/>
    <w:semiHidden/>
    <w:rsid w:val="00383D88"/>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1630">
      <w:bodyDiv w:val="1"/>
      <w:marLeft w:val="0"/>
      <w:marRight w:val="0"/>
      <w:marTop w:val="0"/>
      <w:marBottom w:val="0"/>
      <w:divBdr>
        <w:top w:val="none" w:sz="0" w:space="0" w:color="auto"/>
        <w:left w:val="none" w:sz="0" w:space="0" w:color="auto"/>
        <w:bottom w:val="none" w:sz="0" w:space="0" w:color="auto"/>
        <w:right w:val="none" w:sz="0" w:space="0" w:color="auto"/>
      </w:divBdr>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542264">
      <w:bodyDiv w:val="1"/>
      <w:marLeft w:val="0"/>
      <w:marRight w:val="0"/>
      <w:marTop w:val="0"/>
      <w:marBottom w:val="0"/>
      <w:divBdr>
        <w:top w:val="none" w:sz="0" w:space="0" w:color="auto"/>
        <w:left w:val="none" w:sz="0" w:space="0" w:color="auto"/>
        <w:bottom w:val="none" w:sz="0" w:space="0" w:color="auto"/>
        <w:right w:val="none" w:sz="0" w:space="0" w:color="auto"/>
      </w:divBdr>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1828">
      <w:bodyDiv w:val="1"/>
      <w:marLeft w:val="0"/>
      <w:marRight w:val="0"/>
      <w:marTop w:val="0"/>
      <w:marBottom w:val="0"/>
      <w:divBdr>
        <w:top w:val="none" w:sz="0" w:space="0" w:color="auto"/>
        <w:left w:val="none" w:sz="0" w:space="0" w:color="auto"/>
        <w:bottom w:val="none" w:sz="0" w:space="0" w:color="auto"/>
        <w:right w:val="none" w:sz="0" w:space="0" w:color="auto"/>
      </w:divBdr>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22651521">
      <w:bodyDiv w:val="1"/>
      <w:marLeft w:val="0"/>
      <w:marRight w:val="0"/>
      <w:marTop w:val="0"/>
      <w:marBottom w:val="0"/>
      <w:divBdr>
        <w:top w:val="none" w:sz="0" w:space="0" w:color="auto"/>
        <w:left w:val="none" w:sz="0" w:space="0" w:color="auto"/>
        <w:bottom w:val="none" w:sz="0" w:space="0" w:color="auto"/>
        <w:right w:val="none" w:sz="0" w:space="0" w:color="auto"/>
      </w:divBdr>
      <w:divsChild>
        <w:div w:id="386493394">
          <w:marLeft w:val="0"/>
          <w:marRight w:val="0"/>
          <w:marTop w:val="0"/>
          <w:marBottom w:val="0"/>
          <w:divBdr>
            <w:top w:val="none" w:sz="0" w:space="0" w:color="auto"/>
            <w:left w:val="none" w:sz="0" w:space="0" w:color="auto"/>
            <w:bottom w:val="none" w:sz="0" w:space="0" w:color="auto"/>
            <w:right w:val="none" w:sz="0" w:space="0" w:color="auto"/>
          </w:divBdr>
        </w:div>
      </w:divsChild>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556987">
      <w:bodyDiv w:val="1"/>
      <w:marLeft w:val="0"/>
      <w:marRight w:val="0"/>
      <w:marTop w:val="0"/>
      <w:marBottom w:val="0"/>
      <w:divBdr>
        <w:top w:val="none" w:sz="0" w:space="0" w:color="auto"/>
        <w:left w:val="none" w:sz="0" w:space="0" w:color="auto"/>
        <w:bottom w:val="none" w:sz="0" w:space="0" w:color="auto"/>
        <w:right w:val="none" w:sz="0" w:space="0" w:color="auto"/>
      </w:divBdr>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milu1992/Elm-Projekt-Used-Cars---mai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94a56dfc51954b58/Dokumente/Wirtschaftsinformatik%20Halle/2.Semester/Visualisierung/Elm-Projekt-Used-Cars%20-main/Bericht/Bericht_Visualisierung/Bericht.docx"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2982"/>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54AE3"/>
    <w:rsid w:val="00C9360C"/>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8292</Words>
  <Characters>178242</Characters>
  <Application>Microsoft Office Word</Application>
  <DocSecurity>0</DocSecurity>
  <Lines>1485</Lines>
  <Paragraphs>4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3089</cp:revision>
  <cp:lastPrinted>2021-09-10T08:14:00Z</cp:lastPrinted>
  <dcterms:created xsi:type="dcterms:W3CDTF">2021-11-26T18:03:00Z</dcterms:created>
  <dcterms:modified xsi:type="dcterms:W3CDTF">2021-12-15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6">
    <vt:lpwstr>True</vt:lpwstr>
  </property>
  <property fmtid="{D5CDD505-2E9C-101B-9397-08002B2CF9AE}" pid="12" name="CitaviDocumentProperty_1">
    <vt:lpwstr>6.10.0.0</vt:lpwstr>
  </property>
</Properties>
</file>